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4321" w:rsidRPr="009E46F1" w:rsidRDefault="00664321" w:rsidP="00664321">
      <w:pPr>
        <w:pStyle w:val="MDPI11articletype"/>
      </w:pPr>
      <w:r w:rsidRPr="009E46F1">
        <w:t>Article</w:t>
      </w:r>
    </w:p>
    <w:p w:rsidR="00664321" w:rsidRPr="009E46F1" w:rsidRDefault="001D025E" w:rsidP="00664321">
      <w:pPr>
        <w:pStyle w:val="MDPI12title"/>
        <w:spacing w:line="240" w:lineRule="atLeast"/>
      </w:pPr>
      <w:r w:rsidRPr="001D025E">
        <w:t>IoT monitoring of tree ecosystem services in urban green infrastructures: possibilities and challenges</w:t>
      </w:r>
    </w:p>
    <w:p w:rsidR="00664321" w:rsidRPr="001D025E" w:rsidRDefault="001D025E" w:rsidP="00664321">
      <w:pPr>
        <w:pStyle w:val="MDPI13authornames"/>
      </w:pPr>
      <w:r w:rsidRPr="001D025E">
        <w:t xml:space="preserve">Victor </w:t>
      </w:r>
      <w:proofErr w:type="spellStart"/>
      <w:r w:rsidRPr="001D025E">
        <w:t>Matasov</w:t>
      </w:r>
      <w:proofErr w:type="spellEnd"/>
      <w:r w:rsidR="00664321" w:rsidRPr="009E46F1">
        <w:t xml:space="preserve"> </w:t>
      </w:r>
      <w:r w:rsidR="00664321" w:rsidRPr="009E46F1">
        <w:rPr>
          <w:vertAlign w:val="superscript"/>
        </w:rPr>
        <w:t>1</w:t>
      </w:r>
      <w:r w:rsidRPr="009E46F1">
        <w:rPr>
          <w:vertAlign w:val="superscript"/>
        </w:rPr>
        <w:t>,</w:t>
      </w:r>
      <w:r w:rsidRPr="009E46F1">
        <w:t>*</w:t>
      </w:r>
      <w:r w:rsidR="00664321" w:rsidRPr="009E46F1">
        <w:t xml:space="preserve">, </w:t>
      </w:r>
      <w:r>
        <w:t xml:space="preserve">Alexey </w:t>
      </w:r>
      <w:proofErr w:type="spellStart"/>
      <w:r>
        <w:t>Yaroslavtsev</w:t>
      </w:r>
      <w:proofErr w:type="spellEnd"/>
      <w:r w:rsidR="00664321" w:rsidRPr="009E46F1">
        <w:t xml:space="preserve"> </w:t>
      </w:r>
      <w:r w:rsidRPr="001D025E">
        <w:rPr>
          <w:vertAlign w:val="superscript"/>
        </w:rPr>
        <w:t>1</w:t>
      </w:r>
      <w:r w:rsidRPr="009E46F1">
        <w:rPr>
          <w:vertAlign w:val="superscript"/>
        </w:rPr>
        <w:t>,</w:t>
      </w:r>
      <w:r w:rsidRPr="001D025E">
        <w:rPr>
          <w:vertAlign w:val="superscript"/>
        </w:rPr>
        <w:t>7</w:t>
      </w:r>
      <w:r w:rsidRPr="009E46F1">
        <w:t xml:space="preserve">, </w:t>
      </w:r>
      <w:r w:rsidRPr="00FC29EE">
        <w:rPr>
          <w:lang w:val="it-IT"/>
        </w:rPr>
        <w:t>Giovanna Sala</w:t>
      </w:r>
      <w:r w:rsidRPr="009E46F1">
        <w:t xml:space="preserve"> </w:t>
      </w:r>
      <w:r w:rsidRPr="001D025E">
        <w:rPr>
          <w:vertAlign w:val="superscript"/>
        </w:rPr>
        <w:t>1</w:t>
      </w:r>
      <w:r w:rsidRPr="009E46F1">
        <w:rPr>
          <w:vertAlign w:val="superscript"/>
        </w:rPr>
        <w:t>,</w:t>
      </w:r>
      <w:r w:rsidRPr="001D025E">
        <w:rPr>
          <w:vertAlign w:val="superscript"/>
        </w:rPr>
        <w:t>2</w:t>
      </w:r>
      <w:r w:rsidRPr="009E46F1">
        <w:t xml:space="preserve">, </w:t>
      </w:r>
      <w:r w:rsidRPr="001D025E">
        <w:t xml:space="preserve">Olga </w:t>
      </w:r>
      <w:proofErr w:type="spellStart"/>
      <w:r w:rsidRPr="001D025E">
        <w:t>Fareeva</w:t>
      </w:r>
      <w:proofErr w:type="spellEnd"/>
      <w:r w:rsidRPr="009E46F1">
        <w:t xml:space="preserve"> </w:t>
      </w:r>
      <w:r w:rsidRPr="001D025E">
        <w:rPr>
          <w:vertAlign w:val="superscript"/>
        </w:rPr>
        <w:t>1</w:t>
      </w:r>
      <w:r w:rsidRPr="001D025E">
        <w:t xml:space="preserve">, Ivan </w:t>
      </w:r>
      <w:proofErr w:type="spellStart"/>
      <w:r w:rsidRPr="001D025E">
        <w:t>Seregin</w:t>
      </w:r>
      <w:proofErr w:type="spellEnd"/>
      <w:r w:rsidRPr="009E46F1">
        <w:t xml:space="preserve"> </w:t>
      </w:r>
      <w:r w:rsidRPr="001D025E">
        <w:rPr>
          <w:vertAlign w:val="superscript"/>
        </w:rPr>
        <w:t>1</w:t>
      </w:r>
      <w:r w:rsidRPr="009E46F1">
        <w:rPr>
          <w:vertAlign w:val="superscript"/>
        </w:rPr>
        <w:t>,</w:t>
      </w:r>
      <w:r w:rsidRPr="001D025E">
        <w:rPr>
          <w:vertAlign w:val="superscript"/>
        </w:rPr>
        <w:t>7</w:t>
      </w:r>
      <w:r w:rsidRPr="001D025E">
        <w:t xml:space="preserve">, Luca </w:t>
      </w:r>
      <w:proofErr w:type="spellStart"/>
      <w:r w:rsidRPr="001D025E">
        <w:t>Belelli</w:t>
      </w:r>
      <w:proofErr w:type="spellEnd"/>
      <w:r w:rsidRPr="001D025E">
        <w:t xml:space="preserve"> Marchesini</w:t>
      </w:r>
      <w:r w:rsidRPr="009E46F1">
        <w:t xml:space="preserve"> </w:t>
      </w:r>
      <w:r w:rsidRPr="001D025E">
        <w:rPr>
          <w:vertAlign w:val="superscript"/>
        </w:rPr>
        <w:t>1</w:t>
      </w:r>
      <w:r w:rsidRPr="009E46F1">
        <w:rPr>
          <w:vertAlign w:val="superscript"/>
        </w:rPr>
        <w:t>,</w:t>
      </w:r>
      <w:r w:rsidRPr="001D025E">
        <w:rPr>
          <w:vertAlign w:val="superscript"/>
        </w:rPr>
        <w:t>3</w:t>
      </w:r>
      <w:r w:rsidRPr="001D025E">
        <w:t xml:space="preserve">, Simona </w:t>
      </w:r>
      <w:proofErr w:type="spellStart"/>
      <w:r w:rsidRPr="001D025E">
        <w:t>Castaldi</w:t>
      </w:r>
      <w:proofErr w:type="spellEnd"/>
      <w:r w:rsidRPr="009E46F1">
        <w:t xml:space="preserve"> </w:t>
      </w:r>
      <w:r w:rsidRPr="001D025E">
        <w:rPr>
          <w:vertAlign w:val="superscript"/>
        </w:rPr>
        <w:t>1</w:t>
      </w:r>
      <w:r w:rsidRPr="009E46F1">
        <w:rPr>
          <w:vertAlign w:val="superscript"/>
        </w:rPr>
        <w:t>,</w:t>
      </w:r>
      <w:r w:rsidRPr="001D025E">
        <w:rPr>
          <w:vertAlign w:val="superscript"/>
        </w:rPr>
        <w:t>4</w:t>
      </w:r>
      <w:r w:rsidRPr="001D025E">
        <w:t xml:space="preserve">, Viacheslav </w:t>
      </w:r>
      <w:proofErr w:type="spellStart"/>
      <w:r w:rsidRPr="001D025E">
        <w:t>Vasenev</w:t>
      </w:r>
      <w:proofErr w:type="spellEnd"/>
      <w:r w:rsidRPr="009E46F1">
        <w:t xml:space="preserve"> </w:t>
      </w:r>
      <w:r w:rsidRPr="001D025E">
        <w:rPr>
          <w:vertAlign w:val="superscript"/>
        </w:rPr>
        <w:t>1</w:t>
      </w:r>
      <w:r w:rsidRPr="001D025E">
        <w:t xml:space="preserve"> and Riccardo </w:t>
      </w:r>
      <w:proofErr w:type="spellStart"/>
      <w:r w:rsidRPr="001D025E">
        <w:t>Valentini</w:t>
      </w:r>
      <w:proofErr w:type="spellEnd"/>
      <w:r w:rsidRPr="009E46F1">
        <w:t xml:space="preserve"> </w:t>
      </w:r>
      <w:r w:rsidRPr="001D025E">
        <w:rPr>
          <w:vertAlign w:val="superscript"/>
        </w:rPr>
        <w:t>1</w:t>
      </w:r>
      <w:r w:rsidRPr="009E46F1">
        <w:rPr>
          <w:vertAlign w:val="superscript"/>
        </w:rPr>
        <w:t>,</w:t>
      </w:r>
      <w:r w:rsidRPr="001D025E">
        <w:rPr>
          <w:vertAlign w:val="superscript"/>
        </w:rPr>
        <w:t>5,6</w:t>
      </w:r>
    </w:p>
    <w:p w:rsidR="00664321" w:rsidRPr="009E46F1" w:rsidRDefault="00664321" w:rsidP="00664321">
      <w:pPr>
        <w:pStyle w:val="MDPI16affiliation"/>
      </w:pPr>
      <w:r w:rsidRPr="009E46F1">
        <w:rPr>
          <w:vertAlign w:val="superscript"/>
        </w:rPr>
        <w:t>1</w:t>
      </w:r>
      <w:r w:rsidRPr="009E46F1">
        <w:tab/>
      </w:r>
      <w:r w:rsidR="001D025E" w:rsidRPr="001D025E">
        <w:t xml:space="preserve">Department of Landscape Design and Sustainable Ecosystems, Agrarian-Technological Institute, RUDN University, </w:t>
      </w:r>
      <w:proofErr w:type="spellStart"/>
      <w:r w:rsidR="001D025E" w:rsidRPr="001D025E">
        <w:t>Miklukho-Maklaya</w:t>
      </w:r>
      <w:proofErr w:type="spellEnd"/>
      <w:r w:rsidR="001D025E" w:rsidRPr="001D025E">
        <w:t xml:space="preserve"> str., 6, 117198, Moscow, Russia </w:t>
      </w:r>
      <w:r w:rsidRPr="009E46F1">
        <w:t xml:space="preserve">; </w:t>
      </w:r>
      <w:r w:rsidRPr="001D025E">
        <w:rPr>
          <w:highlight w:val="yellow"/>
        </w:rPr>
        <w:t>e-mail@e-mail.com</w:t>
      </w:r>
    </w:p>
    <w:p w:rsidR="00664321" w:rsidRPr="001D025E" w:rsidRDefault="00664321" w:rsidP="00664321">
      <w:pPr>
        <w:pStyle w:val="MDPI16affiliation"/>
      </w:pPr>
      <w:r w:rsidRPr="009E46F1">
        <w:rPr>
          <w:szCs w:val="20"/>
          <w:vertAlign w:val="superscript"/>
        </w:rPr>
        <w:t>2</w:t>
      </w:r>
      <w:r w:rsidRPr="009E46F1">
        <w:rPr>
          <w:szCs w:val="20"/>
        </w:rPr>
        <w:tab/>
      </w:r>
      <w:r w:rsidR="001D025E" w:rsidRPr="001D025E">
        <w:rPr>
          <w:szCs w:val="20"/>
        </w:rPr>
        <w:t xml:space="preserve">Department of Agricultural and Forestry Science, University of Palermo, </w:t>
      </w:r>
      <w:proofErr w:type="spellStart"/>
      <w:r w:rsidR="001D025E" w:rsidRPr="001D025E">
        <w:rPr>
          <w:szCs w:val="20"/>
        </w:rPr>
        <w:t>Viale</w:t>
      </w:r>
      <w:proofErr w:type="spellEnd"/>
      <w:r w:rsidR="001D025E" w:rsidRPr="001D025E">
        <w:rPr>
          <w:szCs w:val="20"/>
        </w:rPr>
        <w:t xml:space="preserve"> </w:t>
      </w:r>
      <w:proofErr w:type="spellStart"/>
      <w:r w:rsidR="001D025E" w:rsidRPr="001D025E">
        <w:rPr>
          <w:szCs w:val="20"/>
        </w:rPr>
        <w:t>delle</w:t>
      </w:r>
      <w:proofErr w:type="spellEnd"/>
      <w:r w:rsidR="001D025E" w:rsidRPr="001D025E">
        <w:rPr>
          <w:szCs w:val="20"/>
        </w:rPr>
        <w:t xml:space="preserve"> </w:t>
      </w:r>
      <w:proofErr w:type="spellStart"/>
      <w:r w:rsidR="001D025E" w:rsidRPr="001D025E">
        <w:rPr>
          <w:szCs w:val="20"/>
        </w:rPr>
        <w:t>Scienze</w:t>
      </w:r>
      <w:proofErr w:type="spellEnd"/>
      <w:r w:rsidR="001D025E" w:rsidRPr="001D025E">
        <w:rPr>
          <w:szCs w:val="20"/>
        </w:rPr>
        <w:t>, Ed. 4, 90128 Palermo, Italy</w:t>
      </w:r>
      <w:r w:rsidRPr="009E46F1">
        <w:rPr>
          <w:szCs w:val="20"/>
        </w:rPr>
        <w:t xml:space="preserve">; </w:t>
      </w:r>
      <w:r w:rsidRPr="001D025E">
        <w:rPr>
          <w:highlight w:val="yellow"/>
        </w:rPr>
        <w:t>e-mail@e-mail.com</w:t>
      </w:r>
    </w:p>
    <w:p w:rsidR="001D025E" w:rsidRPr="009E46F1" w:rsidRDefault="001D025E" w:rsidP="001D025E">
      <w:pPr>
        <w:pStyle w:val="MDPI16affiliation"/>
      </w:pPr>
      <w:r w:rsidRPr="001D025E">
        <w:rPr>
          <w:vertAlign w:val="superscript"/>
        </w:rPr>
        <w:t>3</w:t>
      </w:r>
      <w:r w:rsidRPr="009E46F1">
        <w:tab/>
      </w:r>
      <w:r w:rsidRPr="001D025E">
        <w:t xml:space="preserve">Department of Sustainable </w:t>
      </w:r>
      <w:proofErr w:type="spellStart"/>
      <w:r w:rsidRPr="001D025E">
        <w:t>Agro</w:t>
      </w:r>
      <w:proofErr w:type="spellEnd"/>
      <w:r w:rsidRPr="001D025E">
        <w:t xml:space="preserve">-ecosystems and Bioresources, Research and Innovation Centre, Fondazione Edmund Mach, San Michele </w:t>
      </w:r>
      <w:proofErr w:type="spellStart"/>
      <w:r w:rsidRPr="001D025E">
        <w:t>all’Adige</w:t>
      </w:r>
      <w:proofErr w:type="spellEnd"/>
      <w:r w:rsidRPr="001D025E">
        <w:t>, Italy</w:t>
      </w:r>
      <w:r w:rsidRPr="009E46F1">
        <w:t xml:space="preserve">; </w:t>
      </w:r>
      <w:r w:rsidRPr="001D025E">
        <w:rPr>
          <w:highlight w:val="yellow"/>
        </w:rPr>
        <w:t>e-mail@e-mail.com</w:t>
      </w:r>
    </w:p>
    <w:p w:rsidR="001D025E" w:rsidRPr="009E46F1" w:rsidRDefault="001D025E" w:rsidP="001D025E">
      <w:pPr>
        <w:pStyle w:val="MDPI16affiliation"/>
      </w:pPr>
      <w:r w:rsidRPr="001D025E">
        <w:rPr>
          <w:szCs w:val="20"/>
          <w:vertAlign w:val="superscript"/>
        </w:rPr>
        <w:t>4</w:t>
      </w:r>
      <w:r w:rsidRPr="009E46F1">
        <w:rPr>
          <w:szCs w:val="20"/>
        </w:rPr>
        <w:tab/>
      </w:r>
      <w:r w:rsidRPr="001D025E">
        <w:rPr>
          <w:szCs w:val="20"/>
        </w:rPr>
        <w:t xml:space="preserve">Department of Environmental, Biological and Pharmaceutical Sciences and Technologies, Campania University “Luigi </w:t>
      </w:r>
      <w:proofErr w:type="spellStart"/>
      <w:r w:rsidRPr="001D025E">
        <w:rPr>
          <w:szCs w:val="20"/>
        </w:rPr>
        <w:t>Vanvitelli</w:t>
      </w:r>
      <w:proofErr w:type="spellEnd"/>
      <w:r w:rsidRPr="001D025E">
        <w:rPr>
          <w:szCs w:val="20"/>
        </w:rPr>
        <w:t>”, Via Vivaldi 43, 81100 Caserta, Italy</w:t>
      </w:r>
      <w:r w:rsidRPr="009E46F1">
        <w:rPr>
          <w:szCs w:val="20"/>
        </w:rPr>
        <w:t xml:space="preserve">; </w:t>
      </w:r>
      <w:r w:rsidRPr="001D025E">
        <w:rPr>
          <w:highlight w:val="yellow"/>
        </w:rPr>
        <w:t>e-mail@e-mail.com</w:t>
      </w:r>
    </w:p>
    <w:p w:rsidR="001D025E" w:rsidRPr="009E46F1" w:rsidRDefault="001D025E" w:rsidP="001D025E">
      <w:pPr>
        <w:pStyle w:val="MDPI16affiliation"/>
      </w:pPr>
      <w:r w:rsidRPr="001D025E">
        <w:rPr>
          <w:vertAlign w:val="superscript"/>
        </w:rPr>
        <w:t>5</w:t>
      </w:r>
      <w:r w:rsidRPr="009E46F1">
        <w:tab/>
      </w:r>
      <w:r w:rsidRPr="001D025E">
        <w:t xml:space="preserve">Department for Innovation in Biological, Agro-Food and Forest Systems, University of </w:t>
      </w:r>
      <w:proofErr w:type="spellStart"/>
      <w:r w:rsidRPr="001D025E">
        <w:t>Tuscia</w:t>
      </w:r>
      <w:proofErr w:type="spellEnd"/>
      <w:r w:rsidRPr="001D025E">
        <w:t xml:space="preserve">, Via S.M. in </w:t>
      </w:r>
      <w:proofErr w:type="spellStart"/>
      <w:r w:rsidRPr="001D025E">
        <w:t>Gradi</w:t>
      </w:r>
      <w:proofErr w:type="spellEnd"/>
      <w:r w:rsidRPr="001D025E">
        <w:t xml:space="preserve"> n.4, 01100 </w:t>
      </w:r>
      <w:proofErr w:type="spellStart"/>
      <w:r w:rsidRPr="001D025E">
        <w:t>Viterbo</w:t>
      </w:r>
      <w:proofErr w:type="spellEnd"/>
      <w:r w:rsidRPr="001D025E">
        <w:t>, Italy</w:t>
      </w:r>
      <w:r w:rsidRPr="009E46F1">
        <w:t xml:space="preserve">; </w:t>
      </w:r>
      <w:r w:rsidRPr="001D025E">
        <w:rPr>
          <w:highlight w:val="yellow"/>
        </w:rPr>
        <w:t>e-mail@e-mail.com</w:t>
      </w:r>
    </w:p>
    <w:p w:rsidR="001D025E" w:rsidRPr="009E46F1" w:rsidRDefault="001D025E" w:rsidP="001D025E">
      <w:pPr>
        <w:pStyle w:val="MDPI16affiliation"/>
      </w:pPr>
      <w:r w:rsidRPr="001D025E">
        <w:rPr>
          <w:szCs w:val="20"/>
          <w:vertAlign w:val="superscript"/>
        </w:rPr>
        <w:t>6</w:t>
      </w:r>
      <w:r w:rsidRPr="009E46F1">
        <w:rPr>
          <w:szCs w:val="20"/>
        </w:rPr>
        <w:tab/>
      </w:r>
      <w:r w:rsidRPr="001D025E">
        <w:rPr>
          <w:szCs w:val="20"/>
        </w:rPr>
        <w:t xml:space="preserve">CMCC Foundation, via Augusto </w:t>
      </w:r>
      <w:proofErr w:type="spellStart"/>
      <w:r w:rsidRPr="001D025E">
        <w:rPr>
          <w:szCs w:val="20"/>
        </w:rPr>
        <w:t>Imperatore</w:t>
      </w:r>
      <w:proofErr w:type="spellEnd"/>
      <w:r w:rsidRPr="001D025E">
        <w:rPr>
          <w:szCs w:val="20"/>
        </w:rPr>
        <w:t>, 16, 73100 Lecce, Italy</w:t>
      </w:r>
      <w:r w:rsidRPr="009E46F1">
        <w:rPr>
          <w:szCs w:val="20"/>
        </w:rPr>
        <w:t xml:space="preserve">; </w:t>
      </w:r>
      <w:r w:rsidRPr="001D025E">
        <w:rPr>
          <w:highlight w:val="yellow"/>
        </w:rPr>
        <w:t>e-mail@e-mail.com</w:t>
      </w:r>
    </w:p>
    <w:p w:rsidR="001D025E" w:rsidRPr="009E46F1" w:rsidRDefault="001D025E" w:rsidP="001D025E">
      <w:pPr>
        <w:pStyle w:val="MDPI16affiliation"/>
      </w:pPr>
      <w:r w:rsidRPr="001D025E">
        <w:rPr>
          <w:vertAlign w:val="superscript"/>
        </w:rPr>
        <w:t>7</w:t>
      </w:r>
      <w:r w:rsidRPr="009E46F1">
        <w:tab/>
      </w:r>
      <w:r w:rsidRPr="001D025E">
        <w:t xml:space="preserve">Department of ecology, Russian </w:t>
      </w:r>
      <w:proofErr w:type="spellStart"/>
      <w:r w:rsidRPr="001D025E">
        <w:t>Timiryazev</w:t>
      </w:r>
      <w:proofErr w:type="spellEnd"/>
      <w:r w:rsidRPr="001D025E">
        <w:t xml:space="preserve"> State Agrarian University, Moscow, Russia</w:t>
      </w:r>
      <w:r w:rsidRPr="009E46F1">
        <w:t xml:space="preserve">; </w:t>
      </w:r>
      <w:r w:rsidRPr="001D025E">
        <w:rPr>
          <w:highlight w:val="yellow"/>
        </w:rPr>
        <w:t>e-mail@e-mail.com</w:t>
      </w:r>
    </w:p>
    <w:p w:rsidR="00664321" w:rsidRPr="009E46F1" w:rsidRDefault="00664321" w:rsidP="001D025E">
      <w:pPr>
        <w:pStyle w:val="MDPI16affiliation"/>
      </w:pPr>
      <w:r w:rsidRPr="009E46F1">
        <w:rPr>
          <w:b/>
        </w:rPr>
        <w:t>*</w:t>
      </w:r>
      <w:r w:rsidRPr="009E46F1">
        <w:tab/>
        <w:t xml:space="preserve">Correspondence: </w:t>
      </w:r>
      <w:r w:rsidR="001D025E" w:rsidRPr="001D025E">
        <w:t>matasov-vm@pfur.ru</w:t>
      </w:r>
    </w:p>
    <w:p w:rsidR="00664321" w:rsidRPr="009E46F1" w:rsidRDefault="00664321" w:rsidP="00664321">
      <w:pPr>
        <w:pStyle w:val="MDPI14history"/>
      </w:pPr>
      <w:r w:rsidRPr="009E46F1">
        <w:t>Received: date; Accepted: date; Published: date</w:t>
      </w:r>
    </w:p>
    <w:p w:rsidR="0061523A" w:rsidRPr="00AE36F8" w:rsidRDefault="00664321" w:rsidP="0061523A">
      <w:pPr>
        <w:pStyle w:val="MDPI17abstract"/>
        <w:rPr>
          <w:highlight w:val="yellow"/>
        </w:rPr>
      </w:pPr>
      <w:r w:rsidRPr="0061523A">
        <w:rPr>
          <w:b/>
          <w:highlight w:val="yellow"/>
        </w:rPr>
        <w:t>Abstract</w:t>
      </w:r>
      <w:r w:rsidR="00C930B5">
        <w:rPr>
          <w:b/>
          <w:highlight w:val="yellow"/>
        </w:rPr>
        <w:t xml:space="preserve"> (300 words MAX!)</w:t>
      </w:r>
      <w:r w:rsidRPr="0061523A">
        <w:rPr>
          <w:b/>
          <w:highlight w:val="yellow"/>
        </w:rPr>
        <w:t>:</w:t>
      </w:r>
      <w:r w:rsidRPr="0061523A">
        <w:t xml:space="preserve"> </w:t>
      </w:r>
      <w:r w:rsidR="0061523A" w:rsidRPr="00AE36F8">
        <w:rPr>
          <w:highlight w:val="yellow"/>
        </w:rPr>
        <w:t xml:space="preserve">Urban green infrastructures play an increasing significant role in sustainable urban development planning as they provide important regulating and cultural ecosystem services. Due to the dynamic nature of green areas, the monitoring of the services they provide for human well-being and environmental sustainability is challenging. Also, the central role that such services might have for urban decision-making and citizens’ consensus requires technological solutions which provide easy to end data collection, processing, and utilization at affordable costs. To meet these challenges a pilot study was conducted in the Moscow metropolis area using a network of wireless, low cost and multiparameter monitoring devices for single tree </w:t>
      </w:r>
      <w:proofErr w:type="spellStart"/>
      <w:r w:rsidR="0061523A" w:rsidRPr="00AE36F8">
        <w:rPr>
          <w:highlight w:val="yellow"/>
        </w:rPr>
        <w:t>ecophysiologial</w:t>
      </w:r>
      <w:proofErr w:type="spellEnd"/>
      <w:r w:rsidR="0061523A" w:rsidRPr="00AE36F8">
        <w:rPr>
          <w:highlight w:val="yellow"/>
        </w:rPr>
        <w:t xml:space="preserve"> endpoint monitoring aimed at testing the feasibility of the proposed technological solution to provide real-time monitoring of regulatory ecosystem services in form of meaningful indicators for both human health and environmental policies.</w:t>
      </w:r>
    </w:p>
    <w:p w:rsidR="0061523A" w:rsidRPr="00AE36F8" w:rsidRDefault="0061523A" w:rsidP="0061523A">
      <w:pPr>
        <w:pStyle w:val="MDPI17abstract"/>
        <w:rPr>
          <w:highlight w:val="yellow"/>
        </w:rPr>
      </w:pPr>
      <w:r w:rsidRPr="00AE36F8">
        <w:rPr>
          <w:highlight w:val="yellow"/>
        </w:rPr>
        <w:t xml:space="preserve">The pilot study was set in a green area situated on the island </w:t>
      </w:r>
      <w:proofErr w:type="spellStart"/>
      <w:r w:rsidRPr="00AE36F8">
        <w:rPr>
          <w:highlight w:val="yellow"/>
        </w:rPr>
        <w:t>Balchug</w:t>
      </w:r>
      <w:proofErr w:type="spellEnd"/>
      <w:r w:rsidRPr="00AE36F8">
        <w:rPr>
          <w:highlight w:val="yellow"/>
        </w:rPr>
        <w:t xml:space="preserve"> in the center of Moscow, which exposed to the heat island effect as well as to high level of anthropogenic pressure. Sixteen </w:t>
      </w:r>
      <w:proofErr w:type="spellStart"/>
      <w:r w:rsidRPr="00AE36F8">
        <w:rPr>
          <w:highlight w:val="yellow"/>
        </w:rPr>
        <w:t>TreeTalker</w:t>
      </w:r>
      <w:proofErr w:type="spellEnd"/>
      <w:r w:rsidRPr="00AE36F8">
        <w:rPr>
          <w:highlight w:val="yellow"/>
        </w:rPr>
        <w:t xml:space="preserve"> devices were installed to monitor from 1 July to 31 November 2019 the </w:t>
      </w:r>
      <w:proofErr w:type="spellStart"/>
      <w:r w:rsidRPr="00AE36F8">
        <w:rPr>
          <w:highlight w:val="yellow"/>
        </w:rPr>
        <w:t>ecophysiological</w:t>
      </w:r>
      <w:proofErr w:type="spellEnd"/>
      <w:r w:rsidRPr="00AE36F8">
        <w:rPr>
          <w:highlight w:val="yellow"/>
        </w:rPr>
        <w:t xml:space="preserve"> parameters of trees with a time resolution of 1.5 hours. These parameters were used as input variables to quantify indicators of ecosystem services related to climate, air quality and water regulation.</w:t>
      </w:r>
      <w:r w:rsidR="002E47D1" w:rsidRPr="002E47D1">
        <w:t xml:space="preserve"> </w:t>
      </w:r>
    </w:p>
    <w:p w:rsidR="00664321" w:rsidRPr="0061523A" w:rsidRDefault="0061523A" w:rsidP="0061523A">
      <w:pPr>
        <w:pStyle w:val="MDPI17abstract"/>
      </w:pPr>
      <w:r w:rsidRPr="002E47D1">
        <w:rPr>
          <w:highlight w:val="yellow"/>
        </w:rPr>
        <w:t xml:space="preserve">Our results show that the average tree in Moscow center during investigated period reduced extreme heat on </w:t>
      </w:r>
      <w:r w:rsidR="002E47D1" w:rsidRPr="002E47D1">
        <w:rPr>
          <w:highlight w:val="yellow"/>
        </w:rPr>
        <w:t>2</w:t>
      </w:r>
      <w:r w:rsidRPr="002E47D1">
        <w:rPr>
          <w:rFonts w:ascii="Times New Roman" w:hAnsi="Times New Roman"/>
          <w:highlight w:val="yellow"/>
        </w:rPr>
        <w:t>℃</w:t>
      </w:r>
      <w:r w:rsidRPr="002E47D1">
        <w:rPr>
          <w:highlight w:val="yellow"/>
        </w:rPr>
        <w:t xml:space="preserve"> degree </w:t>
      </w:r>
      <w:r w:rsidR="002E47D1" w:rsidRPr="002E47D1">
        <w:rPr>
          <w:highlight w:val="yellow"/>
        </w:rPr>
        <w:t>via</w:t>
      </w:r>
      <w:r w:rsidRPr="002E47D1">
        <w:rPr>
          <w:highlight w:val="yellow"/>
        </w:rPr>
        <w:t xml:space="preserve"> shad</w:t>
      </w:r>
      <w:r w:rsidR="002E47D1" w:rsidRPr="002E47D1">
        <w:rPr>
          <w:highlight w:val="yellow"/>
        </w:rPr>
        <w:t>ing</w:t>
      </w:r>
      <w:r w:rsidRPr="002E47D1">
        <w:rPr>
          <w:highlight w:val="yellow"/>
        </w:rPr>
        <w:t xml:space="preserve">, cooled down the surrounding area by allocating </w:t>
      </w:r>
      <w:r w:rsidR="002E47D1" w:rsidRPr="002E47D1">
        <w:rPr>
          <w:highlight w:val="yellow"/>
        </w:rPr>
        <w:t xml:space="preserve">2167± 181 </w:t>
      </w:r>
      <w:r w:rsidRPr="002E47D1">
        <w:rPr>
          <w:highlight w:val="yellow"/>
        </w:rPr>
        <w:t xml:space="preserve">KWh of incoming solar energy into latent heat, transpired </w:t>
      </w:r>
      <w:r w:rsidR="002E47D1" w:rsidRPr="002E47D1">
        <w:rPr>
          <w:highlight w:val="yellow"/>
        </w:rPr>
        <w:t xml:space="preserve">161± 21 </w:t>
      </w:r>
      <w:r w:rsidRPr="002E47D1">
        <w:rPr>
          <w:highlight w:val="yellow"/>
        </w:rPr>
        <w:t xml:space="preserve">mm of precipitation water, sequestered </w:t>
      </w:r>
      <w:r w:rsidR="002E47D1" w:rsidRPr="002E47D1">
        <w:rPr>
          <w:highlight w:val="yellow"/>
        </w:rPr>
        <w:t xml:space="preserve">8.61± 1.25 </w:t>
      </w:r>
      <w:r w:rsidRPr="002E47D1">
        <w:rPr>
          <w:highlight w:val="yellow"/>
        </w:rPr>
        <w:t>kg of atmospheric carbon and absorbed</w:t>
      </w:r>
      <w:r w:rsidR="002E47D1" w:rsidRPr="002E47D1">
        <w:rPr>
          <w:highlight w:val="yellow"/>
        </w:rPr>
        <w:t xml:space="preserve"> </w:t>
      </w:r>
      <w:r w:rsidRPr="002E47D1">
        <w:rPr>
          <w:highlight w:val="yellow"/>
        </w:rPr>
        <w:t>5</w:t>
      </w:r>
      <w:r w:rsidR="002E47D1" w:rsidRPr="002E47D1">
        <w:rPr>
          <w:highlight w:val="yellow"/>
        </w:rPr>
        <w:t>.3±0.8</w:t>
      </w:r>
      <w:r w:rsidRPr="002E47D1">
        <w:rPr>
          <w:highlight w:val="yellow"/>
        </w:rPr>
        <w:t xml:space="preserve"> kg of PM10. But the values of the monitored processes vary spatially and temporally when considering different tree species (up to five-ten times), local environmental conditions, the seasonal course of weather factors. Thus, it is crucial to use real-time monitoring data to understand deeper the processes in urban forests. There is a new opportunity of applying IoT technology not only to measure trees functionality through fluxes of water and carbon, but to establish a smart urban green infrastructure management providing ecosystem services indicators.</w:t>
      </w:r>
    </w:p>
    <w:p w:rsidR="00664321" w:rsidRPr="009E46F1" w:rsidRDefault="00664321" w:rsidP="00664321">
      <w:pPr>
        <w:pStyle w:val="MDPI18keywords"/>
      </w:pPr>
      <w:r w:rsidRPr="00195FBC">
        <w:rPr>
          <w:b/>
        </w:rPr>
        <w:t>Keywords:</w:t>
      </w:r>
      <w:r w:rsidR="006D1FD8" w:rsidRPr="006D1FD8">
        <w:t xml:space="preserve"> </w:t>
      </w:r>
      <w:r w:rsidR="006D1FD8">
        <w:t>e</w:t>
      </w:r>
      <w:r w:rsidR="006D1FD8" w:rsidRPr="006D1FD8">
        <w:t xml:space="preserve">cological engineering, </w:t>
      </w:r>
      <w:r w:rsidR="006D1FD8">
        <w:t>r</w:t>
      </w:r>
      <w:r w:rsidR="006D1FD8" w:rsidRPr="006D1FD8">
        <w:t xml:space="preserve">eal-time monitoring, </w:t>
      </w:r>
      <w:r w:rsidR="006D1FD8">
        <w:t>s</w:t>
      </w:r>
      <w:r w:rsidR="006D1FD8" w:rsidRPr="006D1FD8">
        <w:t xml:space="preserve">mart cities, </w:t>
      </w:r>
      <w:r w:rsidR="006D1FD8">
        <w:t>s</w:t>
      </w:r>
      <w:r w:rsidR="006D1FD8" w:rsidRPr="006D1FD8">
        <w:t xml:space="preserve">ustainability, </w:t>
      </w:r>
      <w:proofErr w:type="spellStart"/>
      <w:r w:rsidR="006D1FD8" w:rsidRPr="006D1FD8">
        <w:t>TreeTalker</w:t>
      </w:r>
      <w:proofErr w:type="spellEnd"/>
      <w:r w:rsidR="006D1FD8" w:rsidRPr="006D1FD8">
        <w:t xml:space="preserve">, </w:t>
      </w:r>
      <w:r w:rsidR="006D1FD8">
        <w:t>t</w:t>
      </w:r>
      <w:r w:rsidR="006D1FD8" w:rsidRPr="006D1FD8">
        <w:t xml:space="preserve">rees, </w:t>
      </w:r>
      <w:r w:rsidR="006D1FD8">
        <w:t>u</w:t>
      </w:r>
      <w:r w:rsidR="006D1FD8" w:rsidRPr="006D1FD8">
        <w:t>rban forests</w:t>
      </w:r>
      <w:r w:rsidR="00C930B5">
        <w:t>, ecosystem services indicators.</w:t>
      </w:r>
    </w:p>
    <w:p w:rsidR="00664321" w:rsidRPr="009E46F1" w:rsidRDefault="00664321" w:rsidP="00664321">
      <w:pPr>
        <w:pStyle w:val="MDPI19line"/>
      </w:pPr>
    </w:p>
    <w:p w:rsidR="00664321" w:rsidRPr="009E46F1" w:rsidRDefault="00664321" w:rsidP="00664321">
      <w:pPr>
        <w:pStyle w:val="MDPI21heading1"/>
      </w:pPr>
      <w:r w:rsidRPr="009E46F1">
        <w:rPr>
          <w:lang w:eastAsia="zh-CN"/>
        </w:rPr>
        <w:t xml:space="preserve">1. </w:t>
      </w:r>
      <w:r w:rsidRPr="009E46F1">
        <w:t>Introduction</w:t>
      </w:r>
    </w:p>
    <w:p w:rsidR="006D1FD8" w:rsidRDefault="006D1FD8" w:rsidP="006D1FD8">
      <w:pPr>
        <w:pStyle w:val="MDPI31text"/>
      </w:pPr>
      <w:bookmarkStart w:id="0" w:name="OLE_LINK1"/>
      <w:bookmarkStart w:id="1" w:name="OLE_LINK2"/>
      <w:r>
        <w:t xml:space="preserve">Urbanization is increasing on a global scale, with more than half of the world's population living at present in cities, expected to arrive to two thirds by 2050 </w:t>
      </w:r>
      <w:r w:rsidR="00AE36F8">
        <w:fldChar w:fldCharType="begin"/>
      </w:r>
      <w:r w:rsidR="00D149F2">
        <w:instrText xml:space="preserve"> ADDIN ZOTERO_ITEM CSL_CITATION {"citationID":"YtHxlBOI","properties":{"formattedCitation":"[1]","plainCitation":"[1]","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AE36F8">
        <w:fldChar w:fldCharType="separate"/>
      </w:r>
      <w:r w:rsidR="00D149F2" w:rsidRPr="00D149F2">
        <w:t>[1]</w:t>
      </w:r>
      <w:r w:rsidR="00AE36F8">
        <w:fldChar w:fldCharType="end"/>
      </w:r>
      <w:r>
        <w:t xml:space="preserve">, driven by positive factors like economic opportunities and higher level of innovation and technology </w:t>
      </w:r>
      <w:r w:rsidR="00AE36F8">
        <w:fldChar w:fldCharType="begin"/>
      </w:r>
      <w:r w:rsidR="00D149F2">
        <w:instrText xml:space="preserve"> ADDIN ZOTERO_ITEM CSL_CITATION {"citationID":"idCAP06O","properties":{"formattedCitation":"[2]","plainCitation":"[2]","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AE36F8">
        <w:fldChar w:fldCharType="separate"/>
      </w:r>
      <w:r w:rsidR="00D149F2" w:rsidRPr="00D149F2">
        <w:t>[2]</w:t>
      </w:r>
      <w:r w:rsidR="00AE36F8">
        <w:fldChar w:fldCharType="end"/>
      </w:r>
      <w:r>
        <w:t xml:space="preserve">. On the other hand, the urban development and population concentration do not follow in most cases sustainability criteria, resulting in growing health risks </w:t>
      </w:r>
      <w:r w:rsidR="00AE36F8">
        <w:fldChar w:fldCharType="begin"/>
      </w:r>
      <w:r w:rsidR="00D149F2">
        <w:instrText xml:space="preserve"> ADDIN ZOTERO_ITEM CSL_CITATION {"citationID":"4YDTV3xG","properties":{"formattedCitation":"[3,4]","plainCitation":"[3,4]","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AE36F8">
        <w:fldChar w:fldCharType="separate"/>
      </w:r>
      <w:r w:rsidR="00D149F2" w:rsidRPr="00D149F2">
        <w:t>[3,4]</w:t>
      </w:r>
      <w:r w:rsidR="00AE36F8">
        <w:fldChar w:fldCharType="end"/>
      </w:r>
      <w:r>
        <w:t xml:space="preserve"> </w:t>
      </w:r>
      <w:proofErr w:type="spellStart"/>
      <w:r>
        <w:t>energivorus</w:t>
      </w:r>
      <w:proofErr w:type="spellEnd"/>
      <w:r>
        <w:t xml:space="preserve"> systems significantly contributing global carbon emissions, ecosystem degradation and biodiversity loss on a global scale </w:t>
      </w:r>
      <w:r w:rsidR="00AE36F8">
        <w:fldChar w:fldCharType="begin"/>
      </w:r>
      <w:r w:rsidR="00D149F2">
        <w:instrText xml:space="preserve"> ADDIN ZOTERO_ITEM CSL_CITATION {"citationID":"9Zoz75Gr","properties":{"formattedCitation":"[5,6]","plainCitation":"[5,6]","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AE36F8">
        <w:fldChar w:fldCharType="separate"/>
      </w:r>
      <w:r w:rsidR="00D149F2" w:rsidRPr="00D149F2">
        <w:t>[5,6]</w:t>
      </w:r>
      <w:r w:rsidR="00AE36F8">
        <w:fldChar w:fldCharType="end"/>
      </w:r>
      <w:r>
        <w:t xml:space="preserve">. It is well-known that urban ecosystems are heterotrophic ecosystems depending on the natural capital and provisions from ecosystem services of extra-urban areas </w:t>
      </w:r>
      <w:r w:rsidR="00AE36F8">
        <w:fldChar w:fldCharType="begin"/>
      </w:r>
      <w:r w:rsidR="00D149F2">
        <w:instrText xml:space="preserve"> ADDIN ZOTERO_ITEM CSL_CITATION {"citationID":"JUpZM1Vm","properties":{"formattedCitation":"[7\\uc0\\u8211{}9]","plainCitation":"[7–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AE36F8">
        <w:fldChar w:fldCharType="separate"/>
      </w:r>
      <w:r w:rsidR="00D149F2" w:rsidRPr="00D149F2">
        <w:rPr>
          <w:szCs w:val="24"/>
        </w:rPr>
        <w:t>[7–9]</w:t>
      </w:r>
      <w:r w:rsidR="00AE36F8">
        <w:fldChar w:fldCharType="end"/>
      </w:r>
      <w:r>
        <w:t>. Conversely, the role of ecosystem services within the boundaries of the urban areas is still open to investigation to clarify many aspects of uncertainty and to identify the most representative ecological functions with describe meaningful eco</w:t>
      </w:r>
      <w:r w:rsidR="00133ADA">
        <w:t xml:space="preserve">system </w:t>
      </w:r>
      <w:r>
        <w:t xml:space="preserve">services for different targets </w:t>
      </w:r>
      <w:r w:rsidR="00133ADA">
        <w:fldChar w:fldCharType="begin"/>
      </w:r>
      <w:r w:rsidR="00D149F2">
        <w:instrText xml:space="preserve"> ADDIN ZOTERO_ITEM CSL_CITATION {"citationID":"EZyPC5GD","properties":{"formattedCitation":"[10\\uc0\\u8211{}14]","plainCitation":"[10–14]","noteIndex":0},"citationItems":[{"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849,"uris":["http://zotero.org/users/3524663/items/WGNZX6LY"],"uri":["http://zotero.org/users/3524663/items/WGNZX6LY"],"itemData":{"id":849,"type":"book","edition":"1","ISBN":"978-2-8317-1917-7","language":"en","note":"DOI: 10.2305/IUCN.CH.2018.PAG.28.en","publisher":"IUCN, International Union for Conservation of Nature","source":"Crossref","title":"Tools for measuring, modelling, and valuing ecosystem services: guidance for Key Biodiversity Areas, natural World Heritage sites, and protected areas","title-short":"Tools for measuring, modelling, and valuing ecosystem services","URL":"https://portals.iucn.org/library/node/47778","author":[{"family":"Neugarten","given":"Rachel A."},{"family":"Langhammer","given":"Penny F."},{"family":"Osipova","given":"Elena"},{"family":"Bagstad","given":"Kenneth J."},{"family":"Bhagabati","given":"Nirmal"},{"family":"Butchart","given":"Stuart H.M."},{"family":"Dudley","given":"Nigel"},{"family":"Elliott","given":"Vittoria"},{"family":"Gerber","given":"Leah R."},{"family":"Gutierrez Arrellano","given":"Claudia"},{"family":"Ivanić","given":"Kasandra-Zoica"},{"family":"Kettunen","given":"Marianne"},{"family":"Mandle","given":"Lisa"},{"family":"Merriman","given":"Jennifer C."},{"family":"Mulligan","given":"Mark"},{"family":"Peh","given":"Kelvin S.-H."},{"family":"Raudsepp-Hearne","given":"Ciara"},{"family":"Semmens","given":"Darius J."},{"family":"Stolton","given":"Sue"},{"family":"Willcock","given":"Simon"}],"editor":[{"family":"Groves","given":"Craig"}],"accessed":{"date-parts":[["2019",7,29]]},"issued":{"date-parts":[["2018",8,7]]}}},{"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133ADA">
        <w:fldChar w:fldCharType="separate"/>
      </w:r>
      <w:r w:rsidR="00D149F2" w:rsidRPr="00D149F2">
        <w:rPr>
          <w:szCs w:val="24"/>
        </w:rPr>
        <w:t>[10–14]</w:t>
      </w:r>
      <w:r w:rsidR="00133ADA">
        <w:fldChar w:fldCharType="end"/>
      </w:r>
      <w:r>
        <w:t>. Among the different eco</w:t>
      </w:r>
      <w:r w:rsidR="00133ADA">
        <w:t xml:space="preserve">system </w:t>
      </w:r>
      <w:r>
        <w:t xml:space="preserve">services offered by nature, regulatory and cultural services are the most interesting aspects in urban areas, at the core of the scientific and policy initiatives on green infrastructures in urban areas </w:t>
      </w:r>
      <w:r w:rsidR="00133ADA">
        <w:fldChar w:fldCharType="begin"/>
      </w:r>
      <w:r w:rsidR="00D149F2">
        <w:instrText xml:space="preserve"> ADDIN ZOTERO_ITEM CSL_CITATION {"citationID":"ETzjWGkk","properties":{"formattedCitation":"[15,16]","plainCitation":"[15,16]","noteIndex":0},"citationItems":[{"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133ADA">
        <w:fldChar w:fldCharType="separate"/>
      </w:r>
      <w:r w:rsidR="00D149F2" w:rsidRPr="00D149F2">
        <w:t>[15,16]</w:t>
      </w:r>
      <w:r w:rsidR="00133ADA">
        <w:fldChar w:fldCharType="end"/>
      </w:r>
      <w:r>
        <w:t>.</w:t>
      </w:r>
    </w:p>
    <w:p w:rsidR="006D1FD8" w:rsidRDefault="006D1FD8" w:rsidP="006D1FD8">
      <w:pPr>
        <w:pStyle w:val="MDPI31text"/>
      </w:pPr>
      <w:r>
        <w:t xml:space="preserve">Urban green infrastructure (UGI), and trees in particular,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133ADA">
        <w:fldChar w:fldCharType="begin"/>
      </w:r>
      <w:r w:rsidR="00D149F2">
        <w:instrText xml:space="preserve"> ADDIN ZOTERO_ITEM CSL_CITATION {"citationID":"K2RAlSaC","properties":{"formattedCitation":"[11,12,15]","plainCitation":"[11,12,15]","noteIndex":0},"citationItems":[{"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schema":"https://github.com/citation-style-language/schema/raw/master/csl-citation.json"} </w:instrText>
      </w:r>
      <w:r w:rsidR="00133ADA">
        <w:fldChar w:fldCharType="separate"/>
      </w:r>
      <w:r w:rsidR="00D149F2" w:rsidRPr="00D149F2">
        <w:t>[11,12,15]</w:t>
      </w:r>
      <w:r w:rsidR="00133ADA">
        <w:fldChar w:fldCharType="end"/>
      </w:r>
      <w:r>
        <w:t xml:space="preserve">. The magnitude of the ES provided depend on the characteristics of UGI, such as vegetation type, age, structure and management practices, which is important for comparing to natural ecosystems </w:t>
      </w:r>
      <w:r w:rsidR="00133ADA">
        <w:fldChar w:fldCharType="begin"/>
      </w:r>
      <w:r w:rsidR="00D149F2">
        <w:instrText xml:space="preserve"> ADDIN ZOTERO_ITEM CSL_CITATION {"citationID":"qoi0sWNj","properties":{"formattedCitation":"[10,17\\uc0\\u8211{}19]","plainCitation":"[10,17–19]","noteIndex":0},"citationItems":[{"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133ADA">
        <w:fldChar w:fldCharType="separate"/>
      </w:r>
      <w:r w:rsidR="00D149F2" w:rsidRPr="00D149F2">
        <w:rPr>
          <w:szCs w:val="24"/>
        </w:rPr>
        <w:t>[10,17–19]</w:t>
      </w:r>
      <w:r w:rsidR="00133ADA">
        <w:fldChar w:fldCharType="end"/>
      </w:r>
      <w:r>
        <w:t>.</w:t>
      </w:r>
    </w:p>
    <w:p w:rsidR="006D1FD8" w:rsidRDefault="006D1FD8" w:rsidP="006D1FD8">
      <w:pPr>
        <w:pStyle w:val="MDPI31text"/>
      </w:pPr>
      <w:r>
        <w:t xml:space="preserve">Although the concept of “ecosystem service” has made much easier for common citizens, policymakers and urban planners, to understand the advantages offered by the green urban infrastructures, several limits to the operational definition and quantification of such services still remain </w:t>
      </w:r>
      <w:r w:rsidR="00133ADA">
        <w:fldChar w:fldCharType="begin"/>
      </w:r>
      <w:r w:rsidR="00D149F2">
        <w:instrText xml:space="preserve"> ADDIN ZOTERO_ITEM CSL_CITATION {"citationID":"D7kays7R","properties":{"formattedCitation":"[20,21]","plainCitation":"[20,21]","noteIndex":0},"citationItems":[{"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schema":"https://github.com/citation-style-language/schema/raw/master/csl-citation.json"} </w:instrText>
      </w:r>
      <w:r w:rsidR="00133ADA">
        <w:fldChar w:fldCharType="separate"/>
      </w:r>
      <w:r w:rsidR="00D149F2" w:rsidRPr="00D149F2">
        <w:t>[20,21]</w:t>
      </w:r>
      <w:r w:rsidR="00133ADA">
        <w:fldChar w:fldCharType="end"/>
      </w:r>
      <w:r>
        <w:t>. This is particularly true for regulatory services for which it is necessary to identify and quantify a functional relationship between specific features of the green structure and environmental variable increasing human well-being and planetary sustainability. Such functional relationships need to be translated into eco</w:t>
      </w:r>
      <w:r w:rsidR="00133ADA">
        <w:t xml:space="preserve">system </w:t>
      </w:r>
      <w:r>
        <w:t xml:space="preserve">services indicators which are relevant (R) for their specific purpose, sensitive (S) enough to capture meaningful variation for health and environmental planning, clearly linked (L) to measurable policy targets and communication strategies, but most of all easy to monitor (M) </w:t>
      </w:r>
      <w:r w:rsidR="00133ADA">
        <w:fldChar w:fldCharType="begin"/>
      </w:r>
      <w:r w:rsidR="00D149F2">
        <w:instrText xml:space="preserve"> ADDIN ZOTERO_ITEM CSL_CITATION {"citationID":"38QbJPnc","properties":{"formattedCitation":"[16,22\\uc0\\u8211{}25]","plainCitation":"[16,22–25]","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schema":"https://github.com/citation-style-language/schema/raw/master/csl-citation.json"} </w:instrText>
      </w:r>
      <w:r w:rsidR="00133ADA">
        <w:fldChar w:fldCharType="separate"/>
      </w:r>
      <w:r w:rsidR="00D149F2" w:rsidRPr="00D149F2">
        <w:rPr>
          <w:szCs w:val="24"/>
        </w:rPr>
        <w:t>[16,22–25]</w:t>
      </w:r>
      <w:r w:rsidR="00133ADA">
        <w:fldChar w:fldCharType="end"/>
      </w:r>
      <w:r>
        <w:t>. Combining an adequate RSLM strategy into appropriate temporal and spatial scale of eco</w:t>
      </w:r>
      <w:r w:rsidR="00133ADA">
        <w:t xml:space="preserve">system </w:t>
      </w:r>
      <w:r>
        <w:t>service analysis of green infrastructure requires optimal technical solutions which are “user friendly”, i.e. which can be offered to not-scientific operators and decision makers of municipalities, in form of continuous and real-time data which can be collected and managed with minimal effort by the users. An additional relevant aspect is the economic feasibility of large scale monitoring systems like those which could be required in urban areas where a wide distribution of measuring stations might be necessary to cover the complex spatial variability of the city</w:t>
      </w:r>
      <w:r w:rsidR="00133ADA">
        <w:fldChar w:fldCharType="begin"/>
      </w:r>
      <w:r w:rsidR="00D149F2">
        <w:instrText xml:space="preserve"> ADDIN ZOTERO_ITEM CSL_CITATION {"citationID":"U1EXb3Dl","properties":{"formattedCitation":"[14]","plainCitation":"[14]","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133ADA">
        <w:fldChar w:fldCharType="separate"/>
      </w:r>
      <w:r w:rsidR="00D149F2" w:rsidRPr="00D149F2">
        <w:t>[14]</w:t>
      </w:r>
      <w:r w:rsidR="00133ADA">
        <w:fldChar w:fldCharType="end"/>
      </w:r>
      <w:r>
        <w:t>.</w:t>
      </w:r>
    </w:p>
    <w:p w:rsidR="006D1FD8" w:rsidRDefault="006D1FD8" w:rsidP="006D1FD8">
      <w:pPr>
        <w:pStyle w:val="MDPI31text"/>
      </w:pPr>
      <w:r>
        <w:t xml:space="preserve">The fast growing fields of Information and Communication Technologies (ICTs) and Internet of Things (IoT) tools provides new and original ways to wire nature into “smart” monitoring systems. Smart technologies have been used in many environmental management programs, such as mapping changes in vegetation composition and structure </w:t>
      </w:r>
      <w:r w:rsidR="00133ADA">
        <w:fldChar w:fldCharType="begin"/>
      </w:r>
      <w:r w:rsidR="00D149F2">
        <w:instrText xml:space="preserve"> ADDIN ZOTERO_ITEM CSL_CITATION {"citationID":"dzdIb2EK","properties":{"formattedCitation":"[26]","plainCitation":"[26]","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133ADA">
        <w:fldChar w:fldCharType="separate"/>
      </w:r>
      <w:r w:rsidR="00D149F2" w:rsidRPr="00D149F2">
        <w:t>[26]</w:t>
      </w:r>
      <w:r w:rsidR="00133ADA">
        <w:fldChar w:fldCharType="end"/>
      </w:r>
      <w:r>
        <w:t xml:space="preserve">, managing forest regeneration with precision farming </w:t>
      </w:r>
      <w:r w:rsidR="00133ADA">
        <w:fldChar w:fldCharType="begin"/>
      </w:r>
      <w:r w:rsidR="00D149F2">
        <w:instrText xml:space="preserve"> ADDIN ZOTERO_ITEM CSL_CITATION {"citationID":"n2abLzmR","properties":{"formattedCitation":"[27]","plainCitation":"[27]","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133ADA">
        <w:fldChar w:fldCharType="separate"/>
      </w:r>
      <w:r w:rsidR="00D149F2" w:rsidRPr="00D149F2">
        <w:t>[27]</w:t>
      </w:r>
      <w:r w:rsidR="00133ADA">
        <w:fldChar w:fldCharType="end"/>
      </w:r>
      <w:r>
        <w:t>, running and regulating at-distance greenhouse systems with wireless sensor networks</w:t>
      </w:r>
      <w:r w:rsidR="00D149F2">
        <w:t xml:space="preserve"> </w:t>
      </w:r>
      <w:r w:rsidR="00D149F2">
        <w:fldChar w:fldCharType="begin"/>
      </w:r>
      <w:r w:rsidR="00D149F2">
        <w:instrText xml:space="preserve"> ADDIN ZOTERO_ITEM CSL_CITATION {"citationID":"Ow77lngb","properties":{"formattedCitation":"[28,29]","plainCitation":"[28,29]","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D149F2">
        <w:fldChar w:fldCharType="separate"/>
      </w:r>
      <w:r w:rsidR="00D149F2" w:rsidRPr="00D149F2">
        <w:t>[28,29]</w:t>
      </w:r>
      <w:r w:rsidR="00D149F2">
        <w:fldChar w:fldCharType="end"/>
      </w:r>
      <w:r>
        <w:t xml:space="preserve">, monitoring urban noise pollution with acoustic sensors </w:t>
      </w:r>
      <w:r w:rsidR="00D149F2">
        <w:fldChar w:fldCharType="begin"/>
      </w:r>
      <w:r w:rsidR="00D149F2">
        <w:instrText xml:space="preserve"> ADDIN ZOTERO_ITEM CSL_CITATION {"citationID":"UFOHxsRR","properties":{"formattedCitation":"[30,31]","plainCitation":"[30,31]","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D149F2">
        <w:fldChar w:fldCharType="separate"/>
      </w:r>
      <w:r w:rsidR="00D149F2" w:rsidRPr="00D149F2">
        <w:t>[30,31]</w:t>
      </w:r>
      <w:r w:rsidR="00D149F2">
        <w:fldChar w:fldCharType="end"/>
      </w:r>
      <w:r>
        <w:t>.</w:t>
      </w:r>
    </w:p>
    <w:p w:rsidR="00664321" w:rsidRPr="009E46F1" w:rsidRDefault="006D1FD8" w:rsidP="006D1FD8">
      <w:pPr>
        <w:pStyle w:val="MDPI31text"/>
      </w:pPr>
      <w:r>
        <w:t xml:space="preserve">This work presents the results of a pilot study which was conducted in the Moscow metropolis using a network of wireless, low cost and multiparameter monitoring devices to monitor single tree </w:t>
      </w:r>
      <w:proofErr w:type="spellStart"/>
      <w:r>
        <w:t>ecophysiologial</w:t>
      </w:r>
      <w:proofErr w:type="spellEnd"/>
      <w:r>
        <w:t xml:space="preserve"> parameters, the TreeTalkers (TT+) </w:t>
      </w:r>
      <w:r w:rsidR="00D149F2">
        <w:fldChar w:fldCharType="begin"/>
      </w:r>
      <w:r w:rsidR="00D149F2">
        <w:instrText xml:space="preserve"> ADDIN ZOTERO_ITEM CSL_CITATION {"citationID":"DMRafj7I","properties":{"formattedCitation":"[32]","plainCitation":"[32]","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D149F2">
        <w:fldChar w:fldCharType="separate"/>
      </w:r>
      <w:r w:rsidR="00D149F2" w:rsidRPr="00D149F2">
        <w:t>[32]</w:t>
      </w:r>
      <w:r w:rsidR="00D149F2">
        <w:fldChar w:fldCharType="end"/>
      </w:r>
      <w:r>
        <w:t xml:space="preserve">. The study aimed at testing the feasibility of the proposed technological solution to provide real-time monitoring of regulatory ecosystem services relevant for both human health and environmental policy targets, reported in form of meaningful indicators for potential end-users of the municipality. This is particular relevant since the New Moscow Development Project, adopted in 2012, is continuing to expand GUI as result of active urbanization on an area of more than 1,500 km2, the impact of which on soils and ecosystems services is already visible </w:t>
      </w:r>
      <w:r w:rsidR="00D149F2">
        <w:fldChar w:fldCharType="begin"/>
      </w:r>
      <w:r w:rsidR="00D149F2">
        <w:instrText xml:space="preserve"> ADDIN ZOTERO_ITEM CSL_CITATION {"citationID":"YP4xZ03X","properties":{"formattedCitation":"[33]","plainCitation":"[33]","noteIndex":0},"citationItems":[{"id":2190,"uris":["http://zotero.org/users/3524663/items/KFUPPCTP"],"uri":["http://zotero.org/users/3524663/items/KFUPPCTP"],"itemData":{"id":2190,"type":"article-journal","abstract":"Urbanization coincides with remarkable environmental changes, including conversion of natural landscapes into urban. Moscow megapolis is among the largest urbanized areas in Europe. An ambitious New Moscow project expanded the megapolis on extra 1500 km2 of former fallow lands, croplands and forests. The research aimed to monitor land use changes in New Moscow between 1989 and 2016 years. Landsat 5 and Landsat 8 images (30 m spectral resolution) and Sentinel – 2 images (10 m spectral resolution) were analyzed. All the images were collected for the similar summer period (from June to August). The images were preprocessed and classified by Semi-Automatic Classification Plugin in open source QGIS software to derive land cover maps. The following land cover classes were identified: water, built-up areas, bare soils, croplands and forested areas, and the total area covered by each class was estimated. The following land-use change pathways were reported: 1) reduction of the forested areas by 2.5% (almost 2000 ha) between 1989 and 1998; 2) partial reforestation (more than 1000 ha) and abandonment of croplands (more than 3000 ha) between 1998 and 2010 and 3) intensive urbanization (more than 11000 ha) between 2010 and 2016. New build-up areas and infrastructures were constructed on former forested areas and croplands. Although, some uncertainties in the absolute estimates are expected due to the classification errors, the general urbanization trend can be clearly distinguished as a principal outcome after the five years of New Moscow project.","container-title":"GEOGRAPHY, ENVIRONMENT, SUSTAINABILITY","DOI":"10.24057/2071-9388-2019-89","ISSN":"2542-1565, 2071-9388","issue":"4","language":"en","page":"24-34","source":"Crossref","title":"Land-Use Change in New Moscow: First Outcomes after Five Years of Urbanization","title-short":"Land-Use Change in New Moscow","volume":"12","author":[{"family":"Vasenev","given":"Viacheslav I."},{"family":"Yaroslavtsev","given":"Alexey M."},{"family":"Vasenev","given":"Ivan I."},{"family":"Demina","given":"Sofiya A."},{"family":"Dovltetyarova","given":"Elvira A."}],"issued":{"date-parts":[["2019",12,31]]}}}],"schema":"https://github.com/citation-style-language/schema/raw/master/csl-citation.json"} </w:instrText>
      </w:r>
      <w:r w:rsidR="00D149F2">
        <w:fldChar w:fldCharType="separate"/>
      </w:r>
      <w:r w:rsidR="00D149F2" w:rsidRPr="00D149F2">
        <w:t>[33]</w:t>
      </w:r>
      <w:r w:rsidR="00D149F2">
        <w:fldChar w:fldCharType="end"/>
      </w:r>
      <w:r>
        <w:t xml:space="preserve"> and its monitoring and operational management is greatly required.</w:t>
      </w:r>
    </w:p>
    <w:bookmarkEnd w:id="0"/>
    <w:bookmarkEnd w:id="1"/>
    <w:p w:rsidR="00664321" w:rsidRPr="009E46F1" w:rsidRDefault="00664321" w:rsidP="00664321">
      <w:pPr>
        <w:pStyle w:val="MDPI21heading1"/>
      </w:pPr>
      <w:r w:rsidRPr="009E46F1">
        <w:rPr>
          <w:lang w:eastAsia="zh-CN"/>
        </w:rPr>
        <w:t xml:space="preserve">2. </w:t>
      </w:r>
      <w:r w:rsidRPr="009E46F1">
        <w:t xml:space="preserve">Materials and Methods </w:t>
      </w:r>
    </w:p>
    <w:p w:rsidR="006D1FD8" w:rsidRPr="009E46F1" w:rsidRDefault="006D1FD8" w:rsidP="006D1FD8">
      <w:pPr>
        <w:pStyle w:val="MDPI22heading2"/>
      </w:pPr>
      <w:r>
        <w:t>2</w:t>
      </w:r>
      <w:r w:rsidRPr="009E46F1">
        <w:t xml:space="preserve">.1. </w:t>
      </w:r>
      <w:r w:rsidRPr="006D1FD8">
        <w:t>Study site and network setup</w:t>
      </w:r>
    </w:p>
    <w:p w:rsidR="006D1FD8" w:rsidRPr="009E46F1" w:rsidRDefault="006D1FD8" w:rsidP="006D1FD8">
      <w:pPr>
        <w:pStyle w:val="MDPI31text"/>
        <w:spacing w:after="240"/>
      </w:pPr>
      <w:r w:rsidRPr="006D1FD8">
        <w:t xml:space="preserve">With a population of over 12 million people, Moscow is the largest metropolis in Europe. The urban vegetation is made of species characteristic of the South Taiga zone, mainly preserved in urban parks, and introduced species such as linden, maple, willow, ornamental forms of trees and shrubs. According to the </w:t>
      </w:r>
      <w:proofErr w:type="spellStart"/>
      <w:r w:rsidRPr="006D1FD8">
        <w:t>Köppen</w:t>
      </w:r>
      <w:proofErr w:type="spellEnd"/>
      <w:r w:rsidRPr="006D1FD8">
        <w:t xml:space="preserve"> climate classification, the climate in this area is a humid continental climate. The study site is a green infrastructure created in 1948, located in the </w:t>
      </w:r>
      <w:proofErr w:type="spellStart"/>
      <w:r w:rsidRPr="006D1FD8">
        <w:t>Bolotnaya</w:t>
      </w:r>
      <w:proofErr w:type="spellEnd"/>
      <w:r w:rsidRPr="006D1FD8">
        <w:t xml:space="preserve"> square in central Moscow 600 m to the south from the Kremlin, on the island </w:t>
      </w:r>
      <w:proofErr w:type="spellStart"/>
      <w:r w:rsidRPr="006D1FD8">
        <w:t>Balchug</w:t>
      </w:r>
      <w:proofErr w:type="spellEnd"/>
      <w:r w:rsidRPr="006D1FD8">
        <w:t>. The area is under the high influence of urban heat island and high level of anthropogenic pressure. The area covers about 4.5 hectares (Figure 1).</w:t>
      </w:r>
    </w:p>
    <w:tbl>
      <w:tblPr>
        <w:tblW w:w="0" w:type="auto"/>
        <w:tblLook w:val="04A0" w:firstRow="1" w:lastRow="0" w:firstColumn="1" w:lastColumn="0" w:noHBand="0" w:noVBand="1"/>
      </w:tblPr>
      <w:tblGrid>
        <w:gridCol w:w="7940"/>
      </w:tblGrid>
      <w:tr w:rsidR="006D1FD8" w:rsidRPr="009E46F1" w:rsidTr="006D1FD8">
        <w:tc>
          <w:tcPr>
            <w:tcW w:w="7084" w:type="dxa"/>
          </w:tcPr>
          <w:p w:rsidR="006D1FD8" w:rsidRPr="006D1FD8" w:rsidRDefault="00261C63" w:rsidP="006D1FD8">
            <w:pPr>
              <w:pStyle w:val="MDPI52figure"/>
            </w:pPr>
            <w:r>
              <w:rPr>
                <w:noProof/>
                <w:snapToGrid/>
                <w:lang w:val="ru-RU" w:eastAsia="ru-RU" w:bidi="ar-SA"/>
              </w:rPr>
              <w:drawing>
                <wp:inline distT="0" distB="0" distL="0" distR="0">
                  <wp:extent cx="4904740" cy="3533140"/>
                  <wp:effectExtent l="0" t="0" r="0" b="0"/>
                  <wp:docPr id="107"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04740" cy="3533140"/>
                          </a:xfrm>
                          <a:prstGeom prst="rect">
                            <a:avLst/>
                          </a:prstGeom>
                          <a:noFill/>
                          <a:ln>
                            <a:noFill/>
                          </a:ln>
                        </pic:spPr>
                      </pic:pic>
                    </a:graphicData>
                  </a:graphic>
                </wp:inline>
              </w:drawing>
            </w:r>
          </w:p>
        </w:tc>
      </w:tr>
    </w:tbl>
    <w:p w:rsidR="006D1FD8" w:rsidRDefault="006D1FD8" w:rsidP="00276C44">
      <w:pPr>
        <w:pStyle w:val="MDPI51figurecaption"/>
        <w:jc w:val="center"/>
      </w:pPr>
      <w:r w:rsidRPr="009E46F1">
        <w:rPr>
          <w:b/>
        </w:rPr>
        <w:t>Figure 1.</w:t>
      </w:r>
      <w:r w:rsidRPr="009E46F1">
        <w:t xml:space="preserve"> </w:t>
      </w:r>
      <w:r>
        <w:t>Study area</w:t>
      </w:r>
      <w:r w:rsidRPr="009E46F1">
        <w:t>.</w:t>
      </w:r>
    </w:p>
    <w:p w:rsidR="006D1FD8" w:rsidRPr="006D1FD8" w:rsidRDefault="006D1FD8" w:rsidP="006D1FD8">
      <w:pPr>
        <w:pStyle w:val="MDPI31text"/>
        <w:rPr>
          <w:spacing w:val="-2"/>
        </w:rPr>
      </w:pPr>
      <w:r w:rsidRPr="006D1FD8">
        <w:rPr>
          <w:spacing w:val="-2"/>
        </w:rPr>
        <w:t xml:space="preserve">The nearby </w:t>
      </w:r>
      <w:proofErr w:type="spellStart"/>
      <w:r w:rsidRPr="006D1FD8">
        <w:rPr>
          <w:spacing w:val="-2"/>
        </w:rPr>
        <w:t>Balchug</w:t>
      </w:r>
      <w:proofErr w:type="spellEnd"/>
      <w:r w:rsidRPr="006D1FD8">
        <w:rPr>
          <w:spacing w:val="-2"/>
        </w:rPr>
        <w:t xml:space="preserve"> meteorological station (700 meters distance) provided </w:t>
      </w:r>
      <w:proofErr w:type="spellStart"/>
      <w:r w:rsidRPr="006D1FD8">
        <w:rPr>
          <w:spacing w:val="-2"/>
        </w:rPr>
        <w:t>meteo</w:t>
      </w:r>
      <w:proofErr w:type="spellEnd"/>
      <w:r w:rsidRPr="006D1FD8">
        <w:rPr>
          <w:spacing w:val="-2"/>
        </w:rPr>
        <w:t xml:space="preserve"> data at 3 hours frequency. The daily mean temperature varies between min °C in month x and max °C in month y, the amount of precipitation is rather high with an amount of 700 mm/year, mainly in the summer months.</w:t>
      </w:r>
    </w:p>
    <w:p w:rsidR="006D1FD8" w:rsidRDefault="006D1FD8" w:rsidP="006D1FD8">
      <w:pPr>
        <w:pStyle w:val="MDPI31text"/>
        <w:rPr>
          <w:spacing w:val="-2"/>
        </w:rPr>
      </w:pPr>
      <w:r w:rsidRPr="006D1FD8">
        <w:rPr>
          <w:spacing w:val="-2"/>
        </w:rPr>
        <w:t xml:space="preserve">The TreeTalkers devices (TT+) (Nature4.0 BC URL: www.nature4.org, </w:t>
      </w:r>
      <w:r w:rsidR="00D149F2">
        <w:rPr>
          <w:spacing w:val="-2"/>
        </w:rPr>
        <w:fldChar w:fldCharType="begin"/>
      </w:r>
      <w:r w:rsidR="00D149F2">
        <w:rPr>
          <w:spacing w:val="-2"/>
        </w:rPr>
        <w:instrText xml:space="preserve"> ADDIN ZOTERO_ITEM CSL_CITATION {"citationID":"15hhk6f6","properties":{"formattedCitation":"[32]","plainCitation":"[32]","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D149F2">
        <w:rPr>
          <w:spacing w:val="-2"/>
        </w:rPr>
        <w:fldChar w:fldCharType="separate"/>
      </w:r>
      <w:r w:rsidR="00D149F2" w:rsidRPr="00D149F2">
        <w:t>[32]</w:t>
      </w:r>
      <w:r w:rsidR="00D149F2">
        <w:rPr>
          <w:spacing w:val="-2"/>
        </w:rPr>
        <w:fldChar w:fldCharType="end"/>
      </w:r>
      <w:r w:rsidRPr="006D1FD8">
        <w:rPr>
          <w:spacing w:val="-2"/>
        </w:rPr>
        <w:t xml:space="preserve">) are microprocessor based IoT platform built around the ATMEGA328p (Atmel Corp) chip, equipped with a </w:t>
      </w:r>
      <w:proofErr w:type="spellStart"/>
      <w:r w:rsidRPr="006D1FD8">
        <w:rPr>
          <w:spacing w:val="-2"/>
        </w:rPr>
        <w:t>LoRa</w:t>
      </w:r>
      <w:proofErr w:type="spellEnd"/>
      <w:r w:rsidRPr="006D1FD8">
        <w:rPr>
          <w:spacing w:val="-2"/>
        </w:rPr>
        <w:t xml:space="preserve"> transceiver for radio transmission to a central gateway which collect the individual tree data and send to cloud using GSM/GPRS technology. The TT+ sensors are able to measure: 1) the sap flow density, using a transient thermal dissipation methods based on an heating/cooling cycle of 10 minutes every 1.5 hour </w:t>
      </w:r>
      <w:r w:rsidR="00D149F2">
        <w:rPr>
          <w:spacing w:val="-2"/>
        </w:rPr>
        <w:fldChar w:fldCharType="begin"/>
      </w:r>
      <w:r w:rsidR="00D149F2">
        <w:rPr>
          <w:spacing w:val="-2"/>
        </w:rPr>
        <w:instrText xml:space="preserve"> ADDIN ZOTERO_ITEM CSL_CITATION {"citationID":"lf7LqATi","properties":{"formattedCitation":"[34]","plainCitation":"[34]","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D149F2">
        <w:rPr>
          <w:spacing w:val="-2"/>
        </w:rPr>
        <w:fldChar w:fldCharType="separate"/>
      </w:r>
      <w:r w:rsidR="00D149F2" w:rsidRPr="00D149F2">
        <w:t>[34]</w:t>
      </w:r>
      <w:r w:rsidR="00D149F2">
        <w:rPr>
          <w:spacing w:val="-2"/>
        </w:rPr>
        <w:fldChar w:fldCharType="end"/>
      </w:r>
      <w:r w:rsidRPr="006D1FD8">
        <w:rPr>
          <w:spacing w:val="-2"/>
        </w:rPr>
        <w:t>, 2) the light transmission spectra through the canopy in 12 spectral bands , using 2 spectrometers (VIS and NIR), 3) diameter growth with an optical IR pulsed device, 4) Stem position and oscillation in 3 axis with an on board accelerometer. In addition air temperature and humidity is recorded at the single tree level. Specifications and pictures are listed in Table 1 and Figure 2, respectively</w:t>
      </w:r>
      <w:r>
        <w:rPr>
          <w:spacing w:val="-2"/>
        </w:rPr>
        <w:t>.</w:t>
      </w:r>
    </w:p>
    <w:p w:rsidR="006D1FD8" w:rsidRDefault="00276C44" w:rsidP="00276C44">
      <w:pPr>
        <w:pStyle w:val="MDPI41tablecaption"/>
      </w:pPr>
      <w:r w:rsidRPr="009E46F1">
        <w:rPr>
          <w:b/>
        </w:rPr>
        <w:t>Table 1.</w:t>
      </w:r>
      <w:r w:rsidRPr="009E46F1">
        <w:t xml:space="preserve"> </w:t>
      </w:r>
      <w:r w:rsidR="006D1FD8" w:rsidRPr="006D1FD8">
        <w:t>Measured parameters according to TT+ specification.</w:t>
      </w:r>
    </w:p>
    <w:tbl>
      <w:tblPr>
        <w:tblStyle w:val="Mdeck5tablebodythreelines"/>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76"/>
        <w:gridCol w:w="1324"/>
        <w:gridCol w:w="2743"/>
      </w:tblGrid>
      <w:tr w:rsidR="00276C44" w:rsidRPr="00C309FD" w:rsidTr="00276C44">
        <w:trPr>
          <w:cnfStyle w:val="100000000000" w:firstRow="1" w:lastRow="0" w:firstColumn="0" w:lastColumn="0" w:oddVBand="0" w:evenVBand="0" w:oddHBand="0" w:evenHBand="0" w:firstRowFirstColumn="0" w:firstRowLastColumn="0" w:lastRowFirstColumn="0" w:lastRowLastColumn="0"/>
          <w:trHeight w:val="241"/>
        </w:trPr>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rsidR="00276C44" w:rsidRPr="00276C44" w:rsidRDefault="00276C44" w:rsidP="00276C44">
            <w:pPr>
              <w:pStyle w:val="MDPI42tablebody"/>
              <w:rPr>
                <w:b/>
              </w:rPr>
            </w:pPr>
            <w:r w:rsidRPr="00276C44">
              <w:rPr>
                <w:b/>
              </w:rPr>
              <w:t>Sensor</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rsidR="00276C44" w:rsidRPr="00276C44" w:rsidRDefault="00276C44" w:rsidP="00276C44">
            <w:pPr>
              <w:pStyle w:val="MDPI42tablebody"/>
              <w:rPr>
                <w:b/>
              </w:rPr>
            </w:pPr>
            <w:r w:rsidRPr="00276C44">
              <w:rPr>
                <w:b/>
              </w:rPr>
              <w:t>Range</w:t>
            </w:r>
          </w:p>
        </w:tc>
        <w:tc>
          <w:tcPr>
            <w:tcW w:w="0" w:type="auto"/>
            <w:tcBorders>
              <w:top w:val="none" w:sz="0" w:space="0" w:color="auto"/>
              <w:left w:val="none" w:sz="0" w:space="0" w:color="auto"/>
              <w:bottom w:val="none" w:sz="0" w:space="0" w:color="auto"/>
              <w:right w:val="none" w:sz="0" w:space="0" w:color="auto"/>
              <w:tl2br w:val="none" w:sz="0" w:space="0" w:color="auto"/>
              <w:tr2bl w:val="none" w:sz="0" w:space="0" w:color="auto"/>
            </w:tcBorders>
          </w:tcPr>
          <w:p w:rsidR="00276C44" w:rsidRPr="00276C44" w:rsidRDefault="00276C44" w:rsidP="00276C44">
            <w:pPr>
              <w:pStyle w:val="MDPI42tablebody"/>
              <w:rPr>
                <w:b/>
              </w:rPr>
            </w:pPr>
            <w:r w:rsidRPr="00276C44">
              <w:rPr>
                <w:b/>
              </w:rPr>
              <w:t>Accuracy</w:t>
            </w:r>
          </w:p>
        </w:tc>
      </w:tr>
      <w:tr w:rsidR="00276C44" w:rsidRPr="00C309FD" w:rsidTr="00276C44">
        <w:trPr>
          <w:trHeight w:val="260"/>
        </w:trPr>
        <w:tc>
          <w:tcPr>
            <w:tcW w:w="0" w:type="auto"/>
          </w:tcPr>
          <w:p w:rsidR="00276C44" w:rsidRPr="00694D6A" w:rsidRDefault="00276C44" w:rsidP="00276C44">
            <w:pPr>
              <w:pStyle w:val="MDPI42tablebody"/>
            </w:pPr>
            <w:r w:rsidRPr="00694D6A">
              <w:t>Accelerometer</w:t>
            </w:r>
          </w:p>
        </w:tc>
        <w:tc>
          <w:tcPr>
            <w:tcW w:w="0" w:type="auto"/>
          </w:tcPr>
          <w:p w:rsidR="00276C44" w:rsidRPr="00694D6A" w:rsidRDefault="00276C44" w:rsidP="00276C44">
            <w:pPr>
              <w:pStyle w:val="MDPI42tablebody"/>
            </w:pPr>
            <w:r w:rsidRPr="00694D6A">
              <w:t>0-360° (0-8g)</w:t>
            </w:r>
          </w:p>
        </w:tc>
        <w:tc>
          <w:tcPr>
            <w:tcW w:w="0" w:type="auto"/>
          </w:tcPr>
          <w:p w:rsidR="00276C44" w:rsidRPr="00694D6A" w:rsidRDefault="00276C44" w:rsidP="00276C44">
            <w:pPr>
              <w:pStyle w:val="MDPI42tablebody"/>
            </w:pPr>
            <w:r w:rsidRPr="00694D6A">
              <w:sym w:font="Symbol" w:char="F0B1"/>
            </w:r>
            <w:r w:rsidRPr="00694D6A">
              <w:t xml:space="preserve"> 0.01°</w:t>
            </w:r>
          </w:p>
        </w:tc>
      </w:tr>
      <w:tr w:rsidR="00276C44" w:rsidRPr="00C309FD" w:rsidTr="00276C44">
        <w:trPr>
          <w:trHeight w:val="246"/>
        </w:trPr>
        <w:tc>
          <w:tcPr>
            <w:tcW w:w="0" w:type="auto"/>
          </w:tcPr>
          <w:p w:rsidR="00276C44" w:rsidRPr="00694D6A" w:rsidRDefault="00276C44" w:rsidP="00276C44">
            <w:pPr>
              <w:pStyle w:val="MDPI42tablebody"/>
            </w:pPr>
            <w:r w:rsidRPr="00694D6A">
              <w:t>Diameter growth sensor</w:t>
            </w:r>
          </w:p>
        </w:tc>
        <w:tc>
          <w:tcPr>
            <w:tcW w:w="0" w:type="auto"/>
          </w:tcPr>
          <w:p w:rsidR="00276C44" w:rsidRPr="00694D6A" w:rsidRDefault="00276C44" w:rsidP="00276C44">
            <w:pPr>
              <w:pStyle w:val="MDPI42tablebody"/>
            </w:pPr>
            <w:r w:rsidRPr="00694D6A">
              <w:t>0-1 cm</w:t>
            </w:r>
          </w:p>
        </w:tc>
        <w:tc>
          <w:tcPr>
            <w:tcW w:w="0" w:type="auto"/>
          </w:tcPr>
          <w:p w:rsidR="00276C44" w:rsidRPr="00694D6A" w:rsidRDefault="00276C44" w:rsidP="00276C44">
            <w:pPr>
              <w:pStyle w:val="MDPI42tablebody"/>
            </w:pPr>
            <w:r w:rsidRPr="00694D6A">
              <w:sym w:font="Symbol" w:char="F0B1"/>
            </w:r>
            <w:r w:rsidRPr="00694D6A">
              <w:t>200 µ</w:t>
            </w:r>
          </w:p>
        </w:tc>
      </w:tr>
      <w:tr w:rsidR="00276C44" w:rsidRPr="00C309FD" w:rsidTr="00276C44">
        <w:trPr>
          <w:trHeight w:val="260"/>
        </w:trPr>
        <w:tc>
          <w:tcPr>
            <w:tcW w:w="0" w:type="auto"/>
          </w:tcPr>
          <w:p w:rsidR="00276C44" w:rsidRPr="00694D6A" w:rsidRDefault="00276C44" w:rsidP="00276C44">
            <w:pPr>
              <w:pStyle w:val="MDPI42tablebody"/>
            </w:pPr>
            <w:r w:rsidRPr="00694D6A">
              <w:t>Temperature probes</w:t>
            </w:r>
          </w:p>
        </w:tc>
        <w:tc>
          <w:tcPr>
            <w:tcW w:w="0" w:type="auto"/>
          </w:tcPr>
          <w:p w:rsidR="00276C44" w:rsidRPr="00694D6A" w:rsidRDefault="00276C44" w:rsidP="00276C44">
            <w:pPr>
              <w:pStyle w:val="MDPI42tablebody"/>
            </w:pPr>
            <w:r w:rsidRPr="00694D6A">
              <w:t>-40 ÷ +40 °C</w:t>
            </w:r>
          </w:p>
        </w:tc>
        <w:tc>
          <w:tcPr>
            <w:tcW w:w="0" w:type="auto"/>
          </w:tcPr>
          <w:p w:rsidR="00276C44" w:rsidRPr="00694D6A" w:rsidRDefault="00276C44" w:rsidP="00276C44">
            <w:pPr>
              <w:pStyle w:val="MDPI42tablebody"/>
            </w:pPr>
            <w:r w:rsidRPr="00694D6A">
              <w:sym w:font="Symbol" w:char="F0B1"/>
            </w:r>
            <w:r w:rsidRPr="00694D6A">
              <w:t>0.1 °C</w:t>
            </w:r>
          </w:p>
        </w:tc>
      </w:tr>
      <w:tr w:rsidR="00276C44" w:rsidRPr="00C309FD" w:rsidTr="00276C44">
        <w:trPr>
          <w:trHeight w:val="260"/>
        </w:trPr>
        <w:tc>
          <w:tcPr>
            <w:tcW w:w="0" w:type="auto"/>
          </w:tcPr>
          <w:p w:rsidR="00276C44" w:rsidRPr="00694D6A" w:rsidRDefault="00276C44" w:rsidP="00276C44">
            <w:pPr>
              <w:pStyle w:val="MDPI42tablebody"/>
            </w:pPr>
            <w:r w:rsidRPr="00694D6A">
              <w:t>Stem humidity probe</w:t>
            </w:r>
          </w:p>
        </w:tc>
        <w:tc>
          <w:tcPr>
            <w:tcW w:w="0" w:type="auto"/>
          </w:tcPr>
          <w:p w:rsidR="00276C44" w:rsidRPr="00694D6A" w:rsidRDefault="00276C44" w:rsidP="00276C44">
            <w:pPr>
              <w:pStyle w:val="MDPI42tablebody"/>
            </w:pPr>
            <w:r w:rsidRPr="00694D6A">
              <w:t>0 – 100%</w:t>
            </w:r>
          </w:p>
        </w:tc>
        <w:tc>
          <w:tcPr>
            <w:tcW w:w="0" w:type="auto"/>
          </w:tcPr>
          <w:p w:rsidR="00276C44" w:rsidRPr="00694D6A" w:rsidRDefault="00276C44" w:rsidP="00276C44">
            <w:pPr>
              <w:pStyle w:val="MDPI42tablebody"/>
            </w:pPr>
            <w:r w:rsidRPr="00694D6A">
              <w:sym w:font="Symbol" w:char="F0B1"/>
            </w:r>
            <w:r w:rsidRPr="00694D6A">
              <w:t xml:space="preserve"> 2% v/v</w:t>
            </w:r>
          </w:p>
        </w:tc>
      </w:tr>
      <w:tr w:rsidR="00276C44" w:rsidRPr="00C309FD" w:rsidTr="00276C44">
        <w:trPr>
          <w:trHeight w:val="739"/>
        </w:trPr>
        <w:tc>
          <w:tcPr>
            <w:tcW w:w="0" w:type="auto"/>
          </w:tcPr>
          <w:p w:rsidR="00276C44" w:rsidRPr="00694D6A" w:rsidRDefault="00276C44" w:rsidP="00276C44">
            <w:pPr>
              <w:pStyle w:val="MDPI42tablebody"/>
            </w:pPr>
            <w:r w:rsidRPr="00694D6A">
              <w:t>Visible Spectrometer</w:t>
            </w:r>
          </w:p>
        </w:tc>
        <w:tc>
          <w:tcPr>
            <w:tcW w:w="0" w:type="auto"/>
          </w:tcPr>
          <w:p w:rsidR="00276C44" w:rsidRPr="00694D6A" w:rsidRDefault="00276C44" w:rsidP="00276C44">
            <w:pPr>
              <w:pStyle w:val="MDPI42tablebody"/>
            </w:pPr>
            <w:r w:rsidRPr="00694D6A">
              <w:t>400-700 nm</w:t>
            </w:r>
          </w:p>
        </w:tc>
        <w:tc>
          <w:tcPr>
            <w:tcW w:w="0" w:type="auto"/>
          </w:tcPr>
          <w:p w:rsidR="00276C44" w:rsidRPr="00694D6A" w:rsidRDefault="00276C44" w:rsidP="00276C44">
            <w:pPr>
              <w:pStyle w:val="MDPI42tablebody"/>
            </w:pPr>
            <w:r w:rsidRPr="00694D6A">
              <w:sym w:font="Symbol" w:char="F0B1"/>
            </w:r>
            <w:r w:rsidRPr="00694D6A">
              <w:t xml:space="preserve"> 5 nm peak</w:t>
            </w:r>
          </w:p>
          <w:p w:rsidR="00276C44" w:rsidRPr="00694D6A" w:rsidRDefault="00276C44" w:rsidP="00276C44">
            <w:pPr>
              <w:pStyle w:val="MDPI42tablebody"/>
            </w:pPr>
            <w:r w:rsidRPr="00694D6A">
              <w:sym w:font="Symbol" w:char="F0B1"/>
            </w:r>
            <w:r w:rsidRPr="00694D6A">
              <w:t xml:space="preserve"> 20 nm HBW</w:t>
            </w:r>
          </w:p>
          <w:p w:rsidR="00276C44" w:rsidRPr="00694D6A" w:rsidRDefault="00276C44" w:rsidP="00276C44">
            <w:pPr>
              <w:pStyle w:val="MDPI42tablebody"/>
            </w:pPr>
            <w:r w:rsidRPr="00694D6A">
              <w:t>(450,500,550,570,600,650 nm)</w:t>
            </w:r>
          </w:p>
        </w:tc>
      </w:tr>
      <w:tr w:rsidR="00276C44" w:rsidRPr="00C309FD" w:rsidTr="00276C44">
        <w:trPr>
          <w:trHeight w:val="483"/>
        </w:trPr>
        <w:tc>
          <w:tcPr>
            <w:tcW w:w="0" w:type="auto"/>
          </w:tcPr>
          <w:p w:rsidR="00276C44" w:rsidRPr="00694D6A" w:rsidRDefault="00276C44" w:rsidP="00276C44">
            <w:pPr>
              <w:pStyle w:val="MDPI42tablebody"/>
            </w:pPr>
            <w:r w:rsidRPr="00694D6A">
              <w:t>Near-Infrared Spectrometer</w:t>
            </w:r>
          </w:p>
        </w:tc>
        <w:tc>
          <w:tcPr>
            <w:tcW w:w="0" w:type="auto"/>
          </w:tcPr>
          <w:p w:rsidR="00276C44" w:rsidRPr="00694D6A" w:rsidRDefault="00276C44" w:rsidP="00276C44">
            <w:pPr>
              <w:pStyle w:val="MDPI42tablebody"/>
            </w:pPr>
            <w:r w:rsidRPr="00694D6A">
              <w:t>700- 900 nm</w:t>
            </w:r>
          </w:p>
        </w:tc>
        <w:tc>
          <w:tcPr>
            <w:tcW w:w="0" w:type="auto"/>
          </w:tcPr>
          <w:p w:rsidR="00276C44" w:rsidRPr="00694D6A" w:rsidRDefault="00276C44" w:rsidP="00276C44">
            <w:pPr>
              <w:pStyle w:val="MDPI42tablebody"/>
            </w:pPr>
            <w:r w:rsidRPr="00694D6A">
              <w:sym w:font="Symbol" w:char="F0B1"/>
            </w:r>
            <w:r w:rsidRPr="00694D6A">
              <w:t xml:space="preserve"> 5 nm peak</w:t>
            </w:r>
          </w:p>
          <w:p w:rsidR="00276C44" w:rsidRPr="00694D6A" w:rsidRDefault="00276C44" w:rsidP="00276C44">
            <w:pPr>
              <w:pStyle w:val="MDPI42tablebody"/>
            </w:pPr>
            <w:r w:rsidRPr="00694D6A">
              <w:sym w:font="Symbol" w:char="F0B1"/>
            </w:r>
            <w:r w:rsidRPr="00694D6A">
              <w:t xml:space="preserve"> 10 nm HBW</w:t>
            </w:r>
          </w:p>
          <w:p w:rsidR="00276C44" w:rsidRPr="00694D6A" w:rsidRDefault="00276C44" w:rsidP="00276C44">
            <w:pPr>
              <w:pStyle w:val="MDPI42tablebody"/>
            </w:pPr>
            <w:r w:rsidRPr="00694D6A">
              <w:t>(610,680,730,760,810,860 nm)</w:t>
            </w:r>
          </w:p>
        </w:tc>
      </w:tr>
      <w:tr w:rsidR="00276C44" w:rsidRPr="00C309FD" w:rsidTr="00276C44">
        <w:trPr>
          <w:trHeight w:val="539"/>
        </w:trPr>
        <w:tc>
          <w:tcPr>
            <w:tcW w:w="0" w:type="auto"/>
          </w:tcPr>
          <w:p w:rsidR="00276C44" w:rsidRPr="00694D6A" w:rsidRDefault="00276C44" w:rsidP="00276C44">
            <w:pPr>
              <w:pStyle w:val="MDPI42tablebody"/>
            </w:pPr>
            <w:r w:rsidRPr="00694D6A">
              <w:t>Air and humidity sensor</w:t>
            </w:r>
          </w:p>
        </w:tc>
        <w:tc>
          <w:tcPr>
            <w:tcW w:w="0" w:type="auto"/>
          </w:tcPr>
          <w:p w:rsidR="00276C44" w:rsidRPr="00694D6A" w:rsidRDefault="00276C44" w:rsidP="00276C44">
            <w:pPr>
              <w:pStyle w:val="MDPI42tablebody"/>
            </w:pPr>
            <w:r w:rsidRPr="00694D6A">
              <w:t>-10 ÷ +85</w:t>
            </w:r>
          </w:p>
          <w:p w:rsidR="00276C44" w:rsidRPr="00694D6A" w:rsidRDefault="00276C44" w:rsidP="00276C44">
            <w:pPr>
              <w:pStyle w:val="MDPI42tablebody"/>
            </w:pPr>
            <w:r w:rsidRPr="00694D6A">
              <w:t>0-100%</w:t>
            </w:r>
          </w:p>
        </w:tc>
        <w:tc>
          <w:tcPr>
            <w:tcW w:w="0" w:type="auto"/>
          </w:tcPr>
          <w:p w:rsidR="00276C44" w:rsidRPr="00694D6A" w:rsidRDefault="00276C44" w:rsidP="00276C44">
            <w:pPr>
              <w:pStyle w:val="MDPI42tablebody"/>
            </w:pPr>
            <w:r w:rsidRPr="00694D6A">
              <w:sym w:font="Symbol" w:char="F0B1"/>
            </w:r>
            <w:r w:rsidRPr="00694D6A">
              <w:t xml:space="preserve"> 0.5 °C</w:t>
            </w:r>
          </w:p>
          <w:p w:rsidR="00276C44" w:rsidRPr="00694D6A" w:rsidRDefault="00276C44" w:rsidP="00276C44">
            <w:pPr>
              <w:pStyle w:val="MDPI42tablebody"/>
            </w:pPr>
            <w:r w:rsidRPr="00694D6A">
              <w:sym w:font="Symbol" w:char="F0B1"/>
            </w:r>
            <w:r w:rsidRPr="00694D6A">
              <w:t xml:space="preserve"> 5%</w:t>
            </w:r>
          </w:p>
        </w:tc>
      </w:tr>
    </w:tbl>
    <w:p w:rsidR="00276C44" w:rsidRPr="009E46F1" w:rsidRDefault="00276C44" w:rsidP="00276C44">
      <w:pPr>
        <w:pStyle w:val="MDPI33textspaceafter"/>
      </w:pPr>
    </w:p>
    <w:tbl>
      <w:tblPr>
        <w:tblW w:w="0" w:type="auto"/>
        <w:tblLook w:val="04A0" w:firstRow="1" w:lastRow="0" w:firstColumn="1" w:lastColumn="0" w:noHBand="0" w:noVBand="1"/>
      </w:tblPr>
      <w:tblGrid>
        <w:gridCol w:w="3858"/>
        <w:gridCol w:w="4986"/>
      </w:tblGrid>
      <w:tr w:rsidR="00276C44" w:rsidRPr="00276C44" w:rsidTr="00A35A63">
        <w:tc>
          <w:tcPr>
            <w:tcW w:w="4779" w:type="dxa"/>
          </w:tcPr>
          <w:p w:rsidR="00276C44" w:rsidRPr="00276C44" w:rsidRDefault="00261C63" w:rsidP="00276C44">
            <w:pPr>
              <w:pStyle w:val="MDPI52figure"/>
            </w:pPr>
            <w:r>
              <w:rPr>
                <w:noProof/>
                <w:snapToGrid/>
                <w:lang w:val="ru-RU" w:eastAsia="ru-RU" w:bidi="ar-SA"/>
              </w:rPr>
              <w:drawing>
                <wp:inline distT="0" distB="0" distL="0" distR="0">
                  <wp:extent cx="1260475" cy="1260475"/>
                  <wp:effectExtent l="0" t="0" r="0" b="0"/>
                  <wp:docPr id="111"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0475" cy="1260475"/>
                          </a:xfrm>
                          <a:prstGeom prst="rect">
                            <a:avLst/>
                          </a:prstGeom>
                          <a:solidFill>
                            <a:srgbClr val="FFFFFF"/>
                          </a:solidFill>
                          <a:ln>
                            <a:noFill/>
                          </a:ln>
                        </pic:spPr>
                      </pic:pic>
                    </a:graphicData>
                  </a:graphic>
                </wp:inline>
              </w:drawing>
            </w:r>
          </w:p>
          <w:p w:rsidR="00276C44" w:rsidRPr="00276C44" w:rsidRDefault="00276C44" w:rsidP="00276C44">
            <w:pPr>
              <w:pStyle w:val="MDPI52figure"/>
            </w:pPr>
            <w:r w:rsidRPr="00276C44">
              <w:rPr>
                <w:highlight w:val="yellow"/>
              </w:rPr>
              <w:t>(a)</w:t>
            </w:r>
          </w:p>
        </w:tc>
        <w:tc>
          <w:tcPr>
            <w:tcW w:w="4780" w:type="dxa"/>
          </w:tcPr>
          <w:p w:rsidR="00276C44" w:rsidRPr="00276C44" w:rsidRDefault="00261C63" w:rsidP="00276C44">
            <w:pPr>
              <w:pStyle w:val="MDPI52figure"/>
            </w:pPr>
            <w:r>
              <w:rPr>
                <w:noProof/>
                <w:snapToGrid/>
                <w:lang w:val="ru-RU" w:eastAsia="ru-RU" w:bidi="ar-SA"/>
              </w:rPr>
              <w:drawing>
                <wp:inline distT="0" distB="0" distL="0" distR="0">
                  <wp:extent cx="3020060" cy="3159125"/>
                  <wp:effectExtent l="0" t="0" r="8890" b="3175"/>
                  <wp:docPr id="11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0060" cy="3159125"/>
                          </a:xfrm>
                          <a:prstGeom prst="rect">
                            <a:avLst/>
                          </a:prstGeom>
                          <a:noFill/>
                          <a:ln>
                            <a:noFill/>
                          </a:ln>
                        </pic:spPr>
                      </pic:pic>
                    </a:graphicData>
                  </a:graphic>
                </wp:inline>
              </w:drawing>
            </w:r>
          </w:p>
          <w:p w:rsidR="00276C44" w:rsidRPr="00276C44" w:rsidRDefault="00276C44" w:rsidP="00276C44">
            <w:pPr>
              <w:pStyle w:val="MDPI52figure"/>
            </w:pPr>
            <w:r w:rsidRPr="00276C44">
              <w:t>(b)</w:t>
            </w:r>
          </w:p>
        </w:tc>
      </w:tr>
    </w:tbl>
    <w:p w:rsidR="00276C44" w:rsidRPr="00276C44" w:rsidRDefault="00276C44" w:rsidP="00276C44">
      <w:pPr>
        <w:pStyle w:val="MDPI51figurecaption"/>
        <w:jc w:val="center"/>
      </w:pPr>
      <w:r w:rsidRPr="00276C44">
        <w:rPr>
          <w:b/>
        </w:rPr>
        <w:t>Figure 2</w:t>
      </w:r>
      <w:r w:rsidRPr="00276C44">
        <w:t>. (</w:t>
      </w:r>
      <w:r w:rsidRPr="00276C44">
        <w:rPr>
          <w:b/>
        </w:rPr>
        <w:t>a</w:t>
      </w:r>
      <w:r w:rsidRPr="00276C44">
        <w:t>) Scheme of TT; (</w:t>
      </w:r>
      <w:r w:rsidRPr="00276C44">
        <w:rPr>
          <w:b/>
        </w:rPr>
        <w:t>b</w:t>
      </w:r>
      <w:r w:rsidRPr="00276C44">
        <w:t>) its installation on a tree.</w:t>
      </w:r>
    </w:p>
    <w:p w:rsidR="00276C44" w:rsidRDefault="00276C44" w:rsidP="00276C44">
      <w:pPr>
        <w:pStyle w:val="MDPI31text"/>
      </w:pPr>
      <w:r>
        <w:t xml:space="preserve">Sixteen </w:t>
      </w:r>
      <w:proofErr w:type="spellStart"/>
      <w:r>
        <w:t>TreeTalker</w:t>
      </w:r>
      <w:proofErr w:type="spellEnd"/>
      <w:r>
        <w:t xml:space="preserve">+ (TT+) devices were installed on corresponding trees of five different tree species: 5 on </w:t>
      </w:r>
      <w:r w:rsidRPr="0005675C">
        <w:rPr>
          <w:i/>
          <w:iCs/>
        </w:rPr>
        <w:t>Acer platanoides</w:t>
      </w:r>
      <w:r>
        <w:t xml:space="preserve"> (average DBH 38.7 cm), 3 on </w:t>
      </w:r>
      <w:r w:rsidRPr="0005675C">
        <w:rPr>
          <w:i/>
          <w:iCs/>
        </w:rPr>
        <w:t>Betula pendula</w:t>
      </w:r>
      <w:r>
        <w:t xml:space="preserve"> (average DBH 21.8 cm), 3 on </w:t>
      </w:r>
      <w:r w:rsidRPr="0005675C">
        <w:rPr>
          <w:i/>
          <w:iCs/>
        </w:rPr>
        <w:t>Larix sibirica</w:t>
      </w:r>
      <w:r>
        <w:t xml:space="preserve"> (average DBH 32.1 cm) and 5 on </w:t>
      </w:r>
      <w:proofErr w:type="spellStart"/>
      <w:r w:rsidRPr="0005675C">
        <w:rPr>
          <w:i/>
          <w:iCs/>
        </w:rPr>
        <w:t>Tillia</w:t>
      </w:r>
      <w:proofErr w:type="spellEnd"/>
      <w:r w:rsidRPr="0005675C">
        <w:rPr>
          <w:i/>
          <w:iCs/>
        </w:rPr>
        <w:t xml:space="preserve"> cordata</w:t>
      </w:r>
      <w:r>
        <w:t xml:space="preserve"> (average DBH 34.1 cm). At onset of installation, all trees were characterized by height, diameter, age group, standing type and VTA (Visual Tree </w:t>
      </w:r>
      <w:r w:rsidR="00351230">
        <w:t>Assessment</w:t>
      </w:r>
      <w:r>
        <w:t>). The investigated trees VTA scores were (1 to 3), on a typical scale from 1 (healthy conditions</w:t>
      </w:r>
      <w:r w:rsidRPr="00F902A5">
        <w:t>)</w:t>
      </w:r>
      <w:r>
        <w:t xml:space="preserve"> to 7 (severe decline), (see </w:t>
      </w:r>
      <w:r w:rsidR="00A35A63">
        <w:t>Appendix</w:t>
      </w:r>
      <w:r>
        <w:t xml:space="preserve"> </w:t>
      </w:r>
      <w:r w:rsidR="00A35A63">
        <w:t>A</w:t>
      </w:r>
      <w:r>
        <w:t>). A</w:t>
      </w:r>
      <w:r w:rsidRPr="006C1541">
        <w:t xml:space="preserve"> reference </w:t>
      </w:r>
      <w:r>
        <w:t xml:space="preserve">device </w:t>
      </w:r>
      <w:r w:rsidRPr="006C1541">
        <w:t>TT</w:t>
      </w:r>
      <w:r>
        <w:t>+</w:t>
      </w:r>
      <w:r w:rsidRPr="006C1541">
        <w:t xml:space="preserve"> (TT-R) was mounted</w:t>
      </w:r>
      <w:r>
        <w:t xml:space="preserve"> outside of the tree canopies to collect climate data and incoming solar radiation reference spectra. On individual trees, the devices were placed at a height of 3 m from the ground on the north side of the trunk and the solar powered batteries - on the south side. The 3 m height was chosen to reduce the risk of damage or theft of devices. All measurements were conducted from 01 July till 31 November with 1.</w:t>
      </w:r>
      <w:r w:rsidRPr="005F7742">
        <w:t>5</w:t>
      </w:r>
      <w:r>
        <w:t xml:space="preserve"> hour temporal resolution.</w:t>
      </w:r>
    </w:p>
    <w:p w:rsidR="00276C44" w:rsidRPr="009E46F1" w:rsidRDefault="00276C44" w:rsidP="00276C44">
      <w:pPr>
        <w:pStyle w:val="MDPI22heading2"/>
      </w:pPr>
      <w:r>
        <w:t>2</w:t>
      </w:r>
      <w:r w:rsidRPr="009E46F1">
        <w:t>.</w:t>
      </w:r>
      <w:r>
        <w:t>2</w:t>
      </w:r>
      <w:r w:rsidRPr="009E46F1">
        <w:t xml:space="preserve">. </w:t>
      </w:r>
      <w:r w:rsidRPr="00276C44">
        <w:t>Choice of ES Indicators</w:t>
      </w:r>
    </w:p>
    <w:p w:rsidR="00276C44" w:rsidRDefault="00276C44" w:rsidP="00276C44">
      <w:pPr>
        <w:pStyle w:val="MDPI31text"/>
      </w:pPr>
      <w:r>
        <w:t xml:space="preserve">A wide range of existing ES indicators has been investigated in previous studies </w:t>
      </w:r>
      <w:r>
        <w:fldChar w:fldCharType="begin"/>
      </w:r>
      <w:r w:rsidR="00D149F2">
        <w:instrText xml:space="preserve"> ADDIN ZOTERO_ITEM CSL_CITATION {"citationID":"MWEkr5N7","properties":{"formattedCitation":"[11,35]","plainCitation":"[11,35]","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fldChar w:fldCharType="separate"/>
      </w:r>
      <w:r w:rsidR="00D149F2" w:rsidRPr="00D149F2">
        <w:t>[11,35]</w:t>
      </w:r>
      <w:r>
        <w:fldChar w:fldCharType="end"/>
      </w:r>
      <w:r>
        <w:t>. For the present study the ES indicators were chosen on the basis of the possibility to be directly estimated by our measured parameters and they fulfill the RSLM criteria previously indicated The ES indicators and the relative measured variables, including algorithms references are shown on Table 2. Direct measurements (like air temperature or relative humidity) gave us an opportunity to calculate ESI without any additional assumptions. However,</w:t>
      </w:r>
      <w:r w:rsidRPr="00437DF0">
        <w:t xml:space="preserve"> </w:t>
      </w:r>
      <w:r>
        <w:t>all</w:t>
      </w:r>
      <w:r w:rsidRPr="00437DF0">
        <w:t xml:space="preserve"> </w:t>
      </w:r>
      <w:r>
        <w:t>the</w:t>
      </w:r>
      <w:r w:rsidRPr="00437DF0">
        <w:t xml:space="preserve"> </w:t>
      </w:r>
      <w:r>
        <w:t>ESI</w:t>
      </w:r>
      <w:r w:rsidRPr="00437DF0">
        <w:t xml:space="preserve"> </w:t>
      </w:r>
      <w:r>
        <w:t>that</w:t>
      </w:r>
      <w:r w:rsidRPr="00437DF0">
        <w:t xml:space="preserve"> </w:t>
      </w:r>
      <w:r>
        <w:t>is</w:t>
      </w:r>
      <w:r w:rsidRPr="00437DF0">
        <w:t xml:space="preserve"> </w:t>
      </w:r>
      <w:r>
        <w:t>labeled</w:t>
      </w:r>
      <w:r w:rsidRPr="00437DF0">
        <w:t xml:space="preserve"> </w:t>
      </w:r>
      <w:r>
        <w:t>as</w:t>
      </w:r>
      <w:r w:rsidRPr="00437DF0">
        <w:t xml:space="preserve"> “</w:t>
      </w:r>
      <w:r>
        <w:t>indirect</w:t>
      </w:r>
      <w:r w:rsidRPr="00437DF0">
        <w:t xml:space="preserve">” required us to introduce some adjustment factors or assumptions. </w:t>
      </w:r>
      <w:r>
        <w:t>One of the best “indirect” predictor of ES is tree Leaf Area Index since many ESI can be estimated by the amount of leaf area. For the purpose of this paper we have monitored LAI in real time by using the 2 on-board spectrometers and we present particulate adsorption as an example of usefulness of LAI indicator indirect use.</w:t>
      </w:r>
    </w:p>
    <w:p w:rsidR="00276C44" w:rsidRDefault="00276C44" w:rsidP="00276C44">
      <w:pPr>
        <w:pStyle w:val="MDPI41tablecaption"/>
      </w:pPr>
      <w:r w:rsidRPr="00C309FD">
        <w:rPr>
          <w:b/>
        </w:rPr>
        <w:t>Table 2</w:t>
      </w:r>
      <w:r>
        <w:t>. Indicators of ES, provided by urban trees and potential measuring quantity by sensors</w:t>
      </w:r>
    </w:p>
    <w:tbl>
      <w:tblPr>
        <w:tblW w:w="5166"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30"/>
        <w:gridCol w:w="1404"/>
        <w:gridCol w:w="1426"/>
        <w:gridCol w:w="1898"/>
        <w:gridCol w:w="1028"/>
        <w:gridCol w:w="901"/>
        <w:gridCol w:w="1340"/>
      </w:tblGrid>
      <w:tr w:rsidR="00276C44" w:rsidTr="00276C44">
        <w:trPr>
          <w:cantSplit/>
          <w:trHeight w:val="553"/>
        </w:trPr>
        <w:tc>
          <w:tcPr>
            <w:tcW w:w="604" w:type="pct"/>
            <w:tcBorders>
              <w:top w:val="single" w:sz="4" w:space="0" w:color="000000"/>
              <w:left w:val="single" w:sz="4" w:space="0" w:color="000000"/>
              <w:bottom w:val="single" w:sz="4" w:space="0" w:color="000000"/>
              <w:right w:val="single" w:sz="4" w:space="0" w:color="000000"/>
            </w:tcBorders>
            <w:vAlign w:val="center"/>
            <w:hideMark/>
          </w:tcPr>
          <w:p w:rsidR="00276C44" w:rsidRPr="00276C44" w:rsidRDefault="00276C44" w:rsidP="00276C44">
            <w:pPr>
              <w:pStyle w:val="MDPI42tablebody"/>
              <w:rPr>
                <w:b/>
              </w:rPr>
            </w:pPr>
            <w:r w:rsidRPr="00276C44">
              <w:rPr>
                <w:b/>
              </w:rPr>
              <w:t>ES group</w:t>
            </w:r>
          </w:p>
        </w:tc>
        <w:tc>
          <w:tcPr>
            <w:tcW w:w="750" w:type="pct"/>
            <w:tcBorders>
              <w:top w:val="single" w:sz="4" w:space="0" w:color="000000"/>
              <w:left w:val="single" w:sz="4" w:space="0" w:color="000000"/>
              <w:bottom w:val="single" w:sz="4" w:space="0" w:color="000000"/>
              <w:right w:val="single" w:sz="4" w:space="0" w:color="000000"/>
            </w:tcBorders>
            <w:vAlign w:val="center"/>
            <w:hideMark/>
          </w:tcPr>
          <w:p w:rsidR="00276C44" w:rsidRPr="00276C44" w:rsidRDefault="00276C44" w:rsidP="00276C44">
            <w:pPr>
              <w:pStyle w:val="MDPI42tablebody"/>
              <w:rPr>
                <w:b/>
              </w:rPr>
            </w:pPr>
            <w:r w:rsidRPr="00276C44">
              <w:rPr>
                <w:b/>
              </w:rPr>
              <w:t>Type of ES</w:t>
            </w: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Pr="00276C44" w:rsidRDefault="00276C44" w:rsidP="00276C44">
            <w:pPr>
              <w:pStyle w:val="MDPI42tablebody"/>
              <w:rPr>
                <w:b/>
              </w:rPr>
            </w:pPr>
            <w:r w:rsidRPr="00276C44">
              <w:rPr>
                <w:b/>
              </w:rPr>
              <w:t>Indicator</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Pr="00276C44" w:rsidRDefault="00276C44" w:rsidP="00276C44">
            <w:pPr>
              <w:pStyle w:val="MDPI42tablebody"/>
              <w:rPr>
                <w:b/>
              </w:rPr>
            </w:pPr>
            <w:r w:rsidRPr="00276C44">
              <w:rPr>
                <w:b/>
              </w:rPr>
              <w:t>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Pr="00276C44" w:rsidRDefault="00276C44" w:rsidP="00276C44">
            <w:pPr>
              <w:pStyle w:val="MDPI42tablebody"/>
              <w:rPr>
                <w:b/>
              </w:rPr>
            </w:pPr>
            <w:r w:rsidRPr="00276C44">
              <w:rPr>
                <w:b/>
              </w:rPr>
              <w:t>Type of equation</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Pr="00276C44" w:rsidRDefault="00276C44" w:rsidP="00276C44">
            <w:pPr>
              <w:pStyle w:val="MDPI42tablebody"/>
              <w:rPr>
                <w:b/>
              </w:rPr>
            </w:pPr>
            <w:r w:rsidRPr="00276C44">
              <w:rPr>
                <w:b/>
              </w:rPr>
              <w:t>Units</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Pr="00276C44" w:rsidRDefault="00276C44" w:rsidP="00276C44">
            <w:pPr>
              <w:pStyle w:val="MDPI42tablebody"/>
              <w:rPr>
                <w:b/>
              </w:rPr>
            </w:pPr>
            <w:r w:rsidRPr="00276C44">
              <w:rPr>
                <w:b/>
              </w:rPr>
              <w:t>Key references</w:t>
            </w:r>
          </w:p>
        </w:tc>
      </w:tr>
      <w:tr w:rsidR="00276C44" w:rsidRPr="00C309FD" w:rsidTr="00276C44">
        <w:trPr>
          <w:cantSplit/>
          <w:trHeight w:val="941"/>
        </w:trPr>
        <w:tc>
          <w:tcPr>
            <w:tcW w:w="60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Global Climate regulation</w:t>
            </w:r>
          </w:p>
        </w:tc>
        <w:tc>
          <w:tcPr>
            <w:tcW w:w="75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Carbon sequestr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Tree growth rate</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rPr>
                <w:highlight w:val="red"/>
              </w:rPr>
            </w:pPr>
            <w:r>
              <w:t>IR growth 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rPr>
                <w:shd w:val="clear" w:color="auto" w:fill="FFFFFF"/>
              </w:rPr>
            </w:pPr>
            <w:r>
              <w:rPr>
                <w:shd w:val="clear" w:color="auto" w:fill="FFFFFF"/>
              </w:rPr>
              <w:t>Indirect</w:t>
            </w:r>
          </w:p>
          <w:p w:rsidR="00276C44" w:rsidRDefault="00276C44" w:rsidP="00276C44">
            <w:pPr>
              <w:pStyle w:val="MDPI42tablebody"/>
              <w:rPr>
                <w:i/>
                <w:iCs/>
                <w:shd w:val="clear" w:color="auto" w:fill="FFFFFF"/>
              </w:rPr>
            </w:pPr>
            <w:r>
              <w:rPr>
                <w:i/>
                <w:iCs/>
                <w:shd w:val="clear" w:color="auto" w:fill="FFFFFF"/>
              </w:rPr>
              <w:t>Biomass expansion factors</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kg C</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fldChar w:fldCharType="begin"/>
            </w:r>
            <w:r w:rsidR="00D149F2">
              <w:instrText xml:space="preserve"> ADDIN ZOTERO_ITEM CSL_CITATION {"citationID":"8myRNS4D","properties":{"formattedCitation":"[36\\uc0\\u8211{}38]","plainCitation":"[36–38]","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fldChar w:fldCharType="separate"/>
            </w:r>
            <w:r w:rsidR="00D149F2" w:rsidRPr="00D149F2">
              <w:rPr>
                <w:szCs w:val="24"/>
              </w:rPr>
              <w:t>[36–38]</w:t>
            </w:r>
            <w:r>
              <w:fldChar w:fldCharType="end"/>
            </w:r>
          </w:p>
        </w:tc>
      </w:tr>
      <w:tr w:rsidR="00276C44" w:rsidRPr="00C309FD" w:rsidTr="00276C44">
        <w:trPr>
          <w:trHeight w:val="236"/>
        </w:trPr>
        <w:tc>
          <w:tcPr>
            <w:tcW w:w="604" w:type="pct"/>
            <w:vMerge w:val="restar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Local Climate regulation</w:t>
            </w:r>
          </w:p>
        </w:tc>
        <w:tc>
          <w:tcPr>
            <w:tcW w:w="750" w:type="pct"/>
            <w:vMerge w:val="restar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Climate comfort regul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Air temperature</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Thermo-hygrometer 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C degrees</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fldChar w:fldCharType="begin"/>
            </w:r>
            <w:r w:rsidR="00D149F2">
              <w:instrText xml:space="preserve"> ADDIN ZOTERO_ITEM CSL_CITATION {"citationID":"1QJC2aGe","properties":{"formattedCitation":"[39\\uc0\\u8211{}41]","plainCitation":"[39–41]","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w:instrText>
            </w:r>
            <w:r w:rsidR="00D149F2">
              <w:rPr>
                <w:rFonts w:ascii="Times New Roman" w:hAnsi="Times New Roman"/>
              </w:rPr>
              <w:instrText>‟</w:instrText>
            </w:r>
            <w:r w:rsidR="00D149F2">
              <w:instrText xml:space="preserve">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w:instrText>
            </w:r>
            <w:r w:rsidR="00D149F2">
              <w:rPr>
                <w:rFonts w:ascii="Times New Roman" w:hAnsi="Times New Roman"/>
              </w:rPr>
              <w:instrText>‟</w:instrText>
            </w:r>
            <w:r w:rsidR="00D149F2">
              <w:instrText xml:space="preserve">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fldChar w:fldCharType="separate"/>
            </w:r>
            <w:r w:rsidR="00D149F2" w:rsidRPr="00D149F2">
              <w:rPr>
                <w:szCs w:val="24"/>
              </w:rPr>
              <w:t>[39–41]</w:t>
            </w:r>
            <w:r>
              <w:fldChar w:fldCharType="end"/>
            </w:r>
          </w:p>
        </w:tc>
      </w:tr>
      <w:tr w:rsidR="00276C44" w:rsidRPr="00C309FD" w:rsidTr="00276C44">
        <w:trPr>
          <w:trHeight w:val="27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Humidity</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rPr>
                <w:highlight w:val="yellow"/>
              </w:rPr>
            </w:pPr>
            <w:r>
              <w:t>Thermo-hygrometer sensor</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rPr>
                <w:shd w:val="clear" w:color="auto" w:fill="FFFFFF"/>
              </w:rPr>
            </w:pPr>
            <w: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fldChar w:fldCharType="begin"/>
            </w:r>
            <w:r w:rsidR="00D149F2">
              <w:instrText xml:space="preserve"> ADDIN ZOTERO_ITEM CSL_CITATION {"citationID":"x7VQNKeV","properties":{"formattedCitation":"[42,43]","plainCitation":"[42,43]","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fldChar w:fldCharType="separate"/>
            </w:r>
            <w:r w:rsidR="00D149F2" w:rsidRPr="00D149F2">
              <w:t>[42,43]</w:t>
            </w:r>
            <w:r>
              <w:fldChar w:fldCharType="end"/>
            </w:r>
          </w:p>
        </w:tc>
      </w:tr>
      <w:tr w:rsidR="00276C44" w:rsidRPr="00C309FD" w:rsidTr="00276C44">
        <w:trPr>
          <w:trHeight w:val="2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Wind velocity</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Indirect</w:t>
            </w:r>
          </w:p>
          <w:p w:rsidR="00276C44" w:rsidRDefault="00276C44" w:rsidP="00276C44">
            <w:pPr>
              <w:pStyle w:val="MDPI42tablebody"/>
              <w:rPr>
                <w:i/>
                <w:iCs/>
                <w:shd w:val="clear" w:color="auto" w:fill="FFFFFF"/>
              </w:rPr>
            </w:pPr>
            <w:r>
              <w:rPr>
                <w:i/>
                <w:iCs/>
                <w:shd w:val="clear" w:color="auto" w:fill="FFFFFF"/>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m s</w:t>
            </w:r>
            <w:r>
              <w:rPr>
                <w:vertAlign w:val="superscript"/>
              </w:rPr>
              <w:t>-1</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fldChar w:fldCharType="begin"/>
            </w:r>
            <w:r w:rsidR="00D149F2">
              <w:instrText xml:space="preserve"> ADDIN ZOTERO_ITEM CSL_CITATION {"citationID":"lZQmCBVo","properties":{"formattedCitation":"[44\\uc0\\u8211{}46]","plainCitation":"[44–46]","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fldChar w:fldCharType="separate"/>
            </w:r>
            <w:r w:rsidR="00D149F2" w:rsidRPr="00D149F2">
              <w:rPr>
                <w:szCs w:val="24"/>
              </w:rPr>
              <w:t>[44–46]</w:t>
            </w:r>
            <w:r>
              <w:fldChar w:fldCharType="end"/>
            </w:r>
          </w:p>
        </w:tc>
      </w:tr>
      <w:tr w:rsidR="00276C44" w:rsidRPr="00C309FD" w:rsidTr="00276C44">
        <w:trPr>
          <w:trHeight w:val="27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75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Energy balance regul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Latent energy via transpiration</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Sap flow sensors</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rPr>
                <w:shd w:val="clear" w:color="auto" w:fill="FFFFFF"/>
              </w:rP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W m</w:t>
            </w:r>
            <w:r>
              <w:rPr>
                <w:vertAlign w:val="superscript"/>
              </w:rPr>
              <w:t>-2</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C62FAB">
            <w:pPr>
              <w:pStyle w:val="MDPI42tablebody"/>
            </w:pPr>
            <w:r>
              <w:fldChar w:fldCharType="begin"/>
            </w:r>
            <w:r w:rsidR="00D149F2">
              <w:instrText xml:space="preserve"> ADDIN ZOTERO_ITEM CSL_CITATION {"citationID":"kTlOrxH2","properties":{"formattedCitation":"[47,48]","plainCitation":"[47,48]","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fldChar w:fldCharType="separate"/>
            </w:r>
            <w:r w:rsidR="00D149F2" w:rsidRPr="00D149F2">
              <w:t>[47,48]</w:t>
            </w:r>
            <w:r>
              <w:fldChar w:fldCharType="end"/>
            </w:r>
            <w:r>
              <w:t xml:space="preserve">, </w:t>
            </w:r>
          </w:p>
        </w:tc>
      </w:tr>
      <w:tr w:rsidR="00276C44" w:rsidRPr="00C309FD" w:rsidTr="00276C44">
        <w:trPr>
          <w:trHeight w:val="236"/>
        </w:trPr>
        <w:tc>
          <w:tcPr>
            <w:tcW w:w="604" w:type="pct"/>
            <w:vMerge w:val="restar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Water regulation</w:t>
            </w:r>
          </w:p>
        </w:tc>
        <w:tc>
          <w:tcPr>
            <w:tcW w:w="750" w:type="pct"/>
            <w:vMerge w:val="restar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 xml:space="preserve">Run-off </w:t>
            </w:r>
            <w:r w:rsidRPr="00C309FD">
              <w:t>mitig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Transpiration</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Sap flow sensors</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rPr>
                <w:shd w:val="clear" w:color="auto" w:fill="FFFFFF"/>
              </w:rPr>
              <w:t>Direct</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l hr</w:t>
            </w:r>
            <w:r>
              <w:rPr>
                <w:vertAlign w:val="superscript"/>
              </w:rPr>
              <w:t>-1</w:t>
            </w:r>
            <w:r>
              <w:t xml:space="preserve"> or mm</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rPr>
                <w:lang w:val="it-IT"/>
              </w:rPr>
              <w:fldChar w:fldCharType="begin"/>
            </w:r>
            <w:r w:rsidR="00D149F2">
              <w:instrText xml:space="preserve"> ADDIN ZOTERO_ITEM CSL_CITATION {"citationID":"xPRChGpH","properties":{"formattedCitation":"[43,49\\uc0\\u8211{}51]","plainCitation":"[43,49–51]","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rPr>
                <w:lang w:val="it-IT"/>
              </w:rPr>
              <w:fldChar w:fldCharType="separate"/>
            </w:r>
            <w:r w:rsidR="00D149F2" w:rsidRPr="00D149F2">
              <w:rPr>
                <w:szCs w:val="24"/>
              </w:rPr>
              <w:t>[43,49–51]</w:t>
            </w:r>
            <w:r>
              <w:rPr>
                <w:lang w:val="it-IT"/>
              </w:rPr>
              <w:fldChar w:fldCharType="end"/>
            </w:r>
          </w:p>
        </w:tc>
      </w:tr>
      <w:tr w:rsidR="00276C44" w:rsidRPr="00C309FD" w:rsidTr="00276C44">
        <w:trPr>
          <w:trHeight w:val="2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Rain buffer</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tcPr>
          <w:p w:rsidR="00276C44" w:rsidRDefault="00276C44" w:rsidP="00276C44">
            <w:pPr>
              <w:pStyle w:val="MDPI42tablebody"/>
            </w:pPr>
            <w:r>
              <w:t>Indirect</w:t>
            </w:r>
          </w:p>
          <w:p w:rsidR="00276C44" w:rsidRDefault="00276C44" w:rsidP="00276C44">
            <w:pPr>
              <w:pStyle w:val="MDPI42tablebody"/>
            </w:pPr>
            <w:r>
              <w:rPr>
                <w:rFonts w:eastAsia="Calibri"/>
                <w:i/>
                <w:iCs/>
                <w:shd w:val="clear" w:color="auto" w:fill="FFFFFF"/>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w:t>
            </w:r>
          </w:p>
        </w:tc>
        <w:tc>
          <w:tcPr>
            <w:tcW w:w="774"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rPr>
                <w:lang w:val="it-IT"/>
              </w:rPr>
              <w:fldChar w:fldCharType="begin"/>
            </w:r>
            <w:r w:rsidR="00D149F2">
              <w:instrText xml:space="preserve"> ADDIN ZOTERO_ITEM CSL_CITATION {"citationID":"H2srpzTz","properties":{"formattedCitation":"[52\\uc0\\u8211{}54]","plainCitation":"[52–54]","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15,"uris":["http://zotero.org/users/3524663/items/8XURFR49"],"uri":["http://zotero.org/users/3524663/items/8XURFR49"],"itemData":{"id":2115,"type":"article-journal","container-title":"Hydrology and Earth System Sciences","DOI":"10.5194/hess-23-3865-2019","ISSN":"1607-7938","issue":"9","language":"en","page":"3865-3884","source":"Crossref","title":"The importance of city trees for reducing net rainfall: comparing measurements and simulations","title-short":"The importance of city trees for reducing net rainfall","volume":"23","author":[{"family":"Smets","given":"Vincent"},{"family":"Wirion","given":"Charlotte"},{"family":"Bauwens","given":"Willy"},{"family":"Hermy","given":"Martin"},{"family":"Somers","given":"Ben"},{"family":"Verbeiren","given":"Boud"}],"issued":{"date-parts":[["2019",9,2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Pr>
                <w:lang w:val="it-IT"/>
              </w:rPr>
              <w:fldChar w:fldCharType="separate"/>
            </w:r>
            <w:r w:rsidR="00D149F2" w:rsidRPr="00D149F2">
              <w:rPr>
                <w:szCs w:val="24"/>
              </w:rPr>
              <w:t>[52–54]</w:t>
            </w:r>
            <w:r>
              <w:rPr>
                <w:lang w:val="it-IT"/>
              </w:rPr>
              <w:fldChar w:fldCharType="end"/>
            </w:r>
          </w:p>
        </w:tc>
      </w:tr>
      <w:tr w:rsidR="00276C44" w:rsidRPr="00C309FD" w:rsidTr="00276C44">
        <w:trPr>
          <w:trHeight w:val="236"/>
        </w:trPr>
        <w:tc>
          <w:tcPr>
            <w:tcW w:w="604" w:type="pct"/>
            <w:vMerge w:val="restar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Air quality regulation</w:t>
            </w:r>
          </w:p>
        </w:tc>
        <w:tc>
          <w:tcPr>
            <w:tcW w:w="75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Particulate adsorp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PM removal</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rPr>
                <w:shd w:val="clear" w:color="auto" w:fill="FFFFFF"/>
              </w:rPr>
            </w:pPr>
            <w:r>
              <w:rPr>
                <w:shd w:val="clear" w:color="auto" w:fill="FFFFFF"/>
              </w:rPr>
              <w:t>Indirect</w:t>
            </w:r>
          </w:p>
          <w:p w:rsidR="00276C44" w:rsidRDefault="00276C44" w:rsidP="00276C44">
            <w:pPr>
              <w:pStyle w:val="MDPI42tablebody"/>
              <w:rPr>
                <w:i/>
                <w:iCs/>
                <w:shd w:val="clear" w:color="auto" w:fill="FFFFFF"/>
              </w:rPr>
            </w:pPr>
            <w:r>
              <w:rPr>
                <w:i/>
                <w:iCs/>
                <w:shd w:val="clear" w:color="auto" w:fill="FFFFFF"/>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g m</w:t>
            </w:r>
            <w:r>
              <w:rPr>
                <w:vertAlign w:val="superscript"/>
              </w:rPr>
              <w:t>-2</w:t>
            </w:r>
          </w:p>
        </w:tc>
        <w:tc>
          <w:tcPr>
            <w:tcW w:w="774" w:type="pct"/>
            <w:vMerge w:val="restar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rPr>
                <w:lang w:val="it-IT"/>
              </w:rPr>
              <w:fldChar w:fldCharType="begin"/>
            </w:r>
            <w:r w:rsidR="00D149F2">
              <w:instrText xml:space="preserve"> ADDIN ZOTERO_ITEM CSL_CITATION {"citationID":"psYPnPB2","properties":{"formattedCitation":"[18,55\\uc0\\u8211{}57]","plainCitation":"[18,55–57]","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lang w:val="it-IT"/>
              </w:rPr>
              <w:fldChar w:fldCharType="separate"/>
            </w:r>
            <w:r w:rsidR="00D149F2" w:rsidRPr="00D149F2">
              <w:rPr>
                <w:szCs w:val="24"/>
              </w:rPr>
              <w:t>[18,55–57]</w:t>
            </w:r>
            <w:r>
              <w:rPr>
                <w:lang w:val="it-IT"/>
              </w:rPr>
              <w:fldChar w:fldCharType="end"/>
            </w:r>
          </w:p>
        </w:tc>
      </w:tr>
      <w:tr w:rsidR="00276C44" w:rsidRPr="00C309FD" w:rsidTr="00276C44">
        <w:trPr>
          <w:trHeight w:val="595"/>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c>
          <w:tcPr>
            <w:tcW w:w="75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Gas regulation</w:t>
            </w:r>
          </w:p>
        </w:tc>
        <w:tc>
          <w:tcPr>
            <w:tcW w:w="762"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Gaseous pollutants removal</w:t>
            </w:r>
          </w:p>
        </w:tc>
        <w:tc>
          <w:tcPr>
            <w:tcW w:w="1080"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Spectrometer</w:t>
            </w:r>
          </w:p>
        </w:tc>
        <w:tc>
          <w:tcPr>
            <w:tcW w:w="549"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rPr>
                <w:shd w:val="clear" w:color="auto" w:fill="FFFFFF"/>
              </w:rPr>
              <w:t>Indirect</w:t>
            </w:r>
            <w:r>
              <w:t xml:space="preserve"> </w:t>
            </w:r>
            <w:r>
              <w:rPr>
                <w:i/>
                <w:iCs/>
              </w:rPr>
              <w:t>LAI</w:t>
            </w:r>
          </w:p>
        </w:tc>
        <w:tc>
          <w:tcPr>
            <w:tcW w:w="481" w:type="pct"/>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r>
              <w:t>g m</w:t>
            </w:r>
            <w:r>
              <w:rPr>
                <w:vertAlign w:val="superscript"/>
              </w:rPr>
              <w:t>-2</w:t>
            </w: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276C44" w:rsidRDefault="00276C44" w:rsidP="00276C44">
            <w:pPr>
              <w:pStyle w:val="MDPI42tablebody"/>
            </w:pPr>
          </w:p>
        </w:tc>
      </w:tr>
    </w:tbl>
    <w:p w:rsidR="00276C44" w:rsidRPr="009E46F1" w:rsidRDefault="00276C44" w:rsidP="0033167D">
      <w:pPr>
        <w:pStyle w:val="MDPI23heading3"/>
      </w:pPr>
      <w:r>
        <w:t>2.2</w:t>
      </w:r>
      <w:r w:rsidRPr="009E46F1">
        <w:t xml:space="preserve">.1. </w:t>
      </w:r>
      <w:r w:rsidRPr="00276C44">
        <w:t>Carbon sequestration</w:t>
      </w:r>
    </w:p>
    <w:p w:rsidR="00276C44" w:rsidRDefault="00276C44" w:rsidP="00276C44">
      <w:pPr>
        <w:pStyle w:val="MDPI31text"/>
        <w:rPr>
          <w:shd w:val="clear" w:color="auto" w:fill="FFFFFF"/>
        </w:rPr>
      </w:pPr>
      <w:r>
        <w:rPr>
          <w:shd w:val="clear" w:color="auto" w:fill="FFFFFF"/>
        </w:rPr>
        <w:t>Carbon sequestration</w:t>
      </w:r>
      <w:r w:rsidRPr="00F22F79">
        <w:rPr>
          <w:shd w:val="clear" w:color="auto" w:fill="FFFFFF"/>
        </w:rPr>
        <w:t xml:space="preserve"> </w:t>
      </w:r>
      <w:r>
        <w:rPr>
          <w:shd w:val="clear" w:color="auto" w:fill="FFFFFF"/>
        </w:rPr>
        <w:t xml:space="preserve">assessment </w:t>
      </w:r>
      <w:r w:rsidRPr="00F22F79">
        <w:rPr>
          <w:shd w:val="clear" w:color="auto" w:fill="FFFFFF"/>
        </w:rPr>
        <w:t>was based on IPCC 200</w:t>
      </w:r>
      <w:r w:rsidR="00D149F2">
        <w:rPr>
          <w:shd w:val="clear" w:color="auto" w:fill="FFFFFF"/>
        </w:rPr>
        <w:t>3</w:t>
      </w:r>
      <w:r w:rsidRPr="00F22F79">
        <w:rPr>
          <w:shd w:val="clear" w:color="auto" w:fill="FFFFFF"/>
        </w:rPr>
        <w:t xml:space="preserve"> </w:t>
      </w:r>
      <w:r>
        <w:rPr>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409"/>
        <w:gridCol w:w="435"/>
      </w:tblGrid>
      <w:tr w:rsidR="00276C44" w:rsidRPr="009E46F1" w:rsidTr="00A35A63">
        <w:trPr>
          <w:jc w:val="center"/>
        </w:trPr>
        <w:tc>
          <w:tcPr>
            <w:tcW w:w="4754" w:type="pct"/>
          </w:tcPr>
          <w:p w:rsidR="00276C44" w:rsidRPr="009E46F1" w:rsidRDefault="00A35A63" w:rsidP="00A35A63">
            <w:pPr>
              <w:pStyle w:val="MDPI39equation"/>
            </w:pPr>
            <m:oMath>
              <m:r>
                <m:rPr>
                  <m:sty m:val="p"/>
                </m:rPr>
                <w:rPr>
                  <w:rFonts w:ascii="Cambria Math" w:hAnsi="Cambria Math"/>
                  <w:shd w:val="clear" w:color="auto" w:fill="FFFFFF"/>
                </w:rPr>
                <m:t>ΔC=</m:t>
              </m:r>
              <m:d>
                <m:dPr>
                  <m:begChr m:val="["/>
                  <m:endChr m:val="]"/>
                  <m:ctrlPr>
                    <w:rPr>
                      <w:rFonts w:ascii="Cambria Math" w:hAnsi="Cambria Math"/>
                      <w:shd w:val="clear" w:color="auto" w:fill="FFFFFF"/>
                    </w:rPr>
                  </m:ctrlPr>
                </m:dPr>
                <m:e>
                  <m:r>
                    <m:rPr>
                      <m:sty m:val="p"/>
                    </m:rPr>
                    <w:rPr>
                      <w:rFonts w:ascii="Cambria Math" w:hAnsi="Cambria Math"/>
                      <w:shd w:val="clear" w:color="auto" w:fill="FFFFFF"/>
                    </w:rPr>
                    <m:t>ΔV*BCEF</m:t>
                  </m:r>
                </m:e>
              </m:d>
              <m:r>
                <m:rPr>
                  <m:sty m:val="p"/>
                </m:rPr>
                <w:rPr>
                  <w:rFonts w:ascii="Cambria Math" w:hAnsi="Cambria Math"/>
                  <w:shd w:val="clear" w:color="auto" w:fill="FFFFFF"/>
                </w:rPr>
                <m:t>*</m:t>
              </m:r>
              <m:d>
                <m:dPr>
                  <m:ctrlPr>
                    <w:rPr>
                      <w:rFonts w:ascii="Cambria Math" w:hAnsi="Cambria Math"/>
                      <w:shd w:val="clear" w:color="auto" w:fill="FFFFFF"/>
                    </w:rPr>
                  </m:ctrlPr>
                </m:dPr>
                <m:e>
                  <m:r>
                    <m:rPr>
                      <m:sty m:val="p"/>
                    </m:rPr>
                    <w:rPr>
                      <w:rFonts w:ascii="Cambria Math" w:hAnsi="Cambria Math"/>
                      <w:shd w:val="clear" w:color="auto" w:fill="FFFFFF"/>
                    </w:rPr>
                    <m:t>1 +R</m:t>
                  </m:r>
                </m:e>
              </m:d>
              <m:r>
                <m:rPr>
                  <m:sty m:val="p"/>
                </m:rPr>
                <w:rPr>
                  <w:rFonts w:ascii="Cambria Math" w:hAnsi="Cambria Math"/>
                  <w:shd w:val="clear" w:color="auto" w:fill="FFFFFF"/>
                </w:rPr>
                <m:t>*CF</m:t>
              </m:r>
            </m:oMath>
            <w:r w:rsidR="00276C44">
              <w:rPr>
                <w:shd w:val="clear" w:color="auto" w:fill="FFFFFF"/>
              </w:rPr>
              <w:t>,</w:t>
            </w:r>
          </w:p>
        </w:tc>
        <w:tc>
          <w:tcPr>
            <w:tcW w:w="246" w:type="pct"/>
            <w:vAlign w:val="center"/>
          </w:tcPr>
          <w:p w:rsidR="00276C44" w:rsidRPr="009E46F1" w:rsidRDefault="00276C44" w:rsidP="00276C44">
            <w:pPr>
              <w:pStyle w:val="MDPI3aequationnumber"/>
            </w:pPr>
            <w:r w:rsidRPr="009E46F1">
              <w:t>(1)</w:t>
            </w:r>
          </w:p>
        </w:tc>
      </w:tr>
    </w:tbl>
    <w:p w:rsidR="00276C44" w:rsidRDefault="00276C44" w:rsidP="0033167D">
      <w:pPr>
        <w:pStyle w:val="MDPI31text"/>
        <w:ind w:firstLine="0"/>
        <w:rPr>
          <w:shd w:val="clear" w:color="auto" w:fill="FFFFFF"/>
        </w:rPr>
      </w:pPr>
      <w:r>
        <w:rPr>
          <w:shd w:val="clear" w:color="auto" w:fill="FFFFFF"/>
        </w:rPr>
        <w:t>w</w:t>
      </w:r>
      <w:r w:rsidRPr="00F22F79">
        <w:rPr>
          <w:shd w:val="clear" w:color="auto" w:fill="FFFFFF"/>
        </w:rPr>
        <w:t>here</w:t>
      </w:r>
      <w:r>
        <w:rPr>
          <w:shd w:val="clear" w:color="auto" w:fill="FFFFFF"/>
        </w:rPr>
        <w:t xml:space="preserve"> Δ</w:t>
      </w:r>
      <w:r w:rsidRPr="00F22F79">
        <w:rPr>
          <w:shd w:val="clear" w:color="auto" w:fill="FFFFFF"/>
        </w:rPr>
        <w:t xml:space="preserve">V </w:t>
      </w:r>
      <w:r>
        <w:rPr>
          <w:shd w:val="clear" w:color="auto" w:fill="FFFFFF"/>
        </w:rPr>
        <w:t>is tree stem volume (m</w:t>
      </w:r>
      <w:r w:rsidRPr="00D73BD2">
        <w:rPr>
          <w:shd w:val="clear" w:color="auto" w:fill="FFFFFF"/>
          <w:vertAlign w:val="superscript"/>
        </w:rPr>
        <w:t>3</w:t>
      </w:r>
      <w:r>
        <w:rPr>
          <w:shd w:val="clear" w:color="auto" w:fill="FFFFFF"/>
        </w:rPr>
        <w:t xml:space="preserve">); </w:t>
      </w:r>
      <w:r w:rsidRPr="00F22F79">
        <w:rPr>
          <w:shd w:val="clear" w:color="auto" w:fill="FFFFFF"/>
        </w:rPr>
        <w:t>BCEF</w:t>
      </w:r>
      <w:r>
        <w:rPr>
          <w:shd w:val="clear" w:color="auto" w:fill="FFFFFF"/>
        </w:rPr>
        <w:t xml:space="preserve"> is </w:t>
      </w:r>
      <w:r w:rsidRPr="0077448B">
        <w:rPr>
          <w:shd w:val="clear" w:color="auto" w:fill="FFFFFF"/>
        </w:rPr>
        <w:t>Biomass Conversion and Expansion Factor</w:t>
      </w:r>
      <w:r>
        <w:rPr>
          <w:shd w:val="clear" w:color="auto" w:fill="FFFFFF"/>
        </w:rPr>
        <w:t xml:space="preserve"> obtained using this formula</w:t>
      </w:r>
      <w:r w:rsidRPr="00F22F79">
        <w:rPr>
          <w:shd w:val="clear" w:color="auto" w:fill="FFFFFF"/>
        </w:rPr>
        <w:t xml:space="preserve"> BCEF</w:t>
      </w:r>
      <w:r>
        <w:rPr>
          <w:shd w:val="clear" w:color="auto" w:fill="FFFFFF"/>
        </w:rPr>
        <w:t xml:space="preserve"> =</w:t>
      </w:r>
      <w:r w:rsidRPr="00F22F79">
        <w:rPr>
          <w:shd w:val="clear" w:color="auto" w:fill="FFFFFF"/>
        </w:rPr>
        <w:t xml:space="preserve"> BEF * </w:t>
      </w:r>
      <w:r>
        <w:rPr>
          <w:shd w:val="clear" w:color="auto" w:fill="FFFFFF"/>
        </w:rPr>
        <w:sym w:font="Symbol" w:char="F072"/>
      </w:r>
      <w:r>
        <w:rPr>
          <w:shd w:val="clear" w:color="auto" w:fill="FFFFFF"/>
        </w:rPr>
        <w:t xml:space="preserve"> where BEF is </w:t>
      </w:r>
      <w:r w:rsidRPr="0077448B">
        <w:rPr>
          <w:shd w:val="clear" w:color="auto" w:fill="FFFFFF"/>
        </w:rPr>
        <w:t>biomass</w:t>
      </w:r>
      <w:r>
        <w:rPr>
          <w:shd w:val="clear" w:color="auto" w:fill="FFFFFF"/>
        </w:rPr>
        <w:t xml:space="preserve"> </w:t>
      </w:r>
      <w:r w:rsidRPr="0077448B">
        <w:rPr>
          <w:shd w:val="clear" w:color="auto" w:fill="FFFFFF"/>
        </w:rPr>
        <w:t>expansion factor to obtain the total above-ground biomass</w:t>
      </w:r>
      <w:r>
        <w:rPr>
          <w:shd w:val="clear" w:color="auto" w:fill="FFFFFF"/>
        </w:rPr>
        <w:t xml:space="preserve"> and </w:t>
      </w:r>
      <w:r w:rsidRPr="0061523A">
        <w:rPr>
          <w:shd w:val="clear" w:color="auto" w:fill="FFFFFF"/>
        </w:rPr>
        <w:sym w:font="Symbol" w:char="F072"/>
      </w:r>
      <w:r w:rsidR="0061523A" w:rsidRPr="0061523A">
        <w:rPr>
          <w:shd w:val="clear" w:color="auto" w:fill="FFFFFF"/>
        </w:rPr>
        <w:t xml:space="preserve"> </w:t>
      </w:r>
      <w:r w:rsidRPr="0077448B">
        <w:rPr>
          <w:shd w:val="clear" w:color="auto" w:fill="FFFFFF"/>
        </w:rPr>
        <w:t>is density of the wood (</w:t>
      </w:r>
      <w:r>
        <w:rPr>
          <w:shd w:val="clear" w:color="auto" w:fill="FFFFFF"/>
        </w:rPr>
        <w:t>kg</w:t>
      </w:r>
      <w:r w:rsidRPr="0077448B">
        <w:rPr>
          <w:shd w:val="clear" w:color="auto" w:fill="FFFFFF"/>
        </w:rPr>
        <w:t>/m</w:t>
      </w:r>
      <w:r w:rsidRPr="00D73BD2">
        <w:rPr>
          <w:shd w:val="clear" w:color="auto" w:fill="FFFFFF"/>
          <w:vertAlign w:val="superscript"/>
        </w:rPr>
        <w:t>3</w:t>
      </w:r>
      <w:r w:rsidRPr="0077448B">
        <w:rPr>
          <w:shd w:val="clear" w:color="auto" w:fill="FFFFFF"/>
        </w:rPr>
        <w:t>);</w:t>
      </w:r>
      <w:r>
        <w:rPr>
          <w:shd w:val="clear" w:color="auto" w:fill="FFFFFF"/>
        </w:rPr>
        <w:t xml:space="preserve"> R </w:t>
      </w:r>
      <w:r w:rsidRPr="0077448B">
        <w:rPr>
          <w:shd w:val="clear" w:color="auto" w:fill="FFFFFF"/>
        </w:rPr>
        <w:t>is ratio between below-ground and above-ground biomass</w:t>
      </w:r>
      <w:r>
        <w:rPr>
          <w:shd w:val="clear" w:color="auto" w:fill="FFFFFF"/>
        </w:rPr>
        <w:t xml:space="preserve">; CF is </w:t>
      </w:r>
      <w:r w:rsidRPr="00E746E7">
        <w:rPr>
          <w:shd w:val="clear" w:color="auto" w:fill="FFFFFF"/>
        </w:rPr>
        <w:t>the carbon fraction of the dry mass (conventionally equal to 0.5</w:t>
      </w:r>
      <w:r w:rsidR="0033167D">
        <w:rPr>
          <w:shd w:val="clear" w:color="auto" w:fill="FFFFFF"/>
        </w:rPr>
        <w:t xml:space="preserve"> </w:t>
      </w:r>
      <w:r w:rsidRPr="00E746E7">
        <w:rPr>
          <w:shd w:val="clear" w:color="auto" w:fill="FFFFFF"/>
        </w:rPr>
        <w:t xml:space="preserve">as suggested </w:t>
      </w:r>
      <w:r w:rsidRPr="0061523A">
        <w:rPr>
          <w:highlight w:val="yellow"/>
          <w:shd w:val="clear" w:color="auto" w:fill="FFFFFF"/>
        </w:rPr>
        <w:t>by IPCC (200</w:t>
      </w:r>
      <w:r w:rsidR="00D149F2">
        <w:rPr>
          <w:highlight w:val="yellow"/>
          <w:shd w:val="clear" w:color="auto" w:fill="FFFFFF"/>
        </w:rPr>
        <w:t>3</w:t>
      </w:r>
      <w:r w:rsidRPr="0061523A">
        <w:rPr>
          <w:highlight w:val="yellow"/>
          <w:shd w:val="clear" w:color="auto" w:fill="FFFFFF"/>
        </w:rPr>
        <w:t>).</w:t>
      </w:r>
    </w:p>
    <w:p w:rsidR="00276C44" w:rsidRDefault="00276C44" w:rsidP="0033167D">
      <w:pPr>
        <w:pStyle w:val="MDPI31text"/>
        <w:rPr>
          <w:shd w:val="clear" w:color="auto" w:fill="FFFFFF"/>
        </w:rPr>
      </w:pPr>
      <w:r>
        <w:rPr>
          <w:shd w:val="clear" w:color="auto" w:fill="FFFFFF"/>
        </w:rPr>
        <w:t xml:space="preserve">The </w:t>
      </w:r>
      <w:r w:rsidRPr="00F22F79">
        <w:rPr>
          <w:shd w:val="clear" w:color="auto" w:fill="FFFFFF"/>
        </w:rPr>
        <w:t>BCEF</w:t>
      </w:r>
      <w:r>
        <w:rPr>
          <w:shd w:val="clear" w:color="auto" w:fill="FFFFFF"/>
        </w:rPr>
        <w:t xml:space="preserve"> and R was</w:t>
      </w:r>
      <w:r w:rsidRPr="00F22F79">
        <w:rPr>
          <w:shd w:val="clear" w:color="auto" w:fill="FFFFFF"/>
        </w:rPr>
        <w:t xml:space="preserve"> taken from</w:t>
      </w:r>
      <w:r>
        <w:rPr>
          <w:shd w:val="clear" w:color="auto" w:fill="FFFFFF"/>
        </w:rPr>
        <w:t xml:space="preserve"> literature according to species and age of the tree</w:t>
      </w:r>
      <w:r w:rsidRPr="00F22F79">
        <w:rPr>
          <w:shd w:val="clear" w:color="auto" w:fill="FFFFFF"/>
        </w:rPr>
        <w:t xml:space="preserve"> </w:t>
      </w:r>
      <w:r>
        <w:rPr>
          <w:shd w:val="clear" w:color="auto" w:fill="FFFFFF"/>
        </w:rPr>
        <w:fldChar w:fldCharType="begin"/>
      </w:r>
      <w:r w:rsidR="00D149F2">
        <w:rPr>
          <w:shd w:val="clear" w:color="auto" w:fill="FFFFFF"/>
        </w:rPr>
        <w:instrText xml:space="preserve"> ADDIN ZOTERO_ITEM CSL_CITATION {"citationID":"Eff04xFa","properties":{"formattedCitation":"[58]","plainCitation":"[5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shd w:val="clear" w:color="auto" w:fill="FFFFFF"/>
        </w:rPr>
        <w:fldChar w:fldCharType="separate"/>
      </w:r>
      <w:r w:rsidR="00D149F2" w:rsidRPr="00D149F2">
        <w:t>[58]</w:t>
      </w:r>
      <w:r>
        <w:rPr>
          <w:shd w:val="clear" w:color="auto" w:fill="FFFFFF"/>
        </w:rPr>
        <w:fldChar w:fldCharType="end"/>
      </w:r>
      <w:r>
        <w:rPr>
          <w:shd w:val="clear" w:color="auto" w:fill="FFFFFF"/>
        </w:rPr>
        <w:t xml:space="preserve">, </w:t>
      </w:r>
      <w:r w:rsidRPr="00F22F79">
        <w:rPr>
          <w:shd w:val="clear" w:color="auto" w:fill="FFFFFF"/>
        </w:rPr>
        <w:t>CF</w:t>
      </w:r>
      <w:r>
        <w:rPr>
          <w:shd w:val="clear" w:color="auto" w:fill="FFFFFF"/>
        </w:rPr>
        <w:t xml:space="preserve"> (biomass conversion into carbon)</w:t>
      </w:r>
      <w:r w:rsidRPr="00F22F79">
        <w:rPr>
          <w:shd w:val="clear" w:color="auto" w:fill="FFFFFF"/>
        </w:rPr>
        <w:t xml:space="preserve"> was taken as 0.5. </w:t>
      </w:r>
      <w:r>
        <w:rPr>
          <w:shd w:val="clear" w:color="auto" w:fill="FFFFFF"/>
        </w:rPr>
        <w:t>Trunk v</w:t>
      </w:r>
      <w:r w:rsidRPr="00F22F79">
        <w:rPr>
          <w:shd w:val="clear" w:color="auto" w:fill="FFFFFF"/>
        </w:rPr>
        <w:t>olume</w:t>
      </w:r>
      <w:r>
        <w:rPr>
          <w:shd w:val="clear" w:color="auto" w:fill="FFFFFF"/>
        </w:rPr>
        <w:t xml:space="preserve"> (V)</w:t>
      </w:r>
      <w:r w:rsidRPr="00F22F79">
        <w:rPr>
          <w:shd w:val="clear" w:color="auto" w:fill="FFFFFF"/>
        </w:rPr>
        <w:t xml:space="preserve"> was calculated </w:t>
      </w:r>
      <w:r>
        <w:rPr>
          <w:shd w:val="clear" w:color="auto" w:fill="FFFFFF"/>
        </w:rPr>
        <w:t>using</w:t>
      </w:r>
      <w:r w:rsidRPr="00F22F79">
        <w:rPr>
          <w:shd w:val="clear" w:color="auto" w:fill="FFFFFF"/>
        </w:rPr>
        <w:t xml:space="preserve"> </w:t>
      </w:r>
      <w:r>
        <w:t>h</w:t>
      </w:r>
      <w:r w:rsidRPr="00F22F79">
        <w:rPr>
          <w:shd w:val="clear" w:color="auto" w:fill="FFFFFF"/>
        </w:rPr>
        <w:t xml:space="preserve">eight </w:t>
      </w:r>
      <w:r>
        <w:rPr>
          <w:shd w:val="clear" w:color="auto" w:fill="FFFFFF"/>
        </w:rPr>
        <w:t xml:space="preserve">measured directly in field and basal area increment (BAI according to </w:t>
      </w:r>
      <w:r w:rsidRPr="00D149F2">
        <w:rPr>
          <w:highlight w:val="yellow"/>
          <w:shd w:val="clear" w:color="auto" w:fill="FFFFFF"/>
        </w:rPr>
        <w:t>LeBlanc, 1992</w:t>
      </w:r>
      <w:r>
        <w:rPr>
          <w:shd w:val="clear" w:color="auto" w:fill="FFFFFF"/>
        </w:rPr>
        <w:t>).</w:t>
      </w:r>
    </w:p>
    <w:tbl>
      <w:tblPr>
        <w:tblW w:w="5000" w:type="pct"/>
        <w:jc w:val="center"/>
        <w:tblCellMar>
          <w:left w:w="0" w:type="dxa"/>
          <w:right w:w="0" w:type="dxa"/>
        </w:tblCellMar>
        <w:tblLook w:val="04A0" w:firstRow="1" w:lastRow="0" w:firstColumn="1" w:lastColumn="0" w:noHBand="0" w:noVBand="1"/>
      </w:tblPr>
      <w:tblGrid>
        <w:gridCol w:w="8409"/>
        <w:gridCol w:w="435"/>
      </w:tblGrid>
      <w:tr w:rsidR="00276C44" w:rsidRPr="00A35A63" w:rsidTr="00A35A63">
        <w:trPr>
          <w:jc w:val="center"/>
        </w:trPr>
        <w:tc>
          <w:tcPr>
            <w:tcW w:w="4754" w:type="pct"/>
          </w:tcPr>
          <w:p w:rsidR="00276C44" w:rsidRPr="00A35A63" w:rsidRDefault="00A35A63" w:rsidP="00A35A63">
            <w:pPr>
              <w:pStyle w:val="MDPI39equation"/>
              <w:rPr>
                <w:rFonts w:ascii="Times New Roman" w:hAnsi="Times New Roman"/>
                <w:shd w:val="clear" w:color="auto" w:fill="FFFFFF"/>
              </w:rPr>
            </w:pPr>
            <m:oMath>
              <m:r>
                <w:rPr>
                  <w:rFonts w:ascii="Cambria Math" w:hAnsi="Cambria Math"/>
                  <w:shd w:val="clear" w:color="auto" w:fill="FFFFFF"/>
                </w:rPr>
                <m:t>BAI</m:t>
              </m:r>
              <m:r>
                <m:rPr>
                  <m:sty m:val="p"/>
                </m:rPr>
                <w:rPr>
                  <w:rFonts w:ascii="Cambria Math" w:hAnsi="Cambria Math"/>
                  <w:shd w:val="clear" w:color="auto" w:fill="FFFFFF"/>
                </w:rPr>
                <m:t>=</m:t>
              </m:r>
              <m:f>
                <m:fPr>
                  <m:ctrlPr>
                    <w:rPr>
                      <w:rFonts w:ascii="Cambria Math" w:hAnsi="Cambria Math"/>
                      <w:shd w:val="clear" w:color="auto" w:fill="FFFFFF"/>
                    </w:rPr>
                  </m:ctrlPr>
                </m:fPr>
                <m:num>
                  <m:r>
                    <w:rPr>
                      <w:rFonts w:ascii="Cambria Math" w:hAnsi="Cambria Math"/>
                      <w:shd w:val="clear" w:color="auto" w:fill="FFFFFF"/>
                    </w:rPr>
                    <m:t>π</m:t>
                  </m:r>
                </m:num>
                <m:den>
                  <m:r>
                    <m:rPr>
                      <m:sty m:val="p"/>
                    </m:rPr>
                    <w:rPr>
                      <w:rFonts w:ascii="Cambria Math" w:hAnsi="Cambria Math"/>
                      <w:shd w:val="clear" w:color="auto" w:fill="FFFFFF"/>
                    </w:rPr>
                    <m:t>4</m:t>
                  </m:r>
                </m:den>
              </m:f>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w:rPr>
                          <w:rFonts w:ascii="Cambria Math" w:hAnsi="Cambria Math"/>
                          <w:shd w:val="clear" w:color="auto" w:fill="FFFFFF"/>
                        </w:rPr>
                        <m:t>DBH</m:t>
                      </m:r>
                    </m:e>
                    <m:sup>
                      <m:r>
                        <m:rPr>
                          <m:sty m:val="p"/>
                        </m:rPr>
                        <w:rPr>
                          <w:rFonts w:ascii="Cambria Math" w:hAnsi="Cambria Math"/>
                          <w:shd w:val="clear" w:color="auto" w:fill="FFFFFF"/>
                        </w:rPr>
                        <m:t>2</m:t>
                      </m:r>
                    </m:sup>
                  </m:sSup>
                </m:e>
              </m:d>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m:t>
                      </m:r>
                      <m:r>
                        <w:rPr>
                          <w:rFonts w:ascii="Cambria Math" w:hAnsi="Cambria Math"/>
                          <w:shd w:val="clear" w:color="auto" w:fill="FFFFFF"/>
                        </w:rPr>
                        <m:t>DBH</m:t>
                      </m:r>
                      <m:r>
                        <m:rPr>
                          <m:sty m:val="p"/>
                        </m:rPr>
                        <w:rPr>
                          <w:rFonts w:ascii="Cambria Math" w:hAnsi="Cambria Math"/>
                          <w:shd w:val="clear" w:color="auto" w:fill="FFFFFF"/>
                        </w:rPr>
                        <m:t>-2</m:t>
                      </m:r>
                      <m:r>
                        <w:rPr>
                          <w:rFonts w:ascii="Cambria Math" w:hAnsi="Cambria Math"/>
                          <w:shd w:val="clear" w:color="auto" w:fill="FFFFFF"/>
                        </w:rPr>
                        <m:t>w</m:t>
                      </m:r>
                      <m:r>
                        <m:rPr>
                          <m:sty m:val="p"/>
                        </m:rPr>
                        <w:rPr>
                          <w:rFonts w:ascii="Cambria Math" w:hAnsi="Cambria Math"/>
                          <w:shd w:val="clear" w:color="auto" w:fill="FFFFFF"/>
                        </w:rPr>
                        <m:t>)</m:t>
                      </m:r>
                    </m:e>
                    <m:sup>
                      <m:r>
                        <m:rPr>
                          <m:sty m:val="p"/>
                        </m:rPr>
                        <w:rPr>
                          <w:rFonts w:ascii="Cambria Math" w:hAnsi="Cambria Math"/>
                          <w:shd w:val="clear" w:color="auto" w:fill="FFFFFF"/>
                        </w:rPr>
                        <m:t>2</m:t>
                      </m:r>
                    </m:sup>
                  </m:sSup>
                </m:e>
              </m:d>
            </m:oMath>
            <w:r w:rsidR="0061523A" w:rsidRPr="00A35A63">
              <w:rPr>
                <w:shd w:val="clear" w:color="auto" w:fill="FFFFFF"/>
              </w:rPr>
              <w:fldChar w:fldCharType="begin"/>
            </w:r>
            <w:r w:rsidR="0061523A" w:rsidRPr="00A35A63">
              <w:rPr>
                <w:shd w:val="clear" w:color="auto" w:fill="FFFFFF"/>
              </w:rPr>
              <w:instrText xml:space="preserve"> QUOTE </w:instrText>
            </w:r>
            <m:oMath>
              <m:r>
                <m:rPr>
                  <m:sty m:val="p"/>
                </m:rPr>
                <w:rPr>
                  <w:rFonts w:ascii="Cambria Math" w:hAnsi="Cambria Math"/>
                  <w:shd w:val="clear" w:color="auto" w:fill="FFFFFF"/>
                </w:rPr>
                <m:t>BAI=</m:t>
              </m:r>
              <m:f>
                <m:fPr>
                  <m:ctrlPr>
                    <w:rPr>
                      <w:rFonts w:ascii="Cambria Math" w:hAnsi="Cambria Math"/>
                      <w:shd w:val="clear" w:color="auto" w:fill="FFFFFF"/>
                    </w:rPr>
                  </m:ctrlPr>
                </m:fPr>
                <m:num>
                  <m:r>
                    <m:rPr>
                      <m:sty m:val="p"/>
                    </m:rPr>
                    <w:rPr>
                      <w:rFonts w:ascii="Cambria Math" w:hAnsi="Cambria Math"/>
                      <w:shd w:val="clear" w:color="auto" w:fill="FFFFFF"/>
                    </w:rPr>
                    <m:t>π</m:t>
                  </m:r>
                </m:num>
                <m:den>
                  <m:r>
                    <m:rPr>
                      <m:sty m:val="p"/>
                    </m:rPr>
                    <w:rPr>
                      <w:rFonts w:ascii="Cambria Math" w:hAnsi="Cambria Math"/>
                      <w:shd w:val="clear" w:color="auto" w:fill="FFFFFF"/>
                    </w:rPr>
                    <m:t>4</m:t>
                  </m:r>
                </m:den>
              </m:f>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m:t>
                      </m:r>
                    </m:e>
                    <m:sup>
                      <m:r>
                        <m:rPr>
                          <m:sty m:val="p"/>
                        </m:rPr>
                        <w:rPr>
                          <w:rFonts w:ascii="Cambria Math" w:hAnsi="Cambria Math"/>
                          <w:shd w:val="clear" w:color="auto" w:fill="FFFFFF"/>
                        </w:rPr>
                        <m:t>2</m:t>
                      </m:r>
                    </m:sup>
                  </m:sSup>
                </m:e>
              </m:d>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2w)</m:t>
                      </m:r>
                    </m:e>
                    <m:sup>
                      <m:r>
                        <m:rPr>
                          <m:sty m:val="p"/>
                        </m:rPr>
                        <w:rPr>
                          <w:rFonts w:ascii="Cambria Math" w:hAnsi="Cambria Math"/>
                          <w:shd w:val="clear" w:color="auto" w:fill="FFFFFF"/>
                        </w:rPr>
                        <m:t>2</m:t>
                      </m:r>
                    </m:sup>
                  </m:sSup>
                </m:e>
              </m:d>
            </m:oMath>
            <w:r w:rsidR="0061523A" w:rsidRPr="00A35A63">
              <w:rPr>
                <w:shd w:val="clear" w:color="auto" w:fill="FFFFFF"/>
              </w:rPr>
              <w:instrText xml:space="preserve"> </w:instrText>
            </w:r>
            <w:r w:rsidR="0061523A" w:rsidRPr="00A35A63">
              <w:rPr>
                <w:shd w:val="clear" w:color="auto" w:fill="FFFFFF"/>
              </w:rPr>
              <w:fldChar w:fldCharType="end"/>
            </w:r>
            <w:r w:rsidR="00276C44" w:rsidRPr="00A35A63">
              <w:rPr>
                <w:shd w:val="clear" w:color="auto" w:fill="FFFFFF"/>
              </w:rPr>
              <w:fldChar w:fldCharType="begin"/>
            </w:r>
            <w:r w:rsidR="00276C44" w:rsidRPr="00A35A63">
              <w:rPr>
                <w:shd w:val="clear" w:color="auto" w:fill="FFFFFF"/>
              </w:rPr>
              <w:instrText xml:space="preserve"> QUOTE </w:instrText>
            </w:r>
            <m:oMath>
              <m:r>
                <m:rPr>
                  <m:sty m:val="p"/>
                </m:rPr>
                <w:rPr>
                  <w:rFonts w:ascii="Cambria Math" w:hAnsi="Cambria Math"/>
                  <w:shd w:val="clear" w:color="auto" w:fill="FFFFFF"/>
                </w:rPr>
                <m:t>BAI=</m:t>
              </m:r>
              <m:f>
                <m:fPr>
                  <m:ctrlPr>
                    <w:rPr>
                      <w:rFonts w:ascii="Cambria Math" w:hAnsi="Cambria Math"/>
                      <w:shd w:val="clear" w:color="auto" w:fill="FFFFFF"/>
                    </w:rPr>
                  </m:ctrlPr>
                </m:fPr>
                <m:num>
                  <m:r>
                    <m:rPr>
                      <m:sty m:val="p"/>
                    </m:rPr>
                    <w:rPr>
                      <w:rFonts w:ascii="Cambria Math" w:hAnsi="Cambria Math"/>
                      <w:shd w:val="clear" w:color="auto" w:fill="FFFFFF"/>
                    </w:rPr>
                    <m:t>π</m:t>
                  </m:r>
                </m:num>
                <m:den>
                  <m:r>
                    <m:rPr>
                      <m:sty m:val="p"/>
                    </m:rPr>
                    <w:rPr>
                      <w:rFonts w:ascii="Cambria Math" w:hAnsi="Cambria Math"/>
                      <w:shd w:val="clear" w:color="auto" w:fill="FFFFFF"/>
                    </w:rPr>
                    <m:t>4</m:t>
                  </m:r>
                </m:den>
              </m:f>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m:t>
                      </m:r>
                    </m:e>
                    <m:sup>
                      <m:r>
                        <m:rPr>
                          <m:sty m:val="p"/>
                        </m:rPr>
                        <w:rPr>
                          <w:rFonts w:ascii="Cambria Math" w:hAnsi="Cambria Math"/>
                          <w:shd w:val="clear" w:color="auto" w:fill="FFFFFF"/>
                        </w:rPr>
                        <m:t>2</m:t>
                      </m:r>
                    </m:sup>
                  </m:sSup>
                </m:e>
              </m:d>
              <m:d>
                <m:dPr>
                  <m:begChr m:val=""/>
                  <m:endChr m:val="]"/>
                  <m:ctrlPr>
                    <w:rPr>
                      <w:rFonts w:ascii="Cambria Math" w:hAnsi="Cambria Math"/>
                      <w:shd w:val="clear" w:color="auto" w:fill="FFFFFF"/>
                    </w:rPr>
                  </m:ctrlPr>
                </m:dPr>
                <m:e>
                  <m:sSup>
                    <m:sSupPr>
                      <m:ctrlPr>
                        <w:rPr>
                          <w:rFonts w:ascii="Cambria Math" w:hAnsi="Cambria Math"/>
                          <w:shd w:val="clear" w:color="auto" w:fill="FFFFFF"/>
                        </w:rPr>
                      </m:ctrlPr>
                    </m:sSupPr>
                    <m:e>
                      <m:r>
                        <m:rPr>
                          <m:sty m:val="p"/>
                        </m:rPr>
                        <w:rPr>
                          <w:rFonts w:ascii="Cambria Math" w:hAnsi="Cambria Math"/>
                          <w:shd w:val="clear" w:color="auto" w:fill="FFFFFF"/>
                        </w:rPr>
                        <m:t>-(DBH-2w)</m:t>
                      </m:r>
                    </m:e>
                    <m:sup>
                      <m:r>
                        <m:rPr>
                          <m:sty m:val="p"/>
                        </m:rPr>
                        <w:rPr>
                          <w:rFonts w:ascii="Cambria Math" w:hAnsi="Cambria Math"/>
                          <w:shd w:val="clear" w:color="auto" w:fill="FFFFFF"/>
                        </w:rPr>
                        <m:t>2</m:t>
                      </m:r>
                    </m:sup>
                  </m:sSup>
                </m:e>
              </m:d>
            </m:oMath>
            <w:r w:rsidR="00276C44" w:rsidRPr="00A35A63">
              <w:rPr>
                <w:shd w:val="clear" w:color="auto" w:fill="FFFFFF"/>
              </w:rPr>
              <w:instrText xml:space="preserve"> </w:instrText>
            </w:r>
            <w:r w:rsidR="00276C44" w:rsidRPr="00A35A63">
              <w:rPr>
                <w:shd w:val="clear" w:color="auto" w:fill="FFFFFF"/>
              </w:rPr>
              <w:fldChar w:fldCharType="end"/>
            </w:r>
            <w:r w:rsidR="00276C44" w:rsidRPr="00A35A63">
              <w:rPr>
                <w:rFonts w:ascii="Times New Roman" w:hAnsi="Times New Roman"/>
                <w:shd w:val="clear" w:color="auto" w:fill="FFFFFF"/>
              </w:rPr>
              <w:t>,</w:t>
            </w:r>
          </w:p>
        </w:tc>
        <w:tc>
          <w:tcPr>
            <w:tcW w:w="246" w:type="pct"/>
            <w:vAlign w:val="center"/>
          </w:tcPr>
          <w:p w:rsidR="00276C44" w:rsidRPr="00A35A63" w:rsidRDefault="00276C44" w:rsidP="0033167D">
            <w:pPr>
              <w:pStyle w:val="MDPI3aequationnumber"/>
            </w:pPr>
            <w:r w:rsidRPr="00A35A63">
              <w:t>(2)</w:t>
            </w:r>
          </w:p>
        </w:tc>
      </w:tr>
    </w:tbl>
    <w:p w:rsidR="00276C44" w:rsidRDefault="00276C44" w:rsidP="0033167D">
      <w:pPr>
        <w:pStyle w:val="MDPI31text"/>
        <w:ind w:firstLine="0"/>
        <w:rPr>
          <w:shd w:val="clear" w:color="auto" w:fill="FFFFFF"/>
        </w:rPr>
      </w:pPr>
      <w:r>
        <w:rPr>
          <w:shd w:val="clear" w:color="auto" w:fill="FFFFFF"/>
        </w:rPr>
        <w:t xml:space="preserve">where </w:t>
      </w:r>
      <w:r w:rsidRPr="001D0B5D">
        <w:rPr>
          <w:i/>
          <w:iCs/>
          <w:shd w:val="clear" w:color="auto" w:fill="FFFFFF"/>
        </w:rPr>
        <w:t>w</w:t>
      </w:r>
      <w:r>
        <w:rPr>
          <w:shd w:val="clear" w:color="auto" w:fill="FFFFFF"/>
        </w:rPr>
        <w:t xml:space="preserve"> is trunk diameter expansion measured in real time with </w:t>
      </w:r>
      <w:proofErr w:type="spellStart"/>
      <w:r>
        <w:rPr>
          <w:shd w:val="clear" w:color="auto" w:fill="FFFFFF"/>
        </w:rPr>
        <w:t>TreeTalker</w:t>
      </w:r>
      <w:proofErr w:type="spellEnd"/>
      <w:r>
        <w:rPr>
          <w:shd w:val="clear" w:color="auto" w:fill="FFFFFF"/>
        </w:rPr>
        <w:t xml:space="preserve">+ IR distance sensor. Stem </w:t>
      </w:r>
      <w:proofErr w:type="spellStart"/>
      <w:r>
        <w:rPr>
          <w:shd w:val="clear" w:color="auto" w:fill="FFFFFF"/>
        </w:rPr>
        <w:t>dendrometric</w:t>
      </w:r>
      <w:proofErr w:type="spellEnd"/>
      <w:r>
        <w:rPr>
          <w:shd w:val="clear" w:color="auto" w:fill="FFFFFF"/>
        </w:rPr>
        <w:t xml:space="preserve"> coefficients for different species have been taken into account for the estimation of the trunk shape in the final calculation of biomass </w:t>
      </w:r>
      <w:proofErr w:type="gramStart"/>
      <w:r>
        <w:rPr>
          <w:shd w:val="clear" w:color="auto" w:fill="FFFFFF"/>
        </w:rPr>
        <w:t>increment</w:t>
      </w:r>
      <w:r w:rsidRPr="007501BF">
        <w:rPr>
          <w:highlight w:val="yellow"/>
          <w:shd w:val="clear" w:color="auto" w:fill="FFFFFF"/>
        </w:rPr>
        <w:t>.(</w:t>
      </w:r>
      <w:proofErr w:type="gramEnd"/>
      <w:r w:rsidR="008608C0" w:rsidRPr="008608C0">
        <w:rPr>
          <w:highlight w:val="yellow"/>
          <w:shd w:val="clear" w:color="auto" w:fill="FFFFFF"/>
        </w:rPr>
        <w:t xml:space="preserve"> </w:t>
      </w:r>
      <w:r w:rsidR="008608C0" w:rsidRPr="0061523A">
        <w:rPr>
          <w:highlight w:val="yellow"/>
          <w:shd w:val="clear" w:color="auto" w:fill="FFFFFF"/>
        </w:rPr>
        <w:t>IPCC</w:t>
      </w:r>
      <w:r w:rsidR="008608C0">
        <w:rPr>
          <w:highlight w:val="yellow"/>
          <w:shd w:val="clear" w:color="auto" w:fill="FFFFFF"/>
        </w:rPr>
        <w:t xml:space="preserve">, </w:t>
      </w:r>
      <w:r w:rsidR="008608C0" w:rsidRPr="0061523A">
        <w:rPr>
          <w:highlight w:val="yellow"/>
          <w:shd w:val="clear" w:color="auto" w:fill="FFFFFF"/>
        </w:rPr>
        <w:t>200</w:t>
      </w:r>
      <w:r w:rsidR="008608C0">
        <w:rPr>
          <w:highlight w:val="yellow"/>
          <w:shd w:val="clear" w:color="auto" w:fill="FFFFFF"/>
        </w:rPr>
        <w:t>3</w:t>
      </w:r>
      <w:r w:rsidRPr="007501BF">
        <w:rPr>
          <w:highlight w:val="yellow"/>
          <w:shd w:val="clear" w:color="auto" w:fill="FFFFFF"/>
        </w:rPr>
        <w:t>)</w:t>
      </w:r>
      <w:r w:rsidR="0033167D">
        <w:rPr>
          <w:shd w:val="clear" w:color="auto" w:fill="FFFFFF"/>
        </w:rPr>
        <w:t>.</w:t>
      </w:r>
    </w:p>
    <w:p w:rsidR="0033167D" w:rsidRPr="00C309FD" w:rsidRDefault="0033167D" w:rsidP="0033167D">
      <w:pPr>
        <w:pStyle w:val="MDPI23heading3"/>
      </w:pPr>
      <w:r w:rsidRPr="00C309FD">
        <w:t>2.2.2. Climate regulation via air temperature and humidity</w:t>
      </w:r>
    </w:p>
    <w:p w:rsidR="0033167D" w:rsidRDefault="0033167D" w:rsidP="0033167D">
      <w:pPr>
        <w:pStyle w:val="MDPI31text"/>
      </w:pPr>
      <w:r>
        <w:t>We have used direct measurements of temperature and humidity changes based on the difference between data form thermo-hygrometers of individual TT, measuring climate parameters at 3 m height under the crown space and TT-R (reference outside station).</w:t>
      </w:r>
      <w:r w:rsidRPr="00FC29EE">
        <w:t xml:space="preserve"> </w:t>
      </w:r>
      <w:r>
        <w:t>Temperature and humidity measurements were taken by the TT device with a measuring cycle of 1.5 hours as for all the other parameters.</w:t>
      </w:r>
    </w:p>
    <w:p w:rsidR="0033167D" w:rsidRPr="00C309FD" w:rsidRDefault="0033167D" w:rsidP="0033167D">
      <w:pPr>
        <w:pStyle w:val="MDPI23heading3"/>
      </w:pPr>
      <w:r w:rsidRPr="00C309FD">
        <w:t>2.2.3. Water fluxes and energy consumption through transpiration</w:t>
      </w:r>
    </w:p>
    <w:p w:rsidR="0033167D" w:rsidRPr="00940AF6" w:rsidRDefault="0033167D" w:rsidP="0033167D">
      <w:pPr>
        <w:pStyle w:val="MDPI31text"/>
      </w:pPr>
      <w:r w:rsidRPr="0033167D">
        <w:t xml:space="preserve">The transpiration rate of whole plants is closely approximated by the sap flow rate in the main stem or trunk. We implemented in the TT platform the Thermal Dissipation method, firstly developed by </w:t>
      </w:r>
      <w:proofErr w:type="spellStart"/>
      <w:r w:rsidR="00D149F2" w:rsidRPr="0033167D">
        <w:t>Granier</w:t>
      </w:r>
      <w:proofErr w:type="spellEnd"/>
      <w:r w:rsidR="00D149F2" w:rsidRPr="0033167D">
        <w:t xml:space="preserve"> </w:t>
      </w:r>
      <w:r w:rsidR="00D149F2">
        <w:fldChar w:fldCharType="begin"/>
      </w:r>
      <w:r w:rsidR="00D149F2">
        <w:instrText xml:space="preserve"> ADDIN ZOTERO_ITEM CSL_CITATION {"citationID":"aYKBxrbS","properties":{"formattedCitation":"[59]","plainCitation":"[59]","noteIndex":0},"citationItems":[{"id":2202,"uris":["http://zotero.org/users/3524663/items/K98UBNK5"],"uri":["http://zotero.org/users/3524663/items/K98UBNK5"],"itemData":{"id":2202,"type":"article-journal","container-title":"Annales des Sciences Forestières","DOI":"10.1051/forest:19850204","ISSN":"0003-4312","issue":"2","language":"fr","page":"193-200","source":"Crossref","title":"Une nouvelle méthode pour la mesure du flux de sève brute dans le tronc des arbres","volume":"42","author":[{"family":"Granier","given":"A."}],"issued":{"date-parts":[["1985"]]}}}],"schema":"https://github.com/citation-style-language/schema/raw/master/csl-citation.json"} </w:instrText>
      </w:r>
      <w:r w:rsidR="00D149F2">
        <w:fldChar w:fldCharType="separate"/>
      </w:r>
      <w:r w:rsidR="00D149F2" w:rsidRPr="00D149F2">
        <w:t>[59]</w:t>
      </w:r>
      <w:r w:rsidR="00D149F2">
        <w:fldChar w:fldCharType="end"/>
      </w:r>
      <w:r w:rsidRPr="0033167D">
        <w:t xml:space="preserve">. </w:t>
      </w:r>
      <w:proofErr w:type="spellStart"/>
      <w:r w:rsidRPr="0033167D">
        <w:t>Granier</w:t>
      </w:r>
      <w:proofErr w:type="spellEnd"/>
      <w:r w:rsidRPr="0033167D">
        <w:t xml:space="preserve"> original method is based on the dissipation of a heated probe in relation to a reference one in proximity (about 10 cm in our case), with continuous heating. The need of reducing of energy consumption in field operations have raised up modifications of the thermal dissipation method to include the possibility to use heating and cooling cycles, which reflect in a better accounting of thermal gradients and at the same time reducing the power requirements. In this experiment we have used the approach of Do et al. </w:t>
      </w:r>
      <w:r w:rsidR="00D149F2">
        <w:fldChar w:fldCharType="begin"/>
      </w:r>
      <w:r w:rsidR="00D149F2">
        <w:instrText xml:space="preserve"> ADDIN ZOTERO_ITEM CSL_CITATION {"citationID":"OAtSqmd1","properties":{"formattedCitation":"[34,60]","plainCitation":"[34,60]","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id":2199,"uris":["http://zotero.org/users/3524663/items/4A62TLN3"],"uri":["http://zotero.org/users/3524663/items/4A62TLN3"],"itemData":{"id":2199,"type":"article-journal","abstract":"Comparisons of tree water relations between treatments, species and sites are facilitated by the use of simple and low-cost measurements of xylem sap flow rates. The transient thermal dissipation (TTD) method is a variant of the constant thermal dissipation (CTD) method of Granier. It has the advantages of limiting thermal interference and of saving electrical energy. Here, our concern was to test a new step towards simplicity and low cost: the applicability of the TTD method with a single probe, i.e., without a reference sensor, following a cycle of 10 min heating and 10 min cooling, and using the same thermal index and multi-species calibration previously assessed with a dual probe. First, the responses of the dual and single probes were compared in an artificial hydraulic column of sawdust in the laboratory over a complete range of flux densities, from 0.3 to 4.0 l dm−2 h−1. Second, diurnal kinetics were compared in a young tree with rapid changes in the sapwood reference temperature of up to 5 °C h−1 for 5 consecutive days. With a relatively stable reference temperature, laboratory results showed that a single probe yielded the same temperature signal and thermal index as a dual probe for the full range of sap flux densities. Within the tree, the cooled temperature of the heated probe, linearly interpolated, proved to be an accurate indicator of the change in the reference temperature over time. Logically, the temperature signals and estimates of sap flux density with the single probe did not differ from the dual-sensor measurements when the cooled temperature was interpolated. Additionally, the responses of the thermal index, yielded in the hydraulic experiment with the sawdust column, fell within the variability of the multi-species calibration. This result supports the previous assessment of a non-species-specific calibration for the TTD method with diffuse porous media. In conclusion, our results showed that the TTD method can be directly applied with a single probe. Limitations and possible future progress are pointed out. This measurement system is probably the simplest technique currently available to measure xylem sap flow.","container-title":"Tree Physiology","DOI":"10.1093/treephys/tpr020","ISSN":"0829-318X, 1758-4469","issue":"4","language":"en","page":"369-380","source":"Crossref","title":"Transient thermal dissipation method for xylem sap flow measurement: implementation with a single probe","title-short":"Transient thermal dissipation method for xylem sap flow measurement","volume":"31","author":[{"family":"Do","given":"F. C."},{"family":"Isarangkool Na Ayutthaya","given":"S."},{"family":"Rocheteau","given":"A."}],"issued":{"date-parts":[["2011",4,1]]}}}],"schema":"https://github.com/citation-style-language/schema/raw/master/csl-citation.json"} </w:instrText>
      </w:r>
      <w:r w:rsidR="00D149F2">
        <w:fldChar w:fldCharType="separate"/>
      </w:r>
      <w:r w:rsidR="00D149F2" w:rsidRPr="00D149F2">
        <w:t>[34,60]</w:t>
      </w:r>
      <w:r w:rsidR="00D149F2">
        <w:fldChar w:fldCharType="end"/>
      </w:r>
      <w:r w:rsidRPr="0033167D">
        <w:t xml:space="preserve">, with a heating cycling of 10 minutes, while data are sent every 90 minutes to the server. </w:t>
      </w:r>
      <w:r>
        <w:t xml:space="preserve">The heated and reference probes of </w:t>
      </w:r>
      <w:r w:rsidRPr="00F31368">
        <w:t xml:space="preserve">TT+ </w:t>
      </w:r>
      <w:r>
        <w:t>are</w:t>
      </w:r>
      <w:r w:rsidRPr="00F31368">
        <w:t xml:space="preserve"> installed into the tree trunk at the vertical distance</w:t>
      </w:r>
      <w:r>
        <w:t xml:space="preserve"> of</w:t>
      </w:r>
      <w:r w:rsidRPr="00F31368">
        <w:t xml:space="preserve"> 10 cm. </w:t>
      </w:r>
      <w:r>
        <w:t>The probes have a</w:t>
      </w:r>
      <w:r w:rsidRPr="00F31368">
        <w:t xml:space="preserve"> diameter </w:t>
      </w:r>
      <w:r>
        <w:t>of 2.5 </w:t>
      </w:r>
      <w:r w:rsidRPr="00F31368">
        <w:t xml:space="preserve">mm each and </w:t>
      </w:r>
      <w:r>
        <w:t xml:space="preserve">are installed </w:t>
      </w:r>
      <w:r w:rsidRPr="00F31368">
        <w:t xml:space="preserve">at the depth </w:t>
      </w:r>
      <w:r>
        <w:t>of 2.5 </w:t>
      </w:r>
      <w:r w:rsidRPr="00F31368">
        <w:t xml:space="preserve">cm. </w:t>
      </w:r>
      <w:r>
        <w:t xml:space="preserve">The </w:t>
      </w:r>
      <w:r w:rsidRPr="00F31368">
        <w:t xml:space="preserve">TT+ heat dissipation </w:t>
      </w:r>
      <w:r>
        <w:t xml:space="preserve">probe is </w:t>
      </w:r>
      <w:r w:rsidRPr="00F31368">
        <w:t>installed on the northern side of the trunk at the 3.5</w:t>
      </w:r>
      <w:r>
        <w:t> </w:t>
      </w:r>
      <w:r w:rsidRPr="00F31368">
        <w:t xml:space="preserve">m height and </w:t>
      </w:r>
      <w:r>
        <w:t>is</w:t>
      </w:r>
      <w:r w:rsidRPr="00F31368">
        <w:t xml:space="preserve"> well protected fro</w:t>
      </w:r>
      <w:r>
        <w:t>m direct sun heating by the canopy. The s</w:t>
      </w:r>
      <w:r w:rsidRPr="00F31368">
        <w:t xml:space="preserve">ap wood area for each tree was assessed </w:t>
      </w:r>
      <w:r>
        <w:t xml:space="preserve">by using literature data on its </w:t>
      </w:r>
      <w:proofErr w:type="gramStart"/>
      <w:r>
        <w:t>relation</w:t>
      </w:r>
      <w:proofErr w:type="gramEnd"/>
      <w:r>
        <w:t xml:space="preserve"> with tree diameter </w:t>
      </w:r>
      <w:r w:rsidRPr="008608C0">
        <w:rPr>
          <w:highlight w:val="yellow"/>
        </w:rPr>
        <w:t>(</w:t>
      </w:r>
      <w:r w:rsidR="005D21DC" w:rsidRPr="008608C0">
        <w:rPr>
          <w:highlight w:val="yellow"/>
        </w:rPr>
        <w:t>Daley et al., 2007;</w:t>
      </w:r>
      <w:r w:rsidR="008608C0">
        <w:rPr>
          <w:highlight w:val="yellow"/>
        </w:rPr>
        <w:t xml:space="preserve"> </w:t>
      </w:r>
      <w:proofErr w:type="spellStart"/>
      <w:r w:rsidR="001D664F" w:rsidRPr="008608C0">
        <w:rPr>
          <w:highlight w:val="yellow"/>
        </w:rPr>
        <w:t>Gebauer</w:t>
      </w:r>
      <w:proofErr w:type="spellEnd"/>
      <w:r w:rsidR="001D664F" w:rsidRPr="008608C0">
        <w:rPr>
          <w:highlight w:val="yellow"/>
        </w:rPr>
        <w:t xml:space="preserve"> et. al, 2008;</w:t>
      </w:r>
      <w:r w:rsidR="008608C0" w:rsidRPr="008608C0">
        <w:rPr>
          <w:highlight w:val="yellow"/>
        </w:rPr>
        <w:t xml:space="preserve"> </w:t>
      </w:r>
      <w:proofErr w:type="spellStart"/>
      <w:r w:rsidR="008608C0" w:rsidRPr="008608C0">
        <w:rPr>
          <w:highlight w:val="yellow"/>
        </w:rPr>
        <w:t>Thurner</w:t>
      </w:r>
      <w:proofErr w:type="spellEnd"/>
      <w:r w:rsidR="008608C0" w:rsidRPr="008608C0">
        <w:rPr>
          <w:highlight w:val="yellow"/>
        </w:rPr>
        <w:t xml:space="preserve"> et al, 2019</w:t>
      </w:r>
      <w:r w:rsidRPr="008608C0">
        <w:rPr>
          <w:highlight w:val="yellow"/>
        </w:rPr>
        <w:t>).</w:t>
      </w:r>
      <w:r w:rsidRPr="00F31368">
        <w:t xml:space="preserve"> Sap flow was calculated with </w:t>
      </w:r>
      <w:r>
        <w:t xml:space="preserve">the </w:t>
      </w:r>
      <w:r w:rsidRPr="00F31368">
        <w:t xml:space="preserve">assumption that the whole trunk sapwood area was conducting water. It was assumed that daily transpiration is </w:t>
      </w:r>
      <w:r>
        <w:t>equal to daily sum of sap flow.</w:t>
      </w:r>
    </w:p>
    <w:p w:rsidR="0033167D" w:rsidRDefault="0033167D" w:rsidP="0033167D">
      <w:pPr>
        <w:pStyle w:val="MDPI31text"/>
      </w:pPr>
      <w:r>
        <w:t>T</w:t>
      </w:r>
      <w:r w:rsidRPr="00175DFD">
        <w:t>he energy absorbed by tree</w:t>
      </w:r>
      <w:r>
        <w:t xml:space="preserve"> for transpiration was calculated on the basis</w:t>
      </w:r>
      <w:r w:rsidRPr="00175DFD">
        <w:t xml:space="preserve"> </w:t>
      </w:r>
      <w:r>
        <w:t xml:space="preserve">of the </w:t>
      </w:r>
      <w:r w:rsidRPr="00175DFD">
        <w:t>equation:</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9E46F1" w:rsidTr="00A35A63">
        <w:trPr>
          <w:jc w:val="center"/>
        </w:trPr>
        <w:tc>
          <w:tcPr>
            <w:tcW w:w="4754" w:type="pct"/>
          </w:tcPr>
          <w:p w:rsidR="0033167D" w:rsidRPr="009E46F1" w:rsidRDefault="0033167D" w:rsidP="0033167D">
            <w:pPr>
              <w:pStyle w:val="MDPI39equation"/>
            </w:pPr>
            <w:r>
              <w:t>L</w:t>
            </w:r>
            <w:r w:rsidRPr="00175DFD">
              <w:t xml:space="preserve">= </w:t>
            </w:r>
            <w:r>
              <w:rPr>
                <w:rFonts w:ascii="Symbol" w:hAnsi="Symbol"/>
              </w:rPr>
              <w:t></w:t>
            </w:r>
            <w:r>
              <w:t>T ,</w:t>
            </w:r>
          </w:p>
        </w:tc>
        <w:tc>
          <w:tcPr>
            <w:tcW w:w="246" w:type="pct"/>
            <w:vAlign w:val="center"/>
          </w:tcPr>
          <w:p w:rsidR="0033167D" w:rsidRPr="009E46F1" w:rsidRDefault="0033167D" w:rsidP="0033167D">
            <w:pPr>
              <w:pStyle w:val="MDPI3aequationnumber"/>
            </w:pPr>
            <w:r>
              <w:t>(3</w:t>
            </w:r>
            <w:r w:rsidRPr="009E46F1">
              <w:t>)</w:t>
            </w:r>
          </w:p>
        </w:tc>
      </w:tr>
    </w:tbl>
    <w:p w:rsidR="0033167D" w:rsidRPr="00D12ABE" w:rsidRDefault="0033167D" w:rsidP="0033167D">
      <w:pPr>
        <w:pStyle w:val="MDPI36textafterlist"/>
        <w:ind w:firstLine="0"/>
        <w:rPr>
          <w:i/>
        </w:rPr>
      </w:pPr>
      <w:r w:rsidRPr="00175DFD">
        <w:t xml:space="preserve">where </w:t>
      </w:r>
      <w:r>
        <w:rPr>
          <w:rFonts w:ascii="Symbol" w:hAnsi="Symbol"/>
        </w:rPr>
        <w:t></w:t>
      </w:r>
      <w:r w:rsidRPr="00175DFD">
        <w:t xml:space="preserve"> is energy spent in transpiration (</w:t>
      </w:r>
      <w:r>
        <w:rPr>
          <w:rFonts w:ascii="Symbol" w:hAnsi="Symbol"/>
        </w:rPr>
        <w:t></w:t>
      </w:r>
      <w:r>
        <w:rPr>
          <w:rFonts w:ascii="Symbol" w:hAnsi="Symbol"/>
        </w:rPr>
        <w:t></w:t>
      </w:r>
      <w:r w:rsidRPr="00175DFD">
        <w:t>the latent heat for vaporization of water = 2264.705 KJ/K</w:t>
      </w:r>
      <w:r>
        <w:t>g</w:t>
      </w:r>
      <w:r w:rsidRPr="00175DFD">
        <w:t>)</w:t>
      </w:r>
      <w:r>
        <w:t>, T – transpiration, which was assumed equal to sap flow.</w:t>
      </w:r>
    </w:p>
    <w:p w:rsidR="0033167D" w:rsidRDefault="0033167D" w:rsidP="0033167D">
      <w:pPr>
        <w:pStyle w:val="MDPI31text"/>
        <w:rPr>
          <w:iCs/>
        </w:rPr>
      </w:pPr>
      <w:r>
        <w:rPr>
          <w:iCs/>
        </w:rPr>
        <w:t>For what concern potential runoff mitigation of urban trees, we have considered, as Ecosystem Service indicator, the ratio of transpiration (T) to precipitation (P):</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9E46F1" w:rsidTr="00A35A63">
        <w:trPr>
          <w:jc w:val="center"/>
        </w:trPr>
        <w:tc>
          <w:tcPr>
            <w:tcW w:w="4754" w:type="pct"/>
          </w:tcPr>
          <w:p w:rsidR="0033167D" w:rsidRPr="00C309FD" w:rsidRDefault="0033167D" w:rsidP="0033167D">
            <w:pPr>
              <w:pStyle w:val="MDPI39equation"/>
            </w:pPr>
            <w:proofErr w:type="spellStart"/>
            <w:r w:rsidRPr="00C309FD">
              <w:t>R</w:t>
            </w:r>
            <w:r w:rsidRPr="00C309FD">
              <w:rPr>
                <w:vertAlign w:val="subscript"/>
              </w:rPr>
              <w:t>p</w:t>
            </w:r>
            <w:proofErr w:type="spellEnd"/>
            <w:r w:rsidRPr="00C309FD">
              <w:t xml:space="preserve"> = T/P,</w:t>
            </w:r>
          </w:p>
        </w:tc>
        <w:tc>
          <w:tcPr>
            <w:tcW w:w="246" w:type="pct"/>
            <w:vAlign w:val="center"/>
          </w:tcPr>
          <w:p w:rsidR="0033167D" w:rsidRPr="009E46F1" w:rsidRDefault="0033167D" w:rsidP="0033167D">
            <w:pPr>
              <w:pStyle w:val="MDPI3aequationnumber"/>
            </w:pPr>
            <w:r>
              <w:t>(4</w:t>
            </w:r>
            <w:r w:rsidRPr="009E46F1">
              <w:t>)</w:t>
            </w:r>
          </w:p>
        </w:tc>
      </w:tr>
    </w:tbl>
    <w:p w:rsidR="0033167D" w:rsidRPr="00876007" w:rsidRDefault="0033167D" w:rsidP="0033167D">
      <w:pPr>
        <w:pStyle w:val="MDPI31text"/>
        <w:ind w:firstLine="0"/>
      </w:pPr>
      <w:r>
        <w:rPr>
          <w:iCs/>
        </w:rPr>
        <w:t xml:space="preserve">where both terms are calculated using mm. Tree level transpiration has been recalculated per unit of crown area. </w:t>
      </w:r>
      <w:r w:rsidRPr="00C309FD">
        <w:t xml:space="preserve">In principle evaporation can be calculated by simple </w:t>
      </w:r>
      <w:r w:rsidR="00D149F2" w:rsidRPr="00C309FD">
        <w:t>meteorological</w:t>
      </w:r>
      <w:r w:rsidRPr="00C309FD">
        <w:t xml:space="preserve"> models and canopy interception through LAI, but in the present paper we propose a simple approach to derive a runoff mitigation indicator, represented by </w:t>
      </w:r>
      <w:proofErr w:type="spellStart"/>
      <w:r w:rsidRPr="00C309FD">
        <w:t>R</w:t>
      </w:r>
      <w:r w:rsidRPr="00C309FD">
        <w:rPr>
          <w:vertAlign w:val="subscript"/>
        </w:rPr>
        <w:t>p</w:t>
      </w:r>
      <w:proofErr w:type="spellEnd"/>
      <w:r w:rsidRPr="00C309FD">
        <w:t>.</w:t>
      </w:r>
    </w:p>
    <w:p w:rsidR="0033167D" w:rsidRPr="00C309FD" w:rsidRDefault="0033167D" w:rsidP="0033167D">
      <w:pPr>
        <w:pStyle w:val="MDPI23heading3"/>
      </w:pPr>
      <w:r w:rsidRPr="00C309FD">
        <w:t>2.2.</w:t>
      </w:r>
      <w:r>
        <w:t>4</w:t>
      </w:r>
      <w:r w:rsidRPr="00C309FD">
        <w:t>. LAI</w:t>
      </w:r>
    </w:p>
    <w:p w:rsidR="0033167D" w:rsidRDefault="0033167D" w:rsidP="0033167D">
      <w:pPr>
        <w:pStyle w:val="MDPI31text"/>
      </w:pPr>
      <w:r>
        <w:t xml:space="preserve">There are a lot of different methods and protocols to estimate LAI </w:t>
      </w:r>
      <w:r>
        <w:fldChar w:fldCharType="begin"/>
      </w:r>
      <w:r w:rsidR="00D149F2">
        <w:instrText xml:space="preserve"> ADDIN ZOTERO_ITEM CSL_CITATION {"citationID":"ot65UBjx","properties":{"formattedCitation":"[61,62]","plainCitation":"[61,62]","noteIndex":0},"citationItems":[{"id":2154,"uris":["http://zotero.org/users/3524663/items/Z8VRLV6A"],"uri":["http://zotero.org/users/3524663/items/Z8VRLV6A"],"itemData":{"id":2154,"type":"article-journal","abstract":"The leaf litter collection method is often used as a baseline for assessing leaf area index (LAI) measurements in forests by optical methods, but diﬀerent protocols for measuring speciﬁc leaf area (SLA) may introduce biases in stand-level LAI estimates, which have not been quantiﬁed yet. To develop a standardized protocol for measuring SLA of leaf litter for estimating LAI via litterfall collection, we quantiﬁed the relative errors (RE) in the SLA measurements introduced by six protocols commonly-used in the literature with 46 deciduous woody species in a temperate forest, and assessed the stand-level LAI estimates derived from the SLA with eight permanent plots in the forest. The mean leaf area shrinkage from the litter collection across the species varied from 7.31 – 25.41% among the protocols, while the mean leaf mass loss varied from 2.07 – 24.68%. Compared with the reference, the mean RE of SLA introduced by the rest ﬁve protocols varied from −25.59 – 7.18%, and the subsequent RE of the stand-level LAI varied from −32.43 – 8.97%. We recommended a practical and reliable protocol for measuring SLA from leaf litter, i.e., weighing the dry mass ﬁrst, then measuring the leaf area after rehydration with wetﬁlter-papers, and ﬁnally correcting for the leaf area shrinkage relative to the green leaf. We also provided general models for correcting for the SLA biases due to area shrinkage and mass loss of senesced leaves in temperate forests. Our ﬁndings will extend the direct measurements of LAI and improve the estimation of carbon and nutrient budgets in forest ecosystems.","container-title":"Forest Ecology and Management","DOI":"10.1016/j.foreco.2019.05.050","ISSN":"03781127","language":"en","page":"87-94","source":"Crossref","title":"Towards a standardized protocol for measuring leaf area index in deciduous forests with litterfall collection","volume":"447","author":[{"family":"Wang","given":"Xingchang"},{"family":"Liu","given":"Fan"},{"family":"Wang","given":"Chuankuan"}],"issued":{"date-parts":[["2019",9]]}}},{"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fldChar w:fldCharType="separate"/>
      </w:r>
      <w:r w:rsidR="00D149F2" w:rsidRPr="00D149F2">
        <w:t>[61,62]</w:t>
      </w:r>
      <w:r>
        <w:fldChar w:fldCharType="end"/>
      </w:r>
      <w:r>
        <w:t xml:space="preserve">. </w:t>
      </w:r>
      <w:r w:rsidRPr="003F4AEE">
        <w:t xml:space="preserve">According </w:t>
      </w:r>
      <w:r w:rsidRPr="00F63A2A">
        <w:t xml:space="preserve">to </w:t>
      </w:r>
      <w:proofErr w:type="spellStart"/>
      <w:r w:rsidRPr="00D149F2">
        <w:rPr>
          <w:highlight w:val="yellow"/>
        </w:rPr>
        <w:t>Monsi</w:t>
      </w:r>
      <w:proofErr w:type="spellEnd"/>
      <w:r w:rsidRPr="00D149F2">
        <w:rPr>
          <w:highlight w:val="yellow"/>
        </w:rPr>
        <w:t xml:space="preserve"> and Saeki (1953)</w:t>
      </w:r>
      <w:r w:rsidRPr="003F4AEE">
        <w:t xml:space="preserve"> </w:t>
      </w:r>
      <w:r>
        <w:t xml:space="preserve">light transmission through </w:t>
      </w:r>
      <w:r w:rsidRPr="003F4AEE">
        <w:t>canopy as porous media can be</w:t>
      </w:r>
      <w:r>
        <w:t xml:space="preserve"> treated according to the </w:t>
      </w:r>
      <w:r w:rsidRPr="003F4AEE">
        <w:t>Beers law.</w:t>
      </w:r>
      <w:r>
        <w:t xml:space="preserve"> In this way LAI can be estimated</w:t>
      </w:r>
      <w:r w:rsidRPr="003F4AEE">
        <w:t xml:space="preserve"> </w:t>
      </w:r>
      <w:r>
        <w:t xml:space="preserve">by the extinction of photosynthetic light radiation through the canopy </w:t>
      </w:r>
      <w:r>
        <w:fldChar w:fldCharType="begin"/>
      </w:r>
      <w:r w:rsidR="00C62FAB">
        <w:instrText xml:space="preserve"> ADDIN ZOTERO_ITEM CSL_CITATION {"citationID":"6z8wOXGg","properties":{"formattedCitation":"[63]","plainCitation":"[63]","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schema":"https://github.com/citation-style-language/schema/raw/master/csl-citation.json"} </w:instrText>
      </w:r>
      <w:r>
        <w:fldChar w:fldCharType="separate"/>
      </w:r>
      <w:r w:rsidR="00C62FAB" w:rsidRPr="00C62FAB">
        <w:t>[63]</w:t>
      </w:r>
      <w:r>
        <w:fldChar w:fldCharType="end"/>
      </w:r>
      <w:r>
        <w:t>. P</w:t>
      </w:r>
      <w:r w:rsidRPr="003F4AEE">
        <w:t>hotosynthetically active radiation was measured above and below canopy</w:t>
      </w:r>
      <w:r>
        <w:t xml:space="preserve"> </w:t>
      </w:r>
      <w:r w:rsidRPr="003F4AEE">
        <w:t xml:space="preserve">(with </w:t>
      </w:r>
      <w:r>
        <w:t xml:space="preserve">TT-R and </w:t>
      </w:r>
      <w:r w:rsidRPr="003F4AEE">
        <w:t>TT+</w:t>
      </w:r>
      <w:r>
        <w:t xml:space="preserve"> spectrometers, respectively</w:t>
      </w:r>
      <w:r w:rsidRPr="003F4AEE">
        <w:t xml:space="preserve">). </w:t>
      </w:r>
      <w:r>
        <w:t>Since the light is blocked also by woody components of canopy (i.e. branches and twigs), the extinction of light 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4B5427" w:rsidTr="00A35A63">
        <w:trPr>
          <w:jc w:val="center"/>
        </w:trPr>
        <w:tc>
          <w:tcPr>
            <w:tcW w:w="4754" w:type="pct"/>
          </w:tcPr>
          <w:p w:rsidR="0033167D" w:rsidRPr="009E46F1" w:rsidRDefault="00261C63" w:rsidP="0033167D">
            <w:pPr>
              <w:pStyle w:val="MDPI39equation"/>
            </w:pPr>
            <m:oMath>
              <m:r>
                <w:rPr>
                  <w:rFonts w:ascii="Cambria Math" w:hAnsi="Cambria Math"/>
                </w:rPr>
                <m:t>PAI=LAI+WAI=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AR</m:t>
                              </m:r>
                            </m:e>
                            <m:sub>
                              <m:r>
                                <w:rPr>
                                  <w:rFonts w:ascii="Cambria Math" w:hAnsi="Cambria Math"/>
                                </w:rPr>
                                <m:t>TT+</m:t>
                              </m:r>
                            </m:sub>
                          </m:sSub>
                        </m:num>
                        <m:den>
                          <m:sSub>
                            <m:sSubPr>
                              <m:ctrlPr>
                                <w:rPr>
                                  <w:rFonts w:ascii="Cambria Math" w:hAnsi="Cambria Math"/>
                                </w:rPr>
                              </m:ctrlPr>
                            </m:sSubPr>
                            <m:e>
                              <m:r>
                                <w:rPr>
                                  <w:rFonts w:ascii="Cambria Math" w:hAnsi="Cambria Math"/>
                                </w:rPr>
                                <m:t>PAR</m:t>
                              </m:r>
                            </m:e>
                            <m:sub>
                              <m:r>
                                <w:rPr>
                                  <w:rFonts w:ascii="Cambria Math" w:hAnsi="Cambria Math"/>
                                </w:rPr>
                                <m:t>TTR</m:t>
                              </m:r>
                            </m:sub>
                          </m:sSub>
                        </m:den>
                      </m:f>
                      <m:r>
                        <w:rPr>
                          <w:rFonts w:ascii="Cambria Math" w:hAnsi="Cambria Math"/>
                        </w:rPr>
                        <m:t>)</m:t>
                      </m:r>
                    </m:e>
                  </m:func>
                </m:num>
                <m:den>
                  <m:r>
                    <w:rPr>
                      <w:rFonts w:ascii="Cambria Math" w:hAnsi="Cambria Math"/>
                    </w:rPr>
                    <m:t>k</m:t>
                  </m:r>
                </m:den>
              </m:f>
              <m:r>
                <m:rPr>
                  <m:sty m:val="p"/>
                </m:rPr>
                <w:rPr>
                  <w:rFonts w:ascii="Cambria Math" w:hAnsi="Cambria Math"/>
                </w:rPr>
                <m:t>⁡</m:t>
              </m:r>
            </m:oMath>
            <w:r w:rsidR="0033167D">
              <w:rPr>
                <w:rFonts w:ascii="Times New Roman" w:hAnsi="Times New Roman"/>
                <w:sz w:val="24"/>
              </w:rPr>
              <w:t>.</w:t>
            </w:r>
          </w:p>
        </w:tc>
        <w:tc>
          <w:tcPr>
            <w:tcW w:w="246" w:type="pct"/>
            <w:vAlign w:val="center"/>
          </w:tcPr>
          <w:p w:rsidR="0033167D" w:rsidRPr="004B5427" w:rsidRDefault="0033167D" w:rsidP="0033167D">
            <w:pPr>
              <w:pStyle w:val="MDPI3aequationnumber"/>
            </w:pPr>
            <w:r w:rsidRPr="004B5427">
              <w:t>(5)</w:t>
            </w:r>
          </w:p>
        </w:tc>
      </w:tr>
    </w:tbl>
    <w:p w:rsidR="0033167D" w:rsidRDefault="0033167D" w:rsidP="0033167D">
      <w:pPr>
        <w:pStyle w:val="MDPI31text"/>
      </w:pPr>
      <w:r>
        <w:t xml:space="preserve">PAI </w:t>
      </w:r>
      <w:r w:rsidRPr="003F4AEE">
        <w:t>consists of wood area index</w:t>
      </w:r>
      <w:r>
        <w:t xml:space="preserve"> </w:t>
      </w:r>
      <w:r w:rsidRPr="003F4AEE">
        <w:t>(WAI) and leaf area index</w:t>
      </w:r>
      <w:r>
        <w:t xml:space="preserve"> </w:t>
      </w:r>
      <w:r w:rsidRPr="003F4AEE">
        <w:t xml:space="preserve">(LAI). Assuming that WAI </w:t>
      </w:r>
      <w:r>
        <w:t xml:space="preserve">is </w:t>
      </w:r>
      <w:r w:rsidRPr="003F4AEE">
        <w:t>constant throughout vegetation period and LAI = 0 after defoliation (second part of October and November), WAI for each tree was calculated as mean PAI of November</w:t>
      </w:r>
      <w:r>
        <w:rPr>
          <w:i/>
        </w:rPr>
        <w:t xml:space="preserve">. </w:t>
      </w:r>
      <w:r w:rsidRPr="003F4AEE">
        <w:t xml:space="preserve">Light extinction coefficient k was calculated </w:t>
      </w:r>
      <w:r>
        <w:t xml:space="preserve">per each species utilizing LAI light measurements at </w:t>
      </w:r>
      <w:proofErr w:type="spellStart"/>
      <w:r>
        <w:t>rhe</w:t>
      </w:r>
      <w:proofErr w:type="spellEnd"/>
      <w:r>
        <w:t xml:space="preserve"> foliage </w:t>
      </w:r>
      <w:proofErr w:type="spellStart"/>
      <w:r>
        <w:t>peakwith</w:t>
      </w:r>
      <w:proofErr w:type="spellEnd"/>
      <w:r>
        <w:t xml:space="preserve"> hemispherical photo done with Kodak PIXPRO SP360 and </w:t>
      </w:r>
      <w:proofErr w:type="spellStart"/>
      <w:r>
        <w:t>Hemisfer</w:t>
      </w:r>
      <w:proofErr w:type="spellEnd"/>
      <w:r>
        <w:t xml:space="preserve"> software (</w:t>
      </w:r>
      <w:proofErr w:type="spellStart"/>
      <w:r w:rsidRPr="00D149F2">
        <w:rPr>
          <w:highlight w:val="yellow"/>
        </w:rPr>
        <w:t>Thimonier</w:t>
      </w:r>
      <w:proofErr w:type="spellEnd"/>
      <w:r w:rsidRPr="00D149F2">
        <w:rPr>
          <w:highlight w:val="yellow"/>
        </w:rPr>
        <w:t xml:space="preserve"> et al., 2010</w:t>
      </w:r>
      <w:r>
        <w:t>).</w:t>
      </w:r>
    </w:p>
    <w:p w:rsidR="0033167D" w:rsidRPr="00C309FD" w:rsidRDefault="0033167D" w:rsidP="0033167D">
      <w:pPr>
        <w:pStyle w:val="MDPI23heading3"/>
      </w:pPr>
      <w:r w:rsidRPr="00C309FD">
        <w:t>2.2.</w:t>
      </w:r>
      <w:r>
        <w:t>5</w:t>
      </w:r>
      <w:r w:rsidRPr="00C309FD">
        <w:t>. Particulate adsorption</w:t>
      </w:r>
    </w:p>
    <w:p w:rsidR="0033167D" w:rsidRDefault="0033167D" w:rsidP="0033167D">
      <w:pPr>
        <w:pStyle w:val="MDPI31text"/>
      </w:pPr>
      <w:r w:rsidRPr="00983329">
        <w:t xml:space="preserve">Dry </w:t>
      </w:r>
      <w:r>
        <w:t>d</w:t>
      </w:r>
      <w:r w:rsidRPr="00983329">
        <w:t xml:space="preserve">eposition </w:t>
      </w:r>
      <w:r>
        <w:t xml:space="preserve">of solid particles on canopy was calculated according to </w:t>
      </w:r>
      <w:proofErr w:type="spellStart"/>
      <w:r w:rsidRPr="00983329">
        <w:t>i</w:t>
      </w:r>
      <w:proofErr w:type="spellEnd"/>
      <w:r w:rsidRPr="00983329">
        <w:t xml:space="preserve">-Tree Eco </w:t>
      </w:r>
      <w:r>
        <w:t xml:space="preserve">Dry Deposition </w:t>
      </w:r>
      <w:r w:rsidRPr="00983329">
        <w:t>Model</w:t>
      </w:r>
      <w:r>
        <w:t xml:space="preserve"> </w:t>
      </w:r>
      <w:r>
        <w:fldChar w:fldCharType="begin"/>
      </w:r>
      <w:r w:rsidR="00D149F2">
        <w:instrText xml:space="preserve"> ADDIN ZOTERO_ITEM CSL_CITATION {"citationID":"ClCDdZIq","properties":{"formattedCitation":"[56]","plainCitation":"[56]","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fldChar w:fldCharType="separate"/>
      </w:r>
      <w:r w:rsidR="00D149F2" w:rsidRPr="00D149F2">
        <w:t>[56]</w:t>
      </w:r>
      <w:r>
        <w:fldChar w:fldCharType="end"/>
      </w:r>
      <w:r>
        <w:t>:</w:t>
      </w:r>
    </w:p>
    <w:tbl>
      <w:tblPr>
        <w:tblW w:w="5000" w:type="pct"/>
        <w:jc w:val="center"/>
        <w:tblCellMar>
          <w:left w:w="0" w:type="dxa"/>
          <w:right w:w="0" w:type="dxa"/>
        </w:tblCellMar>
        <w:tblLook w:val="04A0" w:firstRow="1" w:lastRow="0" w:firstColumn="1" w:lastColumn="0" w:noHBand="0" w:noVBand="1"/>
      </w:tblPr>
      <w:tblGrid>
        <w:gridCol w:w="8409"/>
        <w:gridCol w:w="435"/>
      </w:tblGrid>
      <w:tr w:rsidR="0033167D" w:rsidRPr="004B5427" w:rsidTr="00A35A63">
        <w:trPr>
          <w:jc w:val="center"/>
        </w:trPr>
        <w:tc>
          <w:tcPr>
            <w:tcW w:w="4754" w:type="pct"/>
          </w:tcPr>
          <w:p w:rsidR="0033167D" w:rsidRPr="004B5427" w:rsidRDefault="00351230" w:rsidP="0033167D">
            <w:pPr>
              <w:pStyle w:val="MDPI39equation"/>
              <w:rPr>
                <w:rFonts w:ascii="Cambria Math" w:hAnsi="Cambria Math"/>
                <w:oMath/>
              </w:rPr>
            </w:pPr>
            <m:oMathPara>
              <m:oMath>
                <m:sSub>
                  <m:sSubPr>
                    <m:ctrlPr>
                      <w:rPr>
                        <w:rFonts w:ascii="Cambria Math" w:hAnsi="Cambria Math"/>
                        <w:i/>
                      </w:rPr>
                    </m:ctrlPr>
                  </m:sSubPr>
                  <m:e>
                    <m:r>
                      <w:rPr>
                        <w:rFonts w:ascii="Cambria Math" w:hAnsi="Cambria Math"/>
                      </w:rPr>
                      <m:t>P</m:t>
                    </m:r>
                  </m:e>
                  <m:sub>
                    <m:r>
                      <w:rPr>
                        <w:rFonts w:ascii="Cambria Math" w:hAnsi="Cambria Math"/>
                        <w:vertAlign w:val="subscript"/>
                      </w:rPr>
                      <m:t>ad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vertAlign w:val="subscript"/>
                      </w:rPr>
                      <m:t>d</m:t>
                    </m:r>
                  </m:sub>
                </m:sSub>
                <m:r>
                  <w:rPr>
                    <w:rFonts w:ascii="Cambria Math" w:hAnsi="Cambria Math"/>
                  </w:rPr>
                  <m:t>*C,</m:t>
                </m:r>
              </m:oMath>
            </m:oMathPara>
          </w:p>
          <w:p w:rsidR="0033167D" w:rsidRPr="004B5427" w:rsidRDefault="00351230" w:rsidP="0033167D">
            <w:pPr>
              <w:pStyle w:val="MDPI39equation"/>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 xml:space="preserve"> ,</m:t>
                </m:r>
              </m:oMath>
            </m:oMathPara>
          </w:p>
          <w:p w:rsidR="0033167D" w:rsidRPr="004B5427" w:rsidRDefault="00351230" w:rsidP="0033167D">
            <w:pPr>
              <w:pStyle w:val="MDPI39equation"/>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 xml:space="preserve"> ,</m:t>
                </m:r>
              </m:oMath>
            </m:oMathPara>
          </w:p>
          <w:p w:rsidR="0033167D" w:rsidRPr="004B5427" w:rsidRDefault="00351230" w:rsidP="0033167D">
            <w:pPr>
              <w:pStyle w:val="MDPI39equation"/>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 xml:space="preserve"> ,</m:t>
                </m:r>
              </m:oMath>
            </m:oMathPara>
          </w:p>
        </w:tc>
        <w:tc>
          <w:tcPr>
            <w:tcW w:w="246" w:type="pct"/>
            <w:vAlign w:val="center"/>
          </w:tcPr>
          <w:p w:rsidR="0033167D" w:rsidRPr="004B5427" w:rsidRDefault="0033167D" w:rsidP="0033167D">
            <w:pPr>
              <w:pStyle w:val="MDPI3aequationnumber"/>
            </w:pPr>
            <w:r w:rsidRPr="004B5427">
              <w:t>(6)</w:t>
            </w:r>
          </w:p>
        </w:tc>
      </w:tr>
    </w:tbl>
    <w:p w:rsidR="0033167D" w:rsidRDefault="0033167D" w:rsidP="0033167D">
      <w:pPr>
        <w:pStyle w:val="MDPI31text"/>
      </w:pPr>
      <w:r>
        <w:t>where C is the PM</w:t>
      </w:r>
      <w:r w:rsidRPr="0077191C">
        <w:rPr>
          <w:vertAlign w:val="subscript"/>
        </w:rPr>
        <w:t>10</w:t>
      </w:r>
      <w:r w:rsidRPr="00AA1824">
        <w:t xml:space="preserve"> concentration</w:t>
      </w:r>
      <w:r>
        <w:t xml:space="preserve"> (g m</w:t>
      </w:r>
      <w:r w:rsidRPr="00AA1824">
        <w:rPr>
          <w:vertAlign w:val="superscript"/>
        </w:rPr>
        <w:t>-3</w:t>
      </w:r>
      <w:r>
        <w:t xml:space="preserve">), </w:t>
      </w:r>
      <w:proofErr w:type="spellStart"/>
      <w:r>
        <w:t>V</w:t>
      </w:r>
      <w:r w:rsidRPr="00AA1824">
        <w:rPr>
          <w:vertAlign w:val="subscript"/>
        </w:rPr>
        <w:t>d</w:t>
      </w:r>
      <w:proofErr w:type="spellEnd"/>
      <w:r>
        <w:rPr>
          <w:vertAlign w:val="subscript"/>
        </w:rPr>
        <w:t xml:space="preserve"> </w:t>
      </w:r>
      <w:r>
        <w:t xml:space="preserve">the velocity of deposition </w:t>
      </w:r>
      <w:r w:rsidRPr="00AA1824">
        <w:t>(m s</w:t>
      </w:r>
      <w:r w:rsidRPr="00AA1824">
        <w:rPr>
          <w:vertAlign w:val="superscript"/>
        </w:rPr>
        <w:t>-1</w:t>
      </w:r>
      <w:r w:rsidRPr="00AA1824">
        <w:t>)</w:t>
      </w:r>
      <w:r>
        <w:t>, LAI</w:t>
      </w:r>
      <w:r w:rsidRPr="00AA1824">
        <w:rPr>
          <w:vertAlign w:val="subscript"/>
        </w:rPr>
        <w:t>PM10</w:t>
      </w:r>
      <w:r>
        <w:rPr>
          <w:vertAlign w:val="subscript"/>
        </w:rPr>
        <w:t xml:space="preserve"> </w:t>
      </w:r>
      <w:r>
        <w:t>the leaf area index for pollutant deposition (m</w:t>
      </w:r>
      <w:r w:rsidRPr="00AA1824">
        <w:rPr>
          <w:vertAlign w:val="superscript"/>
        </w:rPr>
        <w:t>2</w:t>
      </w:r>
      <w:r>
        <w:t>m</w:t>
      </w:r>
      <w:r w:rsidRPr="00AA1824">
        <w:rPr>
          <w:vertAlign w:val="superscript"/>
        </w:rPr>
        <w:t>-2</w:t>
      </w:r>
      <w:r>
        <w:t xml:space="preserve">) and </w:t>
      </w:r>
      <w:r w:rsidRPr="00AA1824">
        <w:t>V</w:t>
      </w:r>
      <w:r w:rsidRPr="00AA1824">
        <w:rPr>
          <w:vertAlign w:val="subscript"/>
        </w:rPr>
        <w:t>dPM10max</w:t>
      </w:r>
      <w:r w:rsidRPr="00AA1824">
        <w:t>,</w:t>
      </w:r>
      <w:r>
        <w:rPr>
          <w:vertAlign w:val="subscript"/>
        </w:rPr>
        <w:t xml:space="preserve"> </w:t>
      </w:r>
      <w:r w:rsidRPr="00AA1824">
        <w:t>V</w:t>
      </w:r>
      <w:r w:rsidRPr="00AA1824">
        <w:rPr>
          <w:vertAlign w:val="subscript"/>
        </w:rPr>
        <w:t>dPM10</w:t>
      </w:r>
      <w:r>
        <w:rPr>
          <w:vertAlign w:val="subscript"/>
        </w:rPr>
        <w:t>avg</w:t>
      </w:r>
      <w:r w:rsidRPr="00AA1824">
        <w:t>,</w:t>
      </w:r>
      <w:r>
        <w:rPr>
          <w:vertAlign w:val="subscript"/>
        </w:rPr>
        <w:t xml:space="preserve"> </w:t>
      </w:r>
      <w:r w:rsidRPr="00AA1824">
        <w:t>V</w:t>
      </w:r>
      <w:r w:rsidRPr="00AA1824">
        <w:rPr>
          <w:vertAlign w:val="subscript"/>
        </w:rPr>
        <w:t>dPM10m</w:t>
      </w:r>
      <w:r>
        <w:rPr>
          <w:vertAlign w:val="subscript"/>
        </w:rPr>
        <w:t xml:space="preserve">in </w:t>
      </w:r>
      <w:r>
        <w:t>– maximum, average and minimum deposition velocity for PM</w:t>
      </w:r>
      <w:r w:rsidRPr="00AA1824">
        <w:rPr>
          <w:vertAlign w:val="subscript"/>
        </w:rPr>
        <w:t>10</w:t>
      </w:r>
      <w:r>
        <w:rPr>
          <w:vertAlign w:val="subscript"/>
        </w:rPr>
        <w:t xml:space="preserve"> </w:t>
      </w:r>
      <w:r>
        <w:t xml:space="preserve">– </w:t>
      </w:r>
      <w:r w:rsidRPr="00AA1824">
        <w:t>0.0064 ms</w:t>
      </w:r>
      <w:r w:rsidRPr="00AA1824">
        <w:rPr>
          <w:vertAlign w:val="superscript"/>
        </w:rPr>
        <w:t>-1</w:t>
      </w:r>
      <w:r>
        <w:t xml:space="preserve">, </w:t>
      </w:r>
      <w:r w:rsidRPr="00AA1824">
        <w:t>0.0025 ms</w:t>
      </w:r>
      <w:r w:rsidRPr="00AA1824">
        <w:rPr>
          <w:vertAlign w:val="superscript"/>
        </w:rPr>
        <w:t>-1</w:t>
      </w:r>
      <w:r>
        <w:t>,</w:t>
      </w:r>
      <w:r w:rsidRPr="00AA1824">
        <w:t xml:space="preserve"> 0.01 ms</w:t>
      </w:r>
      <w:r w:rsidRPr="00AA1824">
        <w:rPr>
          <w:vertAlign w:val="superscript"/>
        </w:rPr>
        <w:t>-1</w:t>
      </w:r>
      <w:r>
        <w:t>,</w:t>
      </w:r>
      <w:r w:rsidRPr="00FE4A5B">
        <w:t xml:space="preserve"> </w:t>
      </w:r>
      <w:r>
        <w:t xml:space="preserve">respectively. Values were multiply by canopy area to show adsorption per individual tree. Pollutant concentration was obtained from nearby open </w:t>
      </w:r>
      <w:r w:rsidRPr="00A8735B">
        <w:t xml:space="preserve">access pm10 sensors </w:t>
      </w:r>
      <w:r>
        <w:t xml:space="preserve">via </w:t>
      </w:r>
      <w:proofErr w:type="spellStart"/>
      <w:proofErr w:type="gramStart"/>
      <w:r>
        <w:t>s</w:t>
      </w:r>
      <w:r w:rsidRPr="00022855">
        <w:t>ensor.</w:t>
      </w:r>
      <w:r>
        <w:t>c</w:t>
      </w:r>
      <w:r w:rsidRPr="00022855">
        <w:t>ommunity</w:t>
      </w:r>
      <w:proofErr w:type="spellEnd"/>
      <w:proofErr w:type="gramEnd"/>
      <w:r>
        <w:t xml:space="preserve"> web portal in Moscow (</w:t>
      </w:r>
      <w:hyperlink r:id="rId10" w:history="1">
        <w:r w:rsidR="00351230" w:rsidRPr="003C51A4">
          <w:rPr>
            <w:rStyle w:val="ab"/>
            <w:highlight w:val="yellow"/>
          </w:rPr>
          <w:t>https://sensor.community</w:t>
        </w:r>
      </w:hyperlink>
      <w:r>
        <w:t>).</w:t>
      </w:r>
    </w:p>
    <w:p w:rsidR="0033167D" w:rsidRPr="00C309FD" w:rsidRDefault="0033167D" w:rsidP="0033167D">
      <w:pPr>
        <w:pStyle w:val="MDPI22heading2"/>
      </w:pPr>
      <w:r>
        <w:t>2.3. Data processing</w:t>
      </w:r>
    </w:p>
    <w:p w:rsidR="0033167D" w:rsidRPr="008F5D16" w:rsidRDefault="0033167D" w:rsidP="0033167D">
      <w:pPr>
        <w:pStyle w:val="MDPI31text"/>
      </w:pPr>
      <w:r w:rsidRPr="003723ED">
        <w:t xml:space="preserve">Data collection with </w:t>
      </w:r>
      <w:proofErr w:type="spellStart"/>
      <w:r w:rsidRPr="003723ED">
        <w:t>TreeTalker</w:t>
      </w:r>
      <w:proofErr w:type="spellEnd"/>
      <w:r w:rsidRPr="003723ED">
        <w:t xml:space="preserve">+ devices is organized according to </w:t>
      </w:r>
      <w:r>
        <w:t>the following</w:t>
      </w:r>
      <w:r w:rsidRPr="003723ED">
        <w:t xml:space="preserve"> scheme. All types of devices</w:t>
      </w:r>
      <w:r>
        <w:t xml:space="preserve"> </w:t>
      </w:r>
      <w:r w:rsidRPr="003723ED">
        <w:t>(TT+ and TT</w:t>
      </w:r>
      <w:r>
        <w:t>-</w:t>
      </w:r>
      <w:r w:rsidRPr="003723ED">
        <w:t xml:space="preserve">R) made measurement every 90 minutes, stored data in internal memory, and then according to predefined time window transmitted data to </w:t>
      </w:r>
      <w:r>
        <w:t>the gateway (</w:t>
      </w:r>
      <w:r w:rsidRPr="003723ED">
        <w:t>TT-cloud</w:t>
      </w:r>
      <w:r>
        <w:t xml:space="preserve">) </w:t>
      </w:r>
      <w:r w:rsidRPr="003723ED">
        <w:t>device via Low Power Wide Area Network (</w:t>
      </w:r>
      <w:proofErr w:type="spellStart"/>
      <w:r w:rsidRPr="003723ED">
        <w:t>LoR</w:t>
      </w:r>
      <w:r>
        <w:t>a</w:t>
      </w:r>
      <w:proofErr w:type="spellEnd"/>
      <w:r w:rsidRPr="003723ED">
        <w:t xml:space="preserve">) wireless networking protocol. TT-cloud device is a gateway, which purpose is to collect data from all TT devices on site, store it and then transmit it to online database via </w:t>
      </w:r>
      <w:proofErr w:type="spellStart"/>
      <w:r w:rsidRPr="003723ED">
        <w:t>WiFi</w:t>
      </w:r>
      <w:proofErr w:type="spellEnd"/>
      <w:r w:rsidRPr="003723ED">
        <w:t xml:space="preserve"> or wireless mobile networks.</w:t>
      </w:r>
    </w:p>
    <w:p w:rsidR="00276C44" w:rsidRPr="003953EA" w:rsidRDefault="0033167D" w:rsidP="0033167D">
      <w:pPr>
        <w:pStyle w:val="MDPI31text"/>
      </w:pPr>
      <w:r w:rsidRPr="003723ED">
        <w:t>All remote data w</w:t>
      </w:r>
      <w:r>
        <w:t>ere</w:t>
      </w:r>
      <w:r w:rsidRPr="003723ED">
        <w:t xml:space="preserve"> collected and processed with R computing language </w:t>
      </w:r>
      <w:r>
        <w:fldChar w:fldCharType="begin"/>
      </w:r>
      <w:r w:rsidR="00C62FAB">
        <w:instrText xml:space="preserve"> ADDIN ZOTERO_ITEM CSL_CITATION {"citationID":"dVoAdZ4Z","properties":{"formattedCitation":"[64]","plainCitation":"[6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fldChar w:fldCharType="separate"/>
      </w:r>
      <w:r w:rsidR="00C62FAB" w:rsidRPr="00C62FAB">
        <w:t>[64]</w:t>
      </w:r>
      <w:r>
        <w:fldChar w:fldCharType="end"/>
      </w:r>
      <w:r w:rsidRPr="003723ED">
        <w:t>. Field data was organized in a table and added to computation on early stages of processing. All weekly measured parameters w</w:t>
      </w:r>
      <w:r>
        <w:t>ere</w:t>
      </w:r>
      <w:r w:rsidRPr="003723ED">
        <w:t xml:space="preserve"> filtered</w:t>
      </w:r>
      <w:r>
        <w:t xml:space="preserve"> by excluding 3 sigma (standard deviation) data</w:t>
      </w:r>
      <w:r w:rsidRPr="003723ED">
        <w:t>. Filtered data was linearly interpolated. Data from TT devices didn’t have gaps more than three days</w:t>
      </w:r>
      <w:r>
        <w:t xml:space="preserve"> </w:t>
      </w:r>
      <w:r w:rsidRPr="003723ED">
        <w:t>(</w:t>
      </w:r>
      <w:r>
        <w:t xml:space="preserve">due to some </w:t>
      </w:r>
      <w:r w:rsidRPr="003723ED">
        <w:t xml:space="preserve">battery </w:t>
      </w:r>
      <w:r>
        <w:t>problems).</w:t>
      </w:r>
      <w:r w:rsidRPr="003723ED">
        <w:t xml:space="preserve"> </w:t>
      </w:r>
      <w:r>
        <w:t xml:space="preserve">Data </w:t>
      </w:r>
      <w:r w:rsidRPr="003723ED">
        <w:t>w</w:t>
      </w:r>
      <w:r>
        <w:t xml:space="preserve">ere </w:t>
      </w:r>
      <w:r w:rsidRPr="003723ED">
        <w:t>filled with data from trees with closest parameters</w:t>
      </w:r>
      <w:r>
        <w:t xml:space="preserve"> </w:t>
      </w:r>
      <w:r w:rsidRPr="003723ED">
        <w:t>(species, trunk diameter, height, canopy size, position on site).</w:t>
      </w:r>
    </w:p>
    <w:p w:rsidR="00664321" w:rsidRPr="009E46F1" w:rsidRDefault="00664321" w:rsidP="00664321">
      <w:pPr>
        <w:pStyle w:val="MDPI21heading1"/>
      </w:pPr>
      <w:r w:rsidRPr="009E46F1">
        <w:t>3. Results</w:t>
      </w:r>
      <w:r w:rsidR="0033167D">
        <w:t xml:space="preserve"> and discussion</w:t>
      </w:r>
    </w:p>
    <w:p w:rsidR="00664321" w:rsidRDefault="0033167D" w:rsidP="00664321">
      <w:pPr>
        <w:pStyle w:val="MDPI22heading2"/>
      </w:pPr>
      <w:r>
        <w:t xml:space="preserve">3.1. </w:t>
      </w:r>
      <w:r w:rsidRPr="0033167D">
        <w:t>Carbon sequestration</w:t>
      </w:r>
    </w:p>
    <w:p w:rsidR="0033167D" w:rsidRDefault="0033167D" w:rsidP="0033167D">
      <w:pPr>
        <w:pStyle w:val="MDPI31text"/>
        <w:rPr>
          <w:noProof/>
        </w:rPr>
      </w:pPr>
      <w:r>
        <w:t xml:space="preserve">Carbon sequestration is the result of continuous diameter increment across the season and relative biomass accumulation was calculated using </w:t>
      </w:r>
      <w:r w:rsidRPr="0019236A">
        <w:t>equation (1)</w:t>
      </w:r>
      <w:r>
        <w:t xml:space="preserve">. </w:t>
      </w:r>
      <w:r>
        <w:rPr>
          <w:noProof/>
        </w:rPr>
        <w:t>The growth dynamics show biomass increase till the end of September (around 260 day of a year) due to the warm autumn (Figure 3).</w:t>
      </w:r>
    </w:p>
    <w:tbl>
      <w:tblPr>
        <w:tblW w:w="0" w:type="auto"/>
        <w:tblLook w:val="04A0" w:firstRow="1" w:lastRow="0" w:firstColumn="1" w:lastColumn="0" w:noHBand="0" w:noVBand="1"/>
      </w:tblPr>
      <w:tblGrid>
        <w:gridCol w:w="8844"/>
      </w:tblGrid>
      <w:tr w:rsidR="00924B89" w:rsidRPr="009E46F1" w:rsidTr="00AE36F8">
        <w:tc>
          <w:tcPr>
            <w:tcW w:w="9060" w:type="dxa"/>
          </w:tcPr>
          <w:p w:rsidR="00924B89" w:rsidRPr="00924B89" w:rsidRDefault="00351230" w:rsidP="00924B89">
            <w:pPr>
              <w:pStyle w:val="MDPI52figure"/>
            </w:pPr>
            <w:r>
              <w:rPr>
                <w:noProof/>
              </w:rPr>
              <w:drawing>
                <wp:inline distT="0" distB="0" distL="0" distR="0">
                  <wp:extent cx="5615940" cy="4211955"/>
                  <wp:effectExtent l="0" t="0" r="381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5940" cy="4211955"/>
                          </a:xfrm>
                          <a:prstGeom prst="rect">
                            <a:avLst/>
                          </a:prstGeom>
                          <a:noFill/>
                          <a:ln>
                            <a:noFill/>
                          </a:ln>
                        </pic:spPr>
                      </pic:pic>
                    </a:graphicData>
                  </a:graphic>
                </wp:inline>
              </w:drawing>
            </w:r>
          </w:p>
        </w:tc>
      </w:tr>
    </w:tbl>
    <w:p w:rsidR="00924B89" w:rsidRDefault="00924B89" w:rsidP="00924B89">
      <w:pPr>
        <w:pStyle w:val="MDPI51figurecaption"/>
        <w:jc w:val="center"/>
      </w:pPr>
      <w:r w:rsidRPr="009E46F1">
        <w:rPr>
          <w:b/>
        </w:rPr>
        <w:t xml:space="preserve">Figure </w:t>
      </w:r>
      <w:r>
        <w:rPr>
          <w:b/>
        </w:rPr>
        <w:t>3</w:t>
      </w:r>
      <w:r w:rsidRPr="009E46F1">
        <w:rPr>
          <w:b/>
        </w:rPr>
        <w:t>.</w:t>
      </w:r>
      <w:r w:rsidRPr="009E46F1">
        <w:t xml:space="preserve"> </w:t>
      </w:r>
      <w:r>
        <w:t>Cumulative grow of stored carbon for species, whiskers denote standard error.</w:t>
      </w:r>
    </w:p>
    <w:p w:rsidR="00924B89" w:rsidRPr="00C309FD" w:rsidRDefault="00924B89" w:rsidP="00924B89">
      <w:pPr>
        <w:pStyle w:val="MDPI31text"/>
        <w:rPr>
          <w:noProof/>
        </w:rPr>
      </w:pPr>
      <w:r>
        <w:rPr>
          <w:noProof/>
        </w:rPr>
        <w:t>Birch growth rates decreased two weeks later than others, with less variability across individuals, possibly because of more uniform young age. Betula growth rates range form 2.19 to 2.79 Kg C per tree along the season and they represent the lowest values among the investigated trees. Acer growth rates range from 8.35 to 15.3 Kg C per tree along the season with a moderate variability. Linden growth rates are slightly lower than Maple ranging from 1.76 to 6.27 KgC, showing a marked individual variation. Larch trees represent show similar growth rates with values ranging from 4.95 to 7.66 kC per tree.</w:t>
      </w:r>
    </w:p>
    <w:p w:rsidR="00924B89" w:rsidRDefault="00924B89" w:rsidP="00924B89">
      <w:pPr>
        <w:pStyle w:val="MDPI31text"/>
        <w:rPr>
          <w:noProof/>
        </w:rPr>
      </w:pPr>
      <w:r>
        <w:rPr>
          <w:noProof/>
        </w:rPr>
        <w:t>In total the average accumulated carbon (during half of the vegetational season) per tree for the investigated species are</w:t>
      </w:r>
      <w:r w:rsidRPr="00075437">
        <w:rPr>
          <w:noProof/>
        </w:rPr>
        <w:t>11.58</w:t>
      </w:r>
      <w:r>
        <w:rPr>
          <w:noProof/>
        </w:rPr>
        <w:t>±</w:t>
      </w:r>
      <w:r w:rsidRPr="00075437">
        <w:rPr>
          <w:noProof/>
        </w:rPr>
        <w:t>1.47</w:t>
      </w:r>
      <w:r>
        <w:rPr>
          <w:noProof/>
        </w:rPr>
        <w:t xml:space="preserve"> Kg C (</w:t>
      </w:r>
      <w:r w:rsidRPr="003E1044">
        <w:rPr>
          <w:i/>
          <w:iCs/>
          <w:noProof/>
        </w:rPr>
        <w:t>Acer platanoides</w:t>
      </w:r>
      <w:r>
        <w:rPr>
          <w:noProof/>
        </w:rPr>
        <w:t>, ± standard error</w:t>
      </w:r>
      <w:r w:rsidRPr="003E1044">
        <w:rPr>
          <w:noProof/>
        </w:rPr>
        <w:t xml:space="preserve"> </w:t>
      </w:r>
      <w:r>
        <w:rPr>
          <w:noProof/>
        </w:rPr>
        <w:t>), 1.5±0.15 Kg C (</w:t>
      </w:r>
      <w:r w:rsidRPr="003E1044">
        <w:rPr>
          <w:i/>
          <w:iCs/>
          <w:noProof/>
        </w:rPr>
        <w:t>Betula pendula</w:t>
      </w:r>
      <w:r>
        <w:rPr>
          <w:noProof/>
        </w:rPr>
        <w:t>), 6.03±1.31 Kg C (</w:t>
      </w:r>
      <w:r w:rsidRPr="003E1044">
        <w:rPr>
          <w:i/>
          <w:iCs/>
          <w:noProof/>
        </w:rPr>
        <w:t>Larix sibirica</w:t>
      </w:r>
      <w:r>
        <w:rPr>
          <w:noProof/>
        </w:rPr>
        <w:t>), 10.89±2.89 Kg C (</w:t>
      </w:r>
      <w:r w:rsidRPr="003E1044">
        <w:rPr>
          <w:i/>
          <w:iCs/>
          <w:noProof/>
        </w:rPr>
        <w:t>Tilia cordata</w:t>
      </w:r>
      <w:r>
        <w:rPr>
          <w:noProof/>
        </w:rPr>
        <w:t>).</w:t>
      </w:r>
    </w:p>
    <w:p w:rsidR="00924B89" w:rsidRDefault="00924B89" w:rsidP="00924B89">
      <w:pPr>
        <w:pStyle w:val="MDPI31text"/>
        <w:rPr>
          <w:noProof/>
        </w:rPr>
      </w:pPr>
      <w:r>
        <w:rPr>
          <w:noProof/>
        </w:rPr>
        <w:t>We have furthemore compared the seasonal growth rates with the mean annual increment derived by the total estimated biomass, derived by the biomass expansion factors equation and divided by the tree age.</w:t>
      </w:r>
      <w:r w:rsidRPr="0082318C">
        <w:t xml:space="preserve"> </w:t>
      </w:r>
      <w:r>
        <w:rPr>
          <w:noProof/>
        </w:rPr>
        <w:t>N</w:t>
      </w:r>
      <w:r w:rsidRPr="0082318C">
        <w:rPr>
          <w:noProof/>
        </w:rPr>
        <w:t>ot</w:t>
      </w:r>
      <w:r>
        <w:rPr>
          <w:noProof/>
        </w:rPr>
        <w:t xml:space="preserve"> </w:t>
      </w:r>
      <w:r w:rsidRPr="0082318C">
        <w:rPr>
          <w:noProof/>
        </w:rPr>
        <w:t>with</w:t>
      </w:r>
      <w:r>
        <w:rPr>
          <w:noProof/>
        </w:rPr>
        <w:t xml:space="preserve"> </w:t>
      </w:r>
      <w:r w:rsidRPr="0082318C">
        <w:rPr>
          <w:noProof/>
        </w:rPr>
        <w:t>standing</w:t>
      </w:r>
      <w:r>
        <w:rPr>
          <w:noProof/>
        </w:rPr>
        <w:t xml:space="preserve"> the uncertainty on age of about 5 years, the current increment estimated by the diameter optical growth sensor is comparable with the annual mean increment (</w:t>
      </w:r>
      <w:r w:rsidR="00A35A63">
        <w:rPr>
          <w:noProof/>
        </w:rPr>
        <w:t>Appendix</w:t>
      </w:r>
      <w:r>
        <w:rPr>
          <w:noProof/>
        </w:rPr>
        <w:t xml:space="preserve"> </w:t>
      </w:r>
      <w:r w:rsidR="00A35A63">
        <w:rPr>
          <w:noProof/>
        </w:rPr>
        <w:t>A</w:t>
      </w:r>
      <w:r>
        <w:rPr>
          <w:noProof/>
        </w:rPr>
        <w:t>). In particular the former is higher as usually reported for tree ages before full maturity.</w:t>
      </w:r>
    </w:p>
    <w:p w:rsidR="00924B89" w:rsidRDefault="00924B89" w:rsidP="00924B89">
      <w:pPr>
        <w:pStyle w:val="MDPI31text"/>
        <w:rPr>
          <w:noProof/>
        </w:rPr>
      </w:pPr>
      <w:r w:rsidRPr="009F4D1B">
        <w:rPr>
          <w:noProof/>
        </w:rPr>
        <w:t xml:space="preserve">In general our knowledge of </w:t>
      </w:r>
      <w:r>
        <w:rPr>
          <w:noProof/>
        </w:rPr>
        <w:t>urban</w:t>
      </w:r>
      <w:r w:rsidRPr="009F4D1B">
        <w:rPr>
          <w:noProof/>
        </w:rPr>
        <w:t xml:space="preserve"> tree carbon dynamics, including the balance of growth, mortality, and planting rates is quite data limited </w:t>
      </w:r>
      <w:r w:rsidR="00C62FAB">
        <w:rPr>
          <w:noProof/>
        </w:rPr>
        <w:fldChar w:fldCharType="begin"/>
      </w:r>
      <w:r w:rsidR="00C62FAB">
        <w:rPr>
          <w:noProof/>
        </w:rPr>
        <w:instrText xml:space="preserve"> ADDIN ZOTERO_ITEM CSL_CITATION {"citationID":"vryZe8gG","properties":{"formattedCitation":"[36]","plainCitation":"[36]","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schema":"https://github.com/citation-style-language/schema/raw/master/csl-citation.json"} </w:instrText>
      </w:r>
      <w:r w:rsidR="00C62FAB">
        <w:rPr>
          <w:noProof/>
        </w:rPr>
        <w:fldChar w:fldCharType="separate"/>
      </w:r>
      <w:r w:rsidR="00C62FAB" w:rsidRPr="00C62FAB">
        <w:t>[36]</w:t>
      </w:r>
      <w:r w:rsidR="00C62FAB">
        <w:rPr>
          <w:noProof/>
        </w:rPr>
        <w:fldChar w:fldCharType="end"/>
      </w:r>
      <w:r w:rsidRPr="009F4D1B">
        <w:rPr>
          <w:noProof/>
        </w:rPr>
        <w:t>. Although the carbon stock of the urban green is smaller compared to natural forests, the storage capacity is considerable</w:t>
      </w:r>
      <w:r>
        <w:rPr>
          <w:noProof/>
        </w:rPr>
        <w:t xml:space="preserve"> high</w:t>
      </w:r>
      <w:r w:rsidRPr="009F4D1B">
        <w:rPr>
          <w:noProof/>
        </w:rPr>
        <w:t xml:space="preserve"> </w:t>
      </w:r>
      <w:r w:rsidR="00C62FAB">
        <w:rPr>
          <w:noProof/>
        </w:rPr>
        <w:fldChar w:fldCharType="begin"/>
      </w:r>
      <w:r w:rsidR="00C62FAB">
        <w:rPr>
          <w:noProof/>
        </w:rPr>
        <w:instrText xml:space="preserve"> ADDIN ZOTERO_ITEM CSL_CITATION {"citationID":"judOXUVF","properties":{"formattedCitation":"[65]","plainCitation":"[65]","noteIndex":0},"citationItems":[{"id":2118,"uris":["http://zotero.org/users/3524663/items/RSW7VX4J"],"uri":["http://zotero.org/users/3524663/items/RSW7VX4J"],"itemData":{"id":2118,"type":"article-journal","container-title":"Landscape and Urban Planning","DOI":"10.1016/j.landurbplan.2018.11.004","ISSN":"01692046","language":"en","page":"88-99","source":"Crossref","title":"Growth patterns and effects of urban micro-climate on two physiologically contrasting urban tree species","volume":"183","author":[{"family":"Moser-Reischl","given":"Astrid"},{"family":"Rahman","given":"Mohammad A."},{"family":"Pauleit","given":"Stephan"},{"family":"Pretzsch","given":"Hans"},{"family":"Rötzer","given":"Thomas"}],"issued":{"date-parts":[["2019",3]]}}}],"schema":"https://github.com/citation-style-language/schema/raw/master/csl-citation.json"} </w:instrText>
      </w:r>
      <w:r w:rsidR="00C62FAB">
        <w:rPr>
          <w:noProof/>
        </w:rPr>
        <w:fldChar w:fldCharType="separate"/>
      </w:r>
      <w:r w:rsidR="00C62FAB" w:rsidRPr="00C62FAB">
        <w:t>[65]</w:t>
      </w:r>
      <w:r w:rsidR="00C62FAB">
        <w:rPr>
          <w:noProof/>
        </w:rPr>
        <w:fldChar w:fldCharType="end"/>
      </w:r>
      <w:r w:rsidRPr="009F4D1B">
        <w:rPr>
          <w:noProof/>
        </w:rPr>
        <w:t xml:space="preserve">. Growth rates of urban trees may be accelerated by the heat island effect, as result of increasing temperature, longer growing season and potentially higher N deposition, as it was shown by </w:t>
      </w:r>
      <w:r w:rsidR="00C62FAB">
        <w:rPr>
          <w:noProof/>
        </w:rPr>
        <w:fldChar w:fldCharType="begin"/>
      </w:r>
      <w:r w:rsidR="00C62FAB">
        <w:rPr>
          <w:noProof/>
        </w:rPr>
        <w:instrText xml:space="preserve"> ADDIN ZOTERO_ITEM CSL_CITATION {"citationID":"27FYSIWR","properties":{"formattedCitation":"[66]","plainCitation":"[66]","noteIndex":0},"citationItems":[{"id":2130,"uris":["http://zotero.org/users/3524663/items/GQZL4MRK"],"uri":["http://zotero.org/users/3524663/items/GQZL4MRK"],"itemData":{"id":2130,"type":"article-journal","abstract":"A better understanding and a more quantitative design of mixed-species stands will contribute to more integrative and goal-oriented research in mixed-species forests. Much recent work has indicated that the structure and growth of mixed species forests may fundamentally differ from monocultures. Here we suggest how to progress from the present accumulation of phenomenological findings to a design of mixed-species stands and advanced silvicultural prescriptions by means of modelling. First, the knowledge of mixing effects on the structure and growth at the stand, species, and individual tree level is reviewed, with a focus on those findings that are most essential for suitable modelling and silvicultural designs and the regulation of mixed stands as opposed to monocultures. Then, the key role of growth models, stand simulators, and scenario assessments for designing mixed species stands is discussed. The next section illustrates that existing forest stand growth models require some fundamental modifications to become suitable for both monocultures and mixed-species stands. We then explore how silvicultural prescriptions derived from scenario runs would need to be both quantified and simplified for transfer to forest management and demonstrated in training plots. Finally, we address the main remaining knowledge gaps that could be remedied through empirical research.","container-title":"Forest Ecosystems","DOI":"10.1186/s40663-017-0105-z","ISSN":"2197-5620","issue":"1","language":"en","source":"Crossref","title":"Toward managing mixed-species stands: from parametrization to prescription","title-short":"Toward managing mixed-species stands","URL":"http://forestecosyst.springeropen.com/articles/10.1186/s40663-017-0105-z","volume":"4","author":[{"family":"Pretzsch","given":"Hans"},{"family":"Zenner","given":"Eric K."}],"accessed":{"date-parts":[["2020",5,3]]},"issued":{"date-parts":[["2017",12]]}}}],"schema":"https://github.com/citation-style-language/schema/raw/master/csl-citation.json"} </w:instrText>
      </w:r>
      <w:r w:rsidR="00C62FAB">
        <w:rPr>
          <w:noProof/>
        </w:rPr>
        <w:fldChar w:fldCharType="separate"/>
      </w:r>
      <w:r w:rsidR="00C62FAB" w:rsidRPr="00C62FAB">
        <w:t>[66]</w:t>
      </w:r>
      <w:r w:rsidR="00C62FAB">
        <w:rPr>
          <w:noProof/>
        </w:rPr>
        <w:fldChar w:fldCharType="end"/>
      </w:r>
      <w:r w:rsidRPr="009F4D1B">
        <w:rPr>
          <w:noProof/>
        </w:rPr>
        <w:t>. The observed diameter growth for the different species, althoug</w:t>
      </w:r>
      <w:r>
        <w:rPr>
          <w:noProof/>
        </w:rPr>
        <w:t>h</w:t>
      </w:r>
      <w:r w:rsidRPr="009F4D1B">
        <w:rPr>
          <w:noProof/>
        </w:rPr>
        <w:t xml:space="preserve"> is rather variable across individuals, are consistent with the existing literature, showing for </w:t>
      </w:r>
      <w:r w:rsidRPr="003E1044">
        <w:rPr>
          <w:i/>
          <w:iCs/>
          <w:noProof/>
        </w:rPr>
        <w:t>Picea</w:t>
      </w:r>
      <w:r w:rsidRPr="009F4D1B">
        <w:rPr>
          <w:noProof/>
        </w:rPr>
        <w:t xml:space="preserve"> and </w:t>
      </w:r>
      <w:r w:rsidRPr="003E1044">
        <w:rPr>
          <w:i/>
          <w:iCs/>
          <w:noProof/>
        </w:rPr>
        <w:t>Birch</w:t>
      </w:r>
      <w:r w:rsidRPr="009F4D1B">
        <w:rPr>
          <w:noProof/>
        </w:rPr>
        <w:t xml:space="preserve"> a range of 1-3 mm of annul growth </w:t>
      </w:r>
      <w:r>
        <w:rPr>
          <w:noProof/>
        </w:rPr>
        <w:fldChar w:fldCharType="begin"/>
      </w:r>
      <w:r w:rsidR="00C62FAB">
        <w:rPr>
          <w:noProof/>
        </w:rPr>
        <w:instrText xml:space="preserve"> ADDIN ZOTERO_ITEM CSL_CITATION {"citationID":"S63kaegx","properties":{"formattedCitation":"[67,68]","plainCitation":"[67,68]","noteIndex":0},"citationItems":[{"id":2127,"uris":["http://zotero.org/users/3524663/items/GBAVMWFT"],"uri":["http://zotero.org/users/3524663/items/GBAVMWFT"],"itemData":{"id":2127,"type":"article-journal","container-title":"Science of The Total Environment","DOI":"10.1016/j.scitotenv.2017.09.169","ISSN":"00489697","language":"en","page":"1247-1261","source":"Crossref","title":"Tree-ring formation as an indicator of forest capacity to adapt to the main threats of environmental changes in Lithuania","volume":"615","author":[{"family":"Augustaitis","given":"Algirdas"},{"family":"Augustaitienė","given":"Ingrida"},{"family":"Baugarten","given":"Manuela"},{"family":"Bičenkienė","given":"Steigvilė"},{"family":"Girgždienė","given":"Raselė"},{"family":"Kulbokas","given":"Gintaras"},{"family":"Linkevičius","given":"Edgaras"},{"family":"Marozas","given":"Vitas"},{"family":"Mikalajūnas","given":"Marius"},{"family":"Mordas","given":"Genrik"},{"family":"Mozgeris","given":"Gintautas"},{"family":"Petrauskas","given":"Edmundas"},{"family":"Pivoras","given":"Ainis"},{"family":"Šidlauskas","given":"Giedrius"},{"family":"Ulevičius","given":"Vidmantas"},{"family":"Vitas","given":"Adomas"},{"family":"Matyssek","given":"Rainer"}],"issued":{"date-parts":[["2018",2]]}}},{"id":2124,"uris":["http://zotero.org/users/3524663/items/YF9BY3U2"],"uri":["http://zotero.org/users/3524663/items/YF9BY3U2"],"itemData":{"id":2124,"type":"article-journal","abstract":"The hypothesis that trees have grown more rapidly in recent years as a consequence of climate warming and the reduced pollution was tested in Scots pine (Pinus sylvestris L.) forests in Lithuania. A hundred of the largest, dominant pine trees, with a diameter at breast height exceeding 50 cm, were selected in three experimental, over-mature stands located in different parts of the country (north-eastern, western and sea coast). Results confirmed that the annual increment of the trees analyzed has increased since 1980. The causes of such faster growth were higher air temperatures during the winter and, to a lesser extent, higher temperatures from May through August. The effect of precipitation was negligible. Using data on acidifying pollutants collected in last 30 years, a significant effect of the reduced SO2 concentration and sulphur deposition, as well as of the increased ammonia deposition, on the enhanced annual increment in the tree basal area was detected. Multiple regression analysis revealed that meteorological parameters can explain up to 50% of the observed variation in the increase of growth rate for Scots pine in Lithuania, while the variation in the concentration of acidifying pollutants accounted for an additional 30%. However, the pollution data set did not cover a timespan long enough (20-30 years) to clearly distinguish between the effect of the reduced pollution in recent years and the increased temperatures due to global warming as the driving factor of the enhanced growth observed for dominant pine trees in Lithanian forests.","container-title":"iForest - Biogeosciences and Forestry","DOI":"10.3832/ifor1267-007","ISSN":"19717458","issue":"4","language":"en","page":"509-516","source":"Crossref","title":"Growth patterns of Scots pine (Pinus sylvestris L.) under the current regional pollution load in Lithuania","volume":"8","author":[{"family":"Augustaitis","given":"A"},{"family":"Augustaitiene","given":"I"},{"family":"Mozgeris","given":"G"},{"family":"Juknys","given":"R"},{"family":"Vitas","given":"A"},{"family":"Jasinevičiene","given":"D"}],"issued":{"date-parts":[["2015",8,2]]}}}],"schema":"https://github.com/citation-style-language/schema/raw/master/csl-citation.json"} </w:instrText>
      </w:r>
      <w:r>
        <w:rPr>
          <w:noProof/>
        </w:rPr>
        <w:fldChar w:fldCharType="separate"/>
      </w:r>
      <w:r w:rsidR="00C62FAB" w:rsidRPr="00C62FAB">
        <w:t>[67,68]</w:t>
      </w:r>
      <w:r>
        <w:rPr>
          <w:noProof/>
        </w:rPr>
        <w:fldChar w:fldCharType="end"/>
      </w:r>
      <w:r w:rsidRPr="009F4D1B">
        <w:rPr>
          <w:noProof/>
        </w:rPr>
        <w:t xml:space="preserve"> in the same age range. Conversion of diameter growth in biomass and hence carbon sequestration is very much related with the BEF coeffcients which we have derived by </w:t>
      </w:r>
      <w:r>
        <w:rPr>
          <w:noProof/>
        </w:rPr>
        <w:fldChar w:fldCharType="begin"/>
      </w:r>
      <w:r w:rsidR="00D149F2">
        <w:rPr>
          <w:noProof/>
        </w:rPr>
        <w:instrText xml:space="preserve"> ADDIN ZOTERO_ITEM CSL_CITATION {"citationID":"zn8bD4JV","properties":{"formattedCitation":"[58]","plainCitation":"[5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noProof/>
        </w:rPr>
        <w:fldChar w:fldCharType="separate"/>
      </w:r>
      <w:r w:rsidR="00D149F2" w:rsidRPr="00D149F2">
        <w:t>[58]</w:t>
      </w:r>
      <w:r>
        <w:rPr>
          <w:noProof/>
        </w:rPr>
        <w:fldChar w:fldCharType="end"/>
      </w:r>
      <w:r w:rsidRPr="009F4D1B">
        <w:rPr>
          <w:noProof/>
        </w:rPr>
        <w:t xml:space="preserve">, specifically </w:t>
      </w:r>
      <w:r>
        <w:rPr>
          <w:noProof/>
        </w:rPr>
        <w:t>for the</w:t>
      </w:r>
      <w:r w:rsidRPr="009F4D1B">
        <w:rPr>
          <w:noProof/>
        </w:rPr>
        <w:t xml:space="preserve"> Russian environment. One of the most comprehensive study on urban tree carbon sequestration is the one </w:t>
      </w:r>
      <w:r w:rsidR="00C62FAB" w:rsidRPr="009F4D1B">
        <w:rPr>
          <w:noProof/>
        </w:rPr>
        <w:t>across a wide range of US cities</w:t>
      </w:r>
      <w:r w:rsidRPr="009F4D1B">
        <w:rPr>
          <w:noProof/>
        </w:rPr>
        <w:t xml:space="preserve"> </w:t>
      </w:r>
      <w:r w:rsidR="00C62FAB">
        <w:rPr>
          <w:noProof/>
        </w:rPr>
        <w:fldChar w:fldCharType="begin"/>
      </w:r>
      <w:r w:rsidR="00C62FAB">
        <w:rPr>
          <w:noProof/>
        </w:rPr>
        <w:instrText xml:space="preserve"> ADDIN ZOTERO_ITEM CSL_CITATION {"citationID":"3r0rlwEH","properties":{"formattedCitation":"[36]","plainCitation":"[36]","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schema":"https://github.com/citation-style-language/schema/raw/master/csl-citation.json"} </w:instrText>
      </w:r>
      <w:r w:rsidR="00C62FAB">
        <w:rPr>
          <w:noProof/>
        </w:rPr>
        <w:fldChar w:fldCharType="separate"/>
      </w:r>
      <w:r w:rsidR="00C62FAB" w:rsidRPr="00C62FAB">
        <w:t>[36]</w:t>
      </w:r>
      <w:r w:rsidR="00C62FAB">
        <w:rPr>
          <w:noProof/>
        </w:rPr>
        <w:fldChar w:fldCharType="end"/>
      </w:r>
      <w:r w:rsidRPr="009F4D1B">
        <w:rPr>
          <w:noProof/>
        </w:rPr>
        <w:t xml:space="preserve">. </w:t>
      </w:r>
      <w:r>
        <w:rPr>
          <w:noProof/>
        </w:rPr>
        <w:t>These authors</w:t>
      </w:r>
      <w:r w:rsidRPr="009F4D1B">
        <w:rPr>
          <w:noProof/>
        </w:rPr>
        <w:t xml:space="preserve"> showed an average annual net carbon uptake per tree of about</w:t>
      </w:r>
      <w:r w:rsidRPr="00382A5D">
        <w:rPr>
          <w:noProof/>
        </w:rPr>
        <w:t xml:space="preserve"> </w:t>
      </w:r>
      <w:r>
        <w:rPr>
          <w:noProof/>
        </w:rPr>
        <w:t xml:space="preserve">0.226 </w:t>
      </w:r>
      <w:r w:rsidRPr="009F4D1B">
        <w:rPr>
          <w:noProof/>
        </w:rPr>
        <w:t>m</w:t>
      </w:r>
      <w:r w:rsidRPr="001E0390">
        <w:rPr>
          <w:noProof/>
          <w:vertAlign w:val="superscript"/>
        </w:rPr>
        <w:t>-2</w:t>
      </w:r>
      <w:r w:rsidRPr="009F4D1B">
        <w:rPr>
          <w:noProof/>
        </w:rPr>
        <w:t xml:space="preserve"> year</w:t>
      </w:r>
      <w:r w:rsidRPr="001E0390">
        <w:rPr>
          <w:noProof/>
          <w:vertAlign w:val="superscript"/>
        </w:rPr>
        <w:t>-1</w:t>
      </w:r>
      <w:r w:rsidRPr="009F4D1B">
        <w:rPr>
          <w:noProof/>
        </w:rPr>
        <w:t xml:space="preserve">. Scaling </w:t>
      </w:r>
      <w:r>
        <w:rPr>
          <w:noProof/>
        </w:rPr>
        <w:t>larch trees</w:t>
      </w:r>
      <w:r w:rsidRPr="009F4D1B">
        <w:rPr>
          <w:noProof/>
        </w:rPr>
        <w:t xml:space="preserve"> carbon sequestration per unit of crown area we obtain an average value of </w:t>
      </w:r>
      <w:r>
        <w:rPr>
          <w:noProof/>
        </w:rPr>
        <w:t>0.14±0.04 kg C m</w:t>
      </w:r>
      <w:r w:rsidRPr="001E0390">
        <w:rPr>
          <w:noProof/>
          <w:vertAlign w:val="superscript"/>
        </w:rPr>
        <w:t>2</w:t>
      </w:r>
      <w:r>
        <w:rPr>
          <w:noProof/>
        </w:rPr>
        <w:t xml:space="preserve"> per half of vegetation period, </w:t>
      </w:r>
      <w:r w:rsidRPr="009F4D1B">
        <w:rPr>
          <w:noProof/>
        </w:rPr>
        <w:t>w</w:t>
      </w:r>
      <w:r>
        <w:rPr>
          <w:noProof/>
        </w:rPr>
        <w:t>h</w:t>
      </w:r>
      <w:r w:rsidRPr="009F4D1B">
        <w:rPr>
          <w:noProof/>
        </w:rPr>
        <w:t>ich is</w:t>
      </w:r>
      <w:r>
        <w:rPr>
          <w:noProof/>
        </w:rPr>
        <w:t xml:space="preserve"> the closest result in relation to Nowak et al., while for broad leaved species this paramater was more than two times higher (with max of 0.48±0.14 kg C m</w:t>
      </w:r>
      <w:r w:rsidRPr="001E0390">
        <w:rPr>
          <w:noProof/>
          <w:vertAlign w:val="superscript"/>
        </w:rPr>
        <w:t>2</w:t>
      </w:r>
      <w:r>
        <w:rPr>
          <w:noProof/>
        </w:rPr>
        <w:t xml:space="preserve"> per half of vegetation period for </w:t>
      </w:r>
      <w:r w:rsidRPr="00FA12CE">
        <w:rPr>
          <w:i/>
          <w:iCs/>
          <w:noProof/>
        </w:rPr>
        <w:t>Acer platanoides</w:t>
      </w:r>
      <w:r>
        <w:rPr>
          <w:noProof/>
        </w:rPr>
        <w:t>). Although is difficult to compare our data with existing annual growth rates, due to the lack of full season data coverage (about 4 out of 6 months) our data show a reasonable consistency with inventory data and existing literature</w:t>
      </w:r>
      <w:r w:rsidRPr="00876007">
        <w:rPr>
          <w:noProof/>
          <w:highlight w:val="yellow"/>
        </w:rPr>
        <w:t>, (WE NEED TO FIND SOME MORE LITERATURE ON CARBN SEQUESTRATION BY TREES)</w:t>
      </w:r>
      <w:r>
        <w:rPr>
          <w:noProof/>
        </w:rPr>
        <w:t>but more importantly they confirm the possibility to monitor in real time carbon sequestration as one of the most significant ecosysem service of urban trees.</w:t>
      </w:r>
    </w:p>
    <w:p w:rsidR="00924B89" w:rsidRPr="00085C4E" w:rsidRDefault="00924B89" w:rsidP="00924B89">
      <w:pPr>
        <w:pStyle w:val="MDPI22heading2"/>
      </w:pPr>
      <w:r>
        <w:t xml:space="preserve">3.2. </w:t>
      </w:r>
      <w:r w:rsidRPr="00085C4E">
        <w:t>Air Temperature and Humidity control</w:t>
      </w:r>
    </w:p>
    <w:p w:rsidR="00924B89" w:rsidRDefault="00924B89" w:rsidP="00924B89">
      <w:pPr>
        <w:pStyle w:val="MDPI31text"/>
      </w:pPr>
      <w:r>
        <w:t xml:space="preserve">The local climate control from ecosystem service perspective is the mitigation of extreme temperatures and providing comfort urban microclimate. In </w:t>
      </w:r>
      <w:r w:rsidR="00A35A63">
        <w:t>F</w:t>
      </w:r>
      <w:r>
        <w:t>igure 4 the diurnal difference mean changes of temperature between the reference station and the space under the tree crown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via shading, showing an effect up to about 2°C degrees with the external temperatures (</w:t>
      </w:r>
      <w:r w:rsidR="00A35A63">
        <w:t>Appendix</w:t>
      </w:r>
      <w:r>
        <w:t xml:space="preserve"> </w:t>
      </w:r>
      <w:r w:rsidR="00A35A63">
        <w:t>B</w:t>
      </w:r>
      <w:r>
        <w:t>). In October all the species show a warming effect at mid of the day, on the same order. An opposed behavior is recorded for nighttime periods where usually during summer months trees are slightly warmer than the surrounded air. In October they show a cooling effect in the night.</w:t>
      </w:r>
    </w:p>
    <w:tbl>
      <w:tblPr>
        <w:tblW w:w="0" w:type="auto"/>
        <w:tblLook w:val="04A0" w:firstRow="1" w:lastRow="0" w:firstColumn="1" w:lastColumn="0" w:noHBand="0" w:noVBand="1"/>
      </w:tblPr>
      <w:tblGrid>
        <w:gridCol w:w="8376"/>
      </w:tblGrid>
      <w:tr w:rsidR="00924B89" w:rsidRPr="009E46F1" w:rsidTr="00A35A63">
        <w:tc>
          <w:tcPr>
            <w:tcW w:w="4530" w:type="dxa"/>
          </w:tcPr>
          <w:p w:rsidR="00924B89" w:rsidRPr="00924B89" w:rsidRDefault="00261C63" w:rsidP="00924B89">
            <w:pPr>
              <w:pStyle w:val="MDPI52figure"/>
            </w:pPr>
            <w:r>
              <w:rPr>
                <w:noProof/>
                <w:snapToGrid/>
                <w:lang w:val="ru-RU" w:eastAsia="ru-RU" w:bidi="ar-SA"/>
              </w:rPr>
              <w:drawing>
                <wp:inline distT="0" distB="0" distL="0" distR="0">
                  <wp:extent cx="5178056" cy="3872045"/>
                  <wp:effectExtent l="0" t="0" r="3810" b="0"/>
                  <wp:docPr id="182" name="Рисунок 18"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descr="Описание: Описание: A close up of a 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76704" cy="3871034"/>
                          </a:xfrm>
                          <a:prstGeom prst="rect">
                            <a:avLst/>
                          </a:prstGeom>
                          <a:noFill/>
                          <a:ln>
                            <a:noFill/>
                          </a:ln>
                        </pic:spPr>
                      </pic:pic>
                    </a:graphicData>
                  </a:graphic>
                </wp:inline>
              </w:drawing>
            </w:r>
          </w:p>
        </w:tc>
      </w:tr>
    </w:tbl>
    <w:p w:rsidR="00924B89" w:rsidRPr="00924B89" w:rsidRDefault="00924B89" w:rsidP="00924B89">
      <w:pPr>
        <w:pStyle w:val="MDPI51figurecaption"/>
      </w:pPr>
      <w:r w:rsidRPr="00924B89">
        <w:rPr>
          <w:b/>
        </w:rPr>
        <w:t>Figure 4.</w:t>
      </w:r>
      <w:r w:rsidRPr="00924B89">
        <w:t xml:space="preserve"> Diurnal differences mean changes of temperature by month averaged for all the investigated species.</w:t>
      </w:r>
    </w:p>
    <w:p w:rsidR="00924B89" w:rsidRPr="00730F1A" w:rsidRDefault="00924B89" w:rsidP="00924B89">
      <w:pPr>
        <w:pStyle w:val="MDPI31text"/>
      </w:pPr>
      <w:r>
        <w:t>The average differences between the air relative humidity under and outside of the canopy were not more than 20% (</w:t>
      </w:r>
      <w:r w:rsidR="00A35A63">
        <w:t>Appendix</w:t>
      </w:r>
      <w:r>
        <w:t xml:space="preserve"> </w:t>
      </w:r>
      <w:r w:rsidR="00A35A63">
        <w:t>C</w:t>
      </w:r>
      <w:r>
        <w:t>). During daytime trees made air more humid, while during nights they reduced humidity. There were no seasonal changes through months, even no significant difference between species.</w:t>
      </w:r>
      <w:r w:rsidRPr="00730F1A">
        <w:t xml:space="preserve"> </w:t>
      </w:r>
      <w:r>
        <w:t>We can only see the typical sinusoid line with delay in time as a result of transpiration process.</w:t>
      </w:r>
    </w:p>
    <w:p w:rsidR="00924B89" w:rsidRDefault="00924B89" w:rsidP="00924B89">
      <w:pPr>
        <w:pStyle w:val="MDPI31text"/>
      </w:pPr>
      <w:r>
        <w:t xml:space="preserve">Another important effect of trees is the mitigation of climate extremes. For this purpose we have estimated the daily differences between maximum and minimum temperatures of the reference station and </w:t>
      </w:r>
      <w:r w:rsidR="00A35A63">
        <w:t>the individual tree recording (F</w:t>
      </w:r>
      <w:r>
        <w:t>igure 5). While temperature amplitudes outside of the canopy (the black line) reached a maximum of about 10°C degrees in August, under the canopy this amplitude was 3°C degrees lower.</w:t>
      </w:r>
      <w:r w:rsidRPr="001C2F9F">
        <w:t xml:space="preserve"> </w:t>
      </w:r>
      <w:r>
        <w:t>All the species showed</w:t>
      </w:r>
      <w:r w:rsidRPr="00216FE1">
        <w:t xml:space="preserve"> </w:t>
      </w:r>
      <w:r>
        <w:t>similar</w:t>
      </w:r>
      <w:r w:rsidRPr="00216FE1">
        <w:t xml:space="preserve"> </w:t>
      </w:r>
      <w:r>
        <w:t>dynamics</w:t>
      </w:r>
      <w:r w:rsidRPr="00216FE1">
        <w:t xml:space="preserve"> </w:t>
      </w:r>
      <w:r>
        <w:t>through</w:t>
      </w:r>
      <w:r w:rsidRPr="00216FE1">
        <w:t xml:space="preserve"> </w:t>
      </w:r>
      <w:r>
        <w:t>the</w:t>
      </w:r>
      <w:r w:rsidRPr="00216FE1">
        <w:t xml:space="preserve"> </w:t>
      </w:r>
      <w:r>
        <w:t>investigated</w:t>
      </w:r>
      <w:r w:rsidRPr="00216FE1">
        <w:t xml:space="preserve"> </w:t>
      </w:r>
      <w:r>
        <w:t>period</w:t>
      </w:r>
      <w:r w:rsidRPr="00216FE1">
        <w:t xml:space="preserve">, </w:t>
      </w:r>
      <w:r>
        <w:t>but</w:t>
      </w:r>
      <w:r w:rsidRPr="00216FE1">
        <w:t xml:space="preserve"> under the larch </w:t>
      </w:r>
      <w:r>
        <w:t xml:space="preserve">temperature extremes were more similar to the reference station both during summer and particularly during fall after </w:t>
      </w:r>
      <w:r w:rsidRPr="00E05F1D">
        <w:t>defoliation</w:t>
      </w:r>
      <w:r>
        <w:t>.</w:t>
      </w:r>
    </w:p>
    <w:tbl>
      <w:tblPr>
        <w:tblW w:w="0" w:type="auto"/>
        <w:tblLook w:val="04A0" w:firstRow="1" w:lastRow="0" w:firstColumn="1" w:lastColumn="0" w:noHBand="0" w:noVBand="1"/>
      </w:tblPr>
      <w:tblGrid>
        <w:gridCol w:w="8844"/>
      </w:tblGrid>
      <w:tr w:rsidR="00924B89" w:rsidRPr="009E46F1" w:rsidTr="00A35A63">
        <w:tc>
          <w:tcPr>
            <w:tcW w:w="4530" w:type="dxa"/>
          </w:tcPr>
          <w:p w:rsidR="00924B89" w:rsidRPr="00924B89" w:rsidRDefault="00261C63" w:rsidP="00A35A63">
            <w:pPr>
              <w:pStyle w:val="MDPI52figure"/>
            </w:pPr>
            <w:r>
              <w:rPr>
                <w:rFonts w:ascii="Times New Roman" w:hAnsi="Times New Roman"/>
                <w:noProof/>
                <w:snapToGrid/>
                <w:szCs w:val="24"/>
                <w:lang w:val="ru-RU" w:eastAsia="ru-RU" w:bidi="ar-SA"/>
              </w:rPr>
              <w:drawing>
                <wp:inline distT="0" distB="0" distL="0" distR="0">
                  <wp:extent cx="5565228" cy="4161565"/>
                  <wp:effectExtent l="0" t="0" r="0" b="0"/>
                  <wp:docPr id="203" name="Рисунок 6"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descr="Описание: Описание: A close up of a 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1880" cy="4159061"/>
                          </a:xfrm>
                          <a:prstGeom prst="rect">
                            <a:avLst/>
                          </a:prstGeom>
                          <a:noFill/>
                          <a:ln>
                            <a:noFill/>
                          </a:ln>
                        </pic:spPr>
                      </pic:pic>
                    </a:graphicData>
                  </a:graphic>
                </wp:inline>
              </w:drawing>
            </w:r>
          </w:p>
        </w:tc>
      </w:tr>
    </w:tbl>
    <w:p w:rsidR="00924B89" w:rsidRPr="00924B89" w:rsidRDefault="00924B89" w:rsidP="00924B89">
      <w:pPr>
        <w:pStyle w:val="MDPI51figurecaption"/>
        <w:jc w:val="center"/>
      </w:pPr>
      <w:r w:rsidRPr="00924B89">
        <w:rPr>
          <w:b/>
        </w:rPr>
        <w:t xml:space="preserve">Figure </w:t>
      </w:r>
      <w:r>
        <w:rPr>
          <w:b/>
        </w:rPr>
        <w:t>5</w:t>
      </w:r>
      <w:r w:rsidRPr="00924B89">
        <w:rPr>
          <w:b/>
        </w:rPr>
        <w:t>.</w:t>
      </w:r>
      <w:r w:rsidRPr="00924B89">
        <w:t xml:space="preserve"> Daily maximum amplitude differences between reference station TT-R (black line) and TT+.</w:t>
      </w:r>
    </w:p>
    <w:p w:rsidR="00924B89" w:rsidRDefault="00924B89" w:rsidP="00924B89">
      <w:pPr>
        <w:pStyle w:val="MDPI31text"/>
      </w:pPr>
      <w:r>
        <w:t>These</w:t>
      </w:r>
      <w:r w:rsidRPr="0039589E">
        <w:t xml:space="preserve"> findings correspond well to</w:t>
      </w:r>
      <w:r w:rsidR="00C62FAB">
        <w:t xml:space="preserve"> </w:t>
      </w:r>
      <w:r w:rsidRPr="0039589E">
        <w:fldChar w:fldCharType="begin"/>
      </w:r>
      <w:r w:rsidR="00C62FAB">
        <w:instrText xml:space="preserve"> ADDIN ZOTERO_ITEM CSL_CITATION {"citationID":"4FQPdvMB","properties":{"formattedCitation":"[43]","plainCitation":"[43]","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fldChar w:fldCharType="separate"/>
      </w:r>
      <w:r w:rsidR="00C62FAB" w:rsidRPr="00C62FAB">
        <w:t>[43]</w:t>
      </w:r>
      <w:r w:rsidRPr="0039589E">
        <w:fldChar w:fldCharType="end"/>
      </w:r>
      <w:r w:rsidRPr="0039589E">
        <w:t xml:space="preserve">, who explained observed seasonal dynamics of temperature reduction rates by differences in transpiration and to </w:t>
      </w:r>
      <w:r>
        <w:fldChar w:fldCharType="begin"/>
      </w:r>
      <w:r w:rsidR="00C62FAB">
        <w:instrText xml:space="preserve"> ADDIN ZOTERO_ITEM CSL_CITATION {"citationID":"mQ1V1Dee","properties":{"formattedCitation":"[69]","plainCitation":"[69]","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fldChar w:fldCharType="separate"/>
      </w:r>
      <w:r w:rsidR="00C62FAB" w:rsidRPr="00C62FAB">
        <w:t>[69]</w:t>
      </w:r>
      <w:r>
        <w:fldChar w:fldCharType="end"/>
      </w:r>
      <w:r w:rsidRPr="0039589E">
        <w:t xml:space="preserve">, who also found that within the canopy radius of 4.5m of </w:t>
      </w:r>
      <w:r>
        <w:t xml:space="preserve">Acer platanoides or </w:t>
      </w:r>
      <w:r w:rsidRPr="0039589E">
        <w:t xml:space="preserve">Tilia cordata trees, daytime temperature decreased up to 3.5 </w:t>
      </w:r>
      <w:r w:rsidRPr="0039589E">
        <w:rPr>
          <w:rFonts w:ascii="Times New Roman" w:hAnsi="Times New Roman"/>
        </w:rPr>
        <w:t>℃</w:t>
      </w:r>
      <w:r w:rsidRPr="0039589E">
        <w:t xml:space="preserve"> during August in comparison of the unshaded surrounding area.</w:t>
      </w:r>
      <w:r>
        <w:t xml:space="preserve"> </w:t>
      </w:r>
      <w:r w:rsidRPr="0039589E">
        <w:t xml:space="preserve">Our results go in a line with the meta-analysis study, which showed relations between individual tree characteristics and daily/seasonal temperature reduction dynamics in different climate and urban conditions </w:t>
      </w:r>
      <w:r w:rsidRPr="0039589E">
        <w:fldChar w:fldCharType="begin"/>
      </w:r>
      <w:r w:rsidR="00C62FAB">
        <w:instrText xml:space="preserve"> ADDIN ZOTERO_ITEM CSL_CITATION {"citationID":"HHosdItL","properties":{"formattedCitation":"[69]","plainCitation":"[69]","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fldChar w:fldCharType="separate"/>
      </w:r>
      <w:r w:rsidR="00C62FAB" w:rsidRPr="00C62FAB">
        <w:t>[69]</w:t>
      </w:r>
      <w:r w:rsidRPr="0039589E">
        <w:fldChar w:fldCharType="end"/>
      </w:r>
      <w:r w:rsidRPr="0039589E">
        <w:t>. Temperature reduction by urban green infrastructure on about 0.5-2.5</w:t>
      </w:r>
      <w:r w:rsidRPr="0039589E">
        <w:rPr>
          <w:rFonts w:ascii="Times New Roman" w:hAnsi="Times New Roman"/>
        </w:rPr>
        <w:t>℃</w:t>
      </w:r>
      <w:r w:rsidRPr="0039589E">
        <w:t xml:space="preserve"> degrees was also shown in several </w:t>
      </w:r>
      <w:r>
        <w:t>papers</w:t>
      </w:r>
      <w:r w:rsidRPr="0039589E">
        <w:t xml:space="preserve">, which used computational modeling </w:t>
      </w:r>
      <w:r w:rsidRPr="0039589E">
        <w:fldChar w:fldCharType="begin"/>
      </w:r>
      <w:r w:rsidR="00C62FAB">
        <w:instrText xml:space="preserve"> ADDIN ZOTERO_ITEM CSL_CITATION {"citationID":"K0d5PrdU","properties":{"formattedCitation":"[41,70]","plainCitation":"[41,7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w:instrText>
      </w:r>
      <w:r w:rsidR="00C62FAB">
        <w:rPr>
          <w:rFonts w:ascii="Times New Roman" w:hAnsi="Times New Roman"/>
        </w:rPr>
        <w:instrText>‟</w:instrText>
      </w:r>
      <w:r w:rsidR="00C62FAB">
        <w:instrText xml:space="preserve"> landscapes due to the lack of scientific basis of tree selection. Therefore, this study proposes and evaluates a methodological framework as an approach for </w:instrText>
      </w:r>
      <w:r w:rsidR="00C62FAB">
        <w:rPr>
          <w:rFonts w:cs="Palatino Linotype"/>
        </w:rPr>
        <w:instrText>“</w:instrText>
      </w:r>
      <w:r w:rsidR="00C62FAB">
        <w:instrText>right tree, right place</w:instrText>
      </w:r>
      <w:r w:rsidR="00C62FAB">
        <w:rPr>
          <w:rFonts w:cs="Palatino Linotype"/>
        </w:rPr>
        <w:instrText>”</w:instrText>
      </w:r>
      <w:r w:rsidR="00C62FAB">
        <w:instrText xml:space="preserv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w:instrText>
      </w:r>
      <w:r w:rsidR="00C62FAB">
        <w:rPr>
          <w:rFonts w:ascii="Times New Roman" w:hAnsi="Times New Roman"/>
        </w:rPr>
        <w:instrText>‟</w:instrText>
      </w:r>
      <w:r w:rsidR="00C62FAB">
        <w:instrText xml:space="preserve">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fldChar w:fldCharType="separate"/>
      </w:r>
      <w:r w:rsidR="00C62FAB" w:rsidRPr="00C62FAB">
        <w:t>[41,70]</w:t>
      </w:r>
      <w:r w:rsidRPr="0039589E">
        <w:fldChar w:fldCharType="end"/>
      </w:r>
      <w:r w:rsidRPr="0039589E">
        <w:t xml:space="preserve"> and satellite based data such as land surface temperature </w:t>
      </w:r>
      <w:r w:rsidRPr="0039589E">
        <w:fldChar w:fldCharType="begin"/>
      </w:r>
      <w:r w:rsidR="00C62FAB">
        <w:instrText xml:space="preserve"> ADDIN ZOTERO_ITEM CSL_CITATION {"citationID":"9jrdO0zl","properties":{"formattedCitation":"[71,72]","plainCitation":"[71,72]","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fldChar w:fldCharType="separate"/>
      </w:r>
      <w:r w:rsidR="00C62FAB" w:rsidRPr="00C62FAB">
        <w:t>[71,72]</w:t>
      </w:r>
      <w:r w:rsidRPr="0039589E">
        <w:fldChar w:fldCharType="end"/>
      </w:r>
      <w:r>
        <w:t>.</w:t>
      </w:r>
    </w:p>
    <w:p w:rsidR="00924B89" w:rsidRPr="00085C4E" w:rsidRDefault="00924B89" w:rsidP="00924B89">
      <w:pPr>
        <w:pStyle w:val="MDPI22heading2"/>
      </w:pPr>
      <w:r>
        <w:t xml:space="preserve">3.3. </w:t>
      </w:r>
      <w:r w:rsidRPr="00085C4E">
        <w:t>Run-off mitigation and energy consumption by trees via transpiration</w:t>
      </w:r>
    </w:p>
    <w:p w:rsidR="00924B89" w:rsidRDefault="00924B89" w:rsidP="008D3CB0">
      <w:pPr>
        <w:pStyle w:val="MDPI31text"/>
      </w:pPr>
      <w:r w:rsidRPr="00C062B3">
        <w:t xml:space="preserve">In </w:t>
      </w:r>
      <w:r w:rsidR="00A35A63">
        <w:t>Appendix</w:t>
      </w:r>
      <w:r w:rsidRPr="00C062B3">
        <w:t xml:space="preserve"> </w:t>
      </w:r>
      <w:r w:rsidR="00A35A63">
        <w:t>D</w:t>
      </w:r>
      <w:r w:rsidRPr="00C062B3">
        <w:t xml:space="preserve"> we </w:t>
      </w:r>
      <w:r>
        <w:t>present</w:t>
      </w:r>
      <w:r w:rsidRPr="00C062B3">
        <w:t xml:space="preserve"> an ensemble of transpiration daily patterns for the investigated individuals which show the typical diurnal behavior modulated by changing environmental parameters.</w:t>
      </w:r>
      <w:r>
        <w:t xml:space="preserve"> The ensemble of data also show a variation on the onset and the peak of transpiration cycle across the individuals, particularly in maple and linden, showing the variation of conditions to sun exposure. Sap flux during night for all individuals was negligible, while during the day it raise </w:t>
      </w:r>
      <w:r w:rsidRPr="00474F60">
        <w:rPr>
          <w:highlight w:val="yellow"/>
        </w:rPr>
        <w:t>up to 3 lh</w:t>
      </w:r>
      <w:r w:rsidRPr="00474F60">
        <w:rPr>
          <w:highlight w:val="yellow"/>
          <w:vertAlign w:val="superscript"/>
        </w:rPr>
        <w:t>-1</w:t>
      </w:r>
      <w:r w:rsidRPr="00474F60">
        <w:rPr>
          <w:highlight w:val="yellow"/>
        </w:rPr>
        <w:t xml:space="preserve"> for birch trees and even 5 for several limes and maples trees in July.</w:t>
      </w:r>
      <w:r w:rsidR="008D3CB0">
        <w:t xml:space="preserve"> </w:t>
      </w:r>
      <w:r w:rsidR="008D3CB0" w:rsidRPr="00A20749">
        <w:rPr>
          <w:highlight w:val="yellow"/>
        </w:rPr>
        <w:t xml:space="preserve">Maximal values of </w:t>
      </w:r>
      <w:r w:rsidR="008D3CB0" w:rsidRPr="00A20749">
        <w:rPr>
          <w:highlight w:val="yellow"/>
        </w:rPr>
        <w:t xml:space="preserve">daily </w:t>
      </w:r>
      <w:r w:rsidR="008D3CB0" w:rsidRPr="00A20749">
        <w:rPr>
          <w:highlight w:val="yellow"/>
        </w:rPr>
        <w:t>flux were detected for all species in July, and reached 8 lh</w:t>
      </w:r>
      <w:r w:rsidR="008D3CB0" w:rsidRPr="00A20749">
        <w:rPr>
          <w:highlight w:val="yellow"/>
          <w:vertAlign w:val="superscript"/>
        </w:rPr>
        <w:t>-1</w:t>
      </w:r>
      <w:r w:rsidR="008D3CB0" w:rsidRPr="00A20749">
        <w:rPr>
          <w:highlight w:val="yellow"/>
        </w:rPr>
        <w:t xml:space="preserve"> for </w:t>
      </w:r>
      <w:r w:rsidR="008D3CB0" w:rsidRPr="00A20749">
        <w:rPr>
          <w:i/>
          <w:iCs/>
          <w:highlight w:val="yellow"/>
        </w:rPr>
        <w:t>Larix sibirica</w:t>
      </w:r>
      <w:r w:rsidR="008D3CB0" w:rsidRPr="00A20749">
        <w:rPr>
          <w:highlight w:val="yellow"/>
        </w:rPr>
        <w:t>, 7.6 lh</w:t>
      </w:r>
      <w:r w:rsidR="008D3CB0" w:rsidRPr="00A20749">
        <w:rPr>
          <w:highlight w:val="yellow"/>
          <w:vertAlign w:val="superscript"/>
        </w:rPr>
        <w:t>-1</w:t>
      </w:r>
      <w:r w:rsidR="008D3CB0" w:rsidRPr="00A20749">
        <w:rPr>
          <w:highlight w:val="yellow"/>
        </w:rPr>
        <w:t xml:space="preserve"> for </w:t>
      </w:r>
      <w:r w:rsidR="008D3CB0" w:rsidRPr="00A20749">
        <w:rPr>
          <w:i/>
          <w:iCs/>
          <w:highlight w:val="yellow"/>
        </w:rPr>
        <w:t>Acer platanoides</w:t>
      </w:r>
      <w:r w:rsidR="008D3CB0" w:rsidRPr="00A20749">
        <w:rPr>
          <w:highlight w:val="yellow"/>
        </w:rPr>
        <w:t>, 5.9 lh</w:t>
      </w:r>
      <w:r w:rsidR="008D3CB0" w:rsidRPr="00A20749">
        <w:rPr>
          <w:highlight w:val="yellow"/>
          <w:vertAlign w:val="superscript"/>
        </w:rPr>
        <w:t>-1</w:t>
      </w:r>
      <w:r w:rsidR="008D3CB0" w:rsidRPr="00A20749">
        <w:rPr>
          <w:highlight w:val="yellow"/>
        </w:rPr>
        <w:t xml:space="preserve"> for </w:t>
      </w:r>
      <w:r w:rsidR="008D3CB0" w:rsidRPr="00A20749">
        <w:rPr>
          <w:i/>
          <w:iCs/>
          <w:highlight w:val="yellow"/>
        </w:rPr>
        <w:t>Tilia cordata</w:t>
      </w:r>
      <w:r w:rsidR="008D3CB0" w:rsidRPr="00A20749">
        <w:rPr>
          <w:highlight w:val="yellow"/>
        </w:rPr>
        <w:t xml:space="preserve"> and 3.8 lh</w:t>
      </w:r>
      <w:r w:rsidR="008D3CB0" w:rsidRPr="00A20749">
        <w:rPr>
          <w:highlight w:val="yellow"/>
          <w:vertAlign w:val="superscript"/>
        </w:rPr>
        <w:t>-1</w:t>
      </w:r>
      <w:r w:rsidR="008D3CB0" w:rsidRPr="00A20749">
        <w:rPr>
          <w:highlight w:val="yellow"/>
        </w:rPr>
        <w:t xml:space="preserve"> for </w:t>
      </w:r>
      <w:r w:rsidR="008D3CB0" w:rsidRPr="00A20749">
        <w:rPr>
          <w:i/>
          <w:iCs/>
          <w:highlight w:val="yellow"/>
        </w:rPr>
        <w:t xml:space="preserve">Betula pendula, </w:t>
      </w:r>
      <w:r w:rsidR="008D3CB0" w:rsidRPr="00A20749">
        <w:rPr>
          <w:highlight w:val="yellow"/>
        </w:rPr>
        <w:t xml:space="preserve">while average daily flux for those species in July was </w:t>
      </w:r>
      <w:r w:rsidR="008D3CB0" w:rsidRPr="00A20749">
        <w:rPr>
          <w:highlight w:val="yellow"/>
        </w:rPr>
        <w:t>2.90</w:t>
      </w:r>
      <w:r w:rsidR="008D3CB0" w:rsidRPr="00A20749">
        <w:rPr>
          <w:highlight w:val="yellow"/>
        </w:rPr>
        <w:t>±0.08, 2.85</w:t>
      </w:r>
      <w:r w:rsidR="008D3CB0" w:rsidRPr="00A20749">
        <w:rPr>
          <w:highlight w:val="yellow"/>
        </w:rPr>
        <w:t>±</w:t>
      </w:r>
      <w:r w:rsidR="008D3CB0" w:rsidRPr="00A20749">
        <w:rPr>
          <w:highlight w:val="yellow"/>
        </w:rPr>
        <w:t>0.08, 2.18</w:t>
      </w:r>
      <w:r w:rsidR="008D3CB0" w:rsidRPr="00A20749">
        <w:rPr>
          <w:highlight w:val="yellow"/>
        </w:rPr>
        <w:t>±</w:t>
      </w:r>
      <w:r w:rsidR="008D3CB0" w:rsidRPr="00A20749">
        <w:rPr>
          <w:highlight w:val="yellow"/>
        </w:rPr>
        <w:t>0.05 and 1.74</w:t>
      </w:r>
      <w:r w:rsidR="008D3CB0" w:rsidRPr="00A20749">
        <w:rPr>
          <w:highlight w:val="yellow"/>
        </w:rPr>
        <w:t>±</w:t>
      </w:r>
      <w:r w:rsidR="008D3CB0" w:rsidRPr="00A20749">
        <w:rPr>
          <w:highlight w:val="yellow"/>
        </w:rPr>
        <w:t>0.04 lh</w:t>
      </w:r>
      <w:r w:rsidR="008D3CB0" w:rsidRPr="00A20749">
        <w:rPr>
          <w:highlight w:val="yellow"/>
          <w:vertAlign w:val="superscript"/>
        </w:rPr>
        <w:t>-1</w:t>
      </w:r>
      <w:r w:rsidR="008D3CB0" w:rsidRPr="00A20749">
        <w:rPr>
          <w:highlight w:val="yellow"/>
        </w:rPr>
        <w:t xml:space="preserve">, respectively. In later </w:t>
      </w:r>
      <w:r w:rsidR="00A20749" w:rsidRPr="00A20749">
        <w:rPr>
          <w:highlight w:val="yellow"/>
        </w:rPr>
        <w:t>moths of investigation sap flux values was gradually decreasing for all species.</w:t>
      </w:r>
      <w:r w:rsidR="00A20749">
        <w:t xml:space="preserve"> </w:t>
      </w:r>
    </w:p>
    <w:p w:rsidR="00924B89" w:rsidRDefault="00924B89" w:rsidP="00924B89">
      <w:pPr>
        <w:pStyle w:val="MDPI31text"/>
      </w:pPr>
      <w:r>
        <w:t xml:space="preserve">For the purpose of the current study we report the cumulated transpired amount of water in relation to seasonal rainfall. The units are expressed in mm of water where for each of the tree, transpiration rates have been converted in mm by using the tree canopy area. The main purpose is to show, from ecosystem services perspective, the possibility of a tree to serve as a sewage system to mitigate flooding from rains. Our results show that maple and lime trees reduced 130 </w:t>
      </w:r>
      <w:r w:rsidRPr="003E1044">
        <w:rPr>
          <w:bCs/>
          <w:szCs w:val="20"/>
        </w:rPr>
        <w:t>±</w:t>
      </w:r>
      <w:r>
        <w:t>50 mm (</w:t>
      </w:r>
      <w:r>
        <w:rPr>
          <w:noProof/>
        </w:rPr>
        <w:t>± standard error</w:t>
      </w:r>
      <w:r>
        <w:t>) of water through the investigated period, larch trees 90</w:t>
      </w:r>
      <w:r w:rsidRPr="003E1044">
        <w:rPr>
          <w:bCs/>
          <w:szCs w:val="20"/>
        </w:rPr>
        <w:t>±</w:t>
      </w:r>
      <w:r w:rsidRPr="00075437">
        <w:t>50</w:t>
      </w:r>
      <w:r>
        <w:t xml:space="preserve"> mm, while young birch –300</w:t>
      </w:r>
      <w:r w:rsidRPr="003E1044">
        <w:rPr>
          <w:bCs/>
          <w:szCs w:val="20"/>
        </w:rPr>
        <w:t>±</w:t>
      </w:r>
      <w:r>
        <w:t>50 mm (</w:t>
      </w:r>
      <w:r w:rsidR="00A35A63">
        <w:t>Appendix</w:t>
      </w:r>
      <w:r>
        <w:t xml:space="preserve"> </w:t>
      </w:r>
      <w:r w:rsidR="00A35A63">
        <w:t>A</w:t>
      </w:r>
      <w:r>
        <w:t xml:space="preserve">, </w:t>
      </w:r>
      <w:r w:rsidR="00A35A63">
        <w:t>Figure</w:t>
      </w:r>
      <w:r>
        <w:t xml:space="preserve"> 6). In general, this cumulative process was mostly linear with some differences in rates that can be associated with different VTA scores and standing conditions. </w:t>
      </w:r>
      <w:r w:rsidRPr="00CF1243">
        <w:t>On the other hand, there were no significant respo</w:t>
      </w:r>
      <w:r>
        <w:t xml:space="preserve">nse </w:t>
      </w:r>
      <w:r w:rsidRPr="00CF1243">
        <w:t>to the heavy rains.</w:t>
      </w:r>
      <w:r w:rsidRPr="00372148">
        <w:t xml:space="preserve"> </w:t>
      </w:r>
      <w:r w:rsidRPr="00477EE5">
        <w:rPr>
          <w:highlight w:val="yellow"/>
        </w:rPr>
        <w:t xml:space="preserve">According to our data we can say that up to </w:t>
      </w:r>
      <w:r w:rsidR="008C6415" w:rsidRPr="00477EE5">
        <w:rPr>
          <w:highlight w:val="yellow"/>
        </w:rPr>
        <w:t>165±0.16</w:t>
      </w:r>
      <w:r w:rsidRPr="00477EE5">
        <w:rPr>
          <w:highlight w:val="yellow"/>
        </w:rPr>
        <w:t xml:space="preserve">% </w:t>
      </w:r>
      <w:r w:rsidR="008C6415" w:rsidRPr="00477EE5">
        <w:rPr>
          <w:highlight w:val="yellow"/>
        </w:rPr>
        <w:t>(</w:t>
      </w:r>
      <w:r w:rsidR="008C6415" w:rsidRPr="00477EE5">
        <w:rPr>
          <w:highlight w:val="yellow"/>
        </w:rPr>
        <w:t>±</w:t>
      </w:r>
      <w:r w:rsidR="008C6415" w:rsidRPr="00477EE5">
        <w:rPr>
          <w:highlight w:val="yellow"/>
        </w:rPr>
        <w:t xml:space="preserve"> standard error)</w:t>
      </w:r>
      <w:r w:rsidRPr="00477EE5">
        <w:rPr>
          <w:highlight w:val="yellow"/>
        </w:rPr>
        <w:t xml:space="preserve">of </w:t>
      </w:r>
      <w:r w:rsidR="008C6415" w:rsidRPr="00477EE5">
        <w:rPr>
          <w:highlight w:val="yellow"/>
        </w:rPr>
        <w:t xml:space="preserve">precipitation </w:t>
      </w:r>
      <w:r w:rsidRPr="00477EE5">
        <w:rPr>
          <w:highlight w:val="yellow"/>
        </w:rPr>
        <w:t xml:space="preserve">can be </w:t>
      </w:r>
      <w:r w:rsidR="008C6415" w:rsidRPr="00477EE5">
        <w:rPr>
          <w:highlight w:val="yellow"/>
        </w:rPr>
        <w:t>transpirated per square meter of canopy (</w:t>
      </w:r>
      <w:r w:rsidR="008C6415" w:rsidRPr="00477EE5">
        <w:rPr>
          <w:i/>
          <w:iCs/>
          <w:highlight w:val="yellow"/>
        </w:rPr>
        <w:t xml:space="preserve">Betula pendula, </w:t>
      </w:r>
      <w:r w:rsidR="008C6415" w:rsidRPr="00477EE5">
        <w:rPr>
          <w:highlight w:val="yellow"/>
        </w:rPr>
        <w:t>supposedly due to age of investigated birch trees), while mature broad leaved trees could transpire 95</w:t>
      </w:r>
      <w:r w:rsidR="008C6415" w:rsidRPr="00477EE5">
        <w:rPr>
          <w:highlight w:val="yellow"/>
        </w:rPr>
        <w:t>±</w:t>
      </w:r>
      <w:r w:rsidR="008C6415" w:rsidRPr="00477EE5">
        <w:rPr>
          <w:highlight w:val="yellow"/>
        </w:rPr>
        <w:t>11% and 84</w:t>
      </w:r>
      <w:r w:rsidR="008C6415" w:rsidRPr="00477EE5">
        <w:rPr>
          <w:highlight w:val="yellow"/>
        </w:rPr>
        <w:t>±</w:t>
      </w:r>
      <w:r w:rsidR="008C6415" w:rsidRPr="00477EE5">
        <w:rPr>
          <w:highlight w:val="yellow"/>
        </w:rPr>
        <w:t xml:space="preserve">11% of precipitated water for </w:t>
      </w:r>
      <w:r w:rsidR="008C6415" w:rsidRPr="00477EE5">
        <w:rPr>
          <w:i/>
          <w:iCs/>
          <w:highlight w:val="yellow"/>
        </w:rPr>
        <w:t>Tilia cordata</w:t>
      </w:r>
      <w:r w:rsidR="008C6415" w:rsidRPr="00477EE5">
        <w:rPr>
          <w:highlight w:val="yellow"/>
        </w:rPr>
        <w:t xml:space="preserve"> and </w:t>
      </w:r>
      <w:r w:rsidR="008C6415" w:rsidRPr="00477EE5">
        <w:rPr>
          <w:i/>
          <w:iCs/>
          <w:highlight w:val="yellow"/>
        </w:rPr>
        <w:t>Acer platanoides</w:t>
      </w:r>
      <w:r w:rsidR="008C6415" w:rsidRPr="00477EE5">
        <w:rPr>
          <w:highlight w:val="yellow"/>
        </w:rPr>
        <w:t xml:space="preserve">, respectively; the only </w:t>
      </w:r>
      <w:r w:rsidR="00477EE5" w:rsidRPr="00477EE5">
        <w:rPr>
          <w:highlight w:val="yellow"/>
        </w:rPr>
        <w:t>investigated</w:t>
      </w:r>
      <w:r w:rsidR="008C6415" w:rsidRPr="00477EE5">
        <w:rPr>
          <w:highlight w:val="yellow"/>
        </w:rPr>
        <w:t xml:space="preserve"> coniferous specie</w:t>
      </w:r>
      <w:r w:rsidR="00477EE5" w:rsidRPr="00477EE5">
        <w:rPr>
          <w:highlight w:val="yellow"/>
        </w:rPr>
        <w:t>s showed minimal values 57±19%.</w:t>
      </w:r>
      <w:r>
        <w:t>.</w:t>
      </w:r>
    </w:p>
    <w:tbl>
      <w:tblPr>
        <w:tblW w:w="0" w:type="auto"/>
        <w:tblLook w:val="04A0" w:firstRow="1" w:lastRow="0" w:firstColumn="1" w:lastColumn="0" w:noHBand="0" w:noVBand="1"/>
      </w:tblPr>
      <w:tblGrid>
        <w:gridCol w:w="8844"/>
      </w:tblGrid>
      <w:tr w:rsidR="00924B89" w:rsidRPr="009E46F1" w:rsidTr="00A35A63">
        <w:tc>
          <w:tcPr>
            <w:tcW w:w="4530" w:type="dxa"/>
          </w:tcPr>
          <w:p w:rsidR="00924B89" w:rsidRPr="00924B89" w:rsidRDefault="00261C63" w:rsidP="00A35A63">
            <w:pPr>
              <w:pStyle w:val="MDPI52figure"/>
            </w:pPr>
            <w:r>
              <w:rPr>
                <w:rFonts w:ascii="Times New Roman" w:hAnsi="Times New Roman"/>
                <w:noProof/>
                <w:snapToGrid/>
                <w:szCs w:val="24"/>
                <w:lang w:val="ru-RU" w:eastAsia="ru-RU" w:bidi="ar-SA"/>
              </w:rPr>
              <w:drawing>
                <wp:inline distT="0" distB="0" distL="0" distR="0">
                  <wp:extent cx="5576570" cy="4170045"/>
                  <wp:effectExtent l="0" t="0" r="5080" b="1905"/>
                  <wp:docPr id="222" name="Рисунок 9"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descr="Описание: Описание: A close up of a 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6570" cy="4170045"/>
                          </a:xfrm>
                          <a:prstGeom prst="rect">
                            <a:avLst/>
                          </a:prstGeom>
                          <a:noFill/>
                          <a:ln>
                            <a:noFill/>
                          </a:ln>
                        </pic:spPr>
                      </pic:pic>
                    </a:graphicData>
                  </a:graphic>
                </wp:inline>
              </w:drawing>
            </w:r>
          </w:p>
        </w:tc>
      </w:tr>
    </w:tbl>
    <w:p w:rsidR="00924B89" w:rsidRPr="00924B89" w:rsidRDefault="00924B89" w:rsidP="00924B89">
      <w:pPr>
        <w:pStyle w:val="MDPI51figurecaption"/>
      </w:pPr>
      <w:r w:rsidRPr="00924B89">
        <w:rPr>
          <w:b/>
        </w:rPr>
        <w:t>Figure 6.</w:t>
      </w:r>
      <w:r w:rsidRPr="00924B89">
        <w:t xml:space="preserve"> Average transpiration per species compared to precipitation (black line), whiskers denote standard error.</w:t>
      </w:r>
    </w:p>
    <w:p w:rsidR="00924B89" w:rsidRDefault="00924B89" w:rsidP="00924B89">
      <w:pPr>
        <w:pStyle w:val="MDPI31text"/>
      </w:pPr>
      <w:r>
        <w:t>For investigated period</w:t>
      </w:r>
      <w:r w:rsidRPr="00EA0109">
        <w:t xml:space="preserve"> </w:t>
      </w:r>
      <w:r>
        <w:t xml:space="preserve">the ability of individual trees to transpire precipitated water volume around them positively correlates with size and density of those species canopies, that correlates with similar works </w:t>
      </w:r>
      <w:r>
        <w:fldChar w:fldCharType="begin"/>
      </w:r>
      <w:r w:rsidR="00C62FAB">
        <w:instrText xml:space="preserve"> ADDIN ZOTERO_ITEM CSL_CITATION {"citationID":"gApsUbQc","properties":{"formattedCitation":"[73,74]","plainCitation":"[73,74]","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id":2194,"uris":["http://zotero.org/users/3524663/items/4P76VEHF"],"uri":["http://zotero.org/users/3524663/items/4P76VEHF"],"itemData":{"id":2194,"type":"article-journal","abstract":"We investigated the drivers of street tree transpiration in boreal conditions, in order to better understand tree water use in the context of urban tree planning and stormwater management. Two streets built in Helsinki in 2002, hemiboreal zone that had been planted either with Tilia × vulgaris or Alnus glutinosa f. pyramidalis were used as the study sites. Tree water use was measured from sap flow over the 2008–2011 period by the heat dissipation method. Penman-Monteith based evapotranspiration models of increasing complexity were tested against the tree water use measurements to assess the role of environmental and tree related factors in tree transpiration. Alnus and Tilia respectively used 1.1 and 0.8 l of water per m2 of leaf area per day under ample water conditions, but the annual variation was high. The Penman-Monteith evapotranspiration estimate and soil water status changes explained over 80 % of the variation in tree transpiration when the model was parameterized annually. The addition of tree crown surface area in the model improved its accuracy and diminished variation between years and sites. Using single parameterization over all four years instead of annually varying one did not produce reliable estimates of tree transpiration. Tree transpiration, scaled to different canopy cover percentages, implied that the columnar Alnus trees could transpire as much as all annual rainfall at or less than 50 % canopy cover.","container-title":"Urban Ecosystems","DOI":"10.1007/s11252-016-0561-1","ISSN":"1083-8155, 1573-1642","issue":"4","language":"en","page":"1693-1715","source":"Crossref","title":"Environmental and crown related factors affecting street tree transpiration in Helsinki, Finland","volume":"19","author":[{"family":"Riikonen","given":"Anu"},{"family":"Järvi","given":"Leena"},{"family":"Nikinmaa","given":"Eero"}],"issued":{"date-parts":[["2016",12]]}}}],"schema":"https://github.com/citation-style-language/schema/raw/master/csl-citation.json"} </w:instrText>
      </w:r>
      <w:r>
        <w:fldChar w:fldCharType="separate"/>
      </w:r>
      <w:r w:rsidR="00C62FAB" w:rsidRPr="00C62FAB">
        <w:t>[73,74]</w:t>
      </w:r>
      <w:r>
        <w:fldChar w:fldCharType="end"/>
      </w:r>
      <w:r>
        <w:t xml:space="preserve">. Taking into account density of the stand it can be assumed that for investigated plot </w:t>
      </w:r>
      <w:r w:rsidRPr="00EA0109">
        <w:t xml:space="preserve">annual rainfall and transpiration could be </w:t>
      </w:r>
      <w:r>
        <w:t>close</w:t>
      </w:r>
      <w:r w:rsidRPr="00EA0109">
        <w:t xml:space="preserve"> </w:t>
      </w:r>
      <w:r>
        <w:t xml:space="preserve">for </w:t>
      </w:r>
      <w:r w:rsidRPr="00EA0109">
        <w:t>years</w:t>
      </w:r>
      <w:r>
        <w:t xml:space="preserve"> without extreme </w:t>
      </w:r>
      <w:r w:rsidRPr="00EA0109">
        <w:t xml:space="preserve">rainfall </w:t>
      </w:r>
      <w:r>
        <w:t xml:space="preserve">ranges, what was shown for boreal urban trees of other cities </w:t>
      </w:r>
      <w:r>
        <w:fldChar w:fldCharType="begin"/>
      </w:r>
      <w:r w:rsidR="00D149F2">
        <w:instrText xml:space="preserve"> ADDIN ZOTERO_ITEM CSL_CITATION {"citationID":"h31XRzQS","properties":{"formattedCitation":"[49,51]","plainCitation":"[49,51]","noteIndex":0},"citationItems":[{"id":2178,"uris":["http://zotero.org/users/3524663/items/WM8I2T6P"],"uri":["http://zotero.org/users/3524663/items/WM8I2T6P"],"itemData":{"id":2178,"type":"article-journal","abstract":"During the expansion of urban areas, small natural reserves have often been left intact within the built environment as central elements of biodiversity conservation, ecological connectivity, landscape sustainability, and quality of life of urban dwellers. Consequently, the surrounding urbanized landscape may impact the environmental conditions of these reserves (e.g., high temperatures, low moisture conditions), resulting in the need for extensive maintenance. This study presents an estimation of the water balance over two years (2017–2018) in three small urban reserves (between 2 and 30 ha) within the Greater Melbourne metropolitan area in Australia, for the purpose of understanding tree water use. Measurements of micrometeorological variables, soil moisture content profiles, water-table levels, sap flow velocities, and stem diameter variations were used to quantify the water sources of tree transpiration in these reserves. Results revealed that, despite the urban surroundings and the climate variations, these reserves have enough water to sustain tree transpiration. In two of the three reserves, groundwater was pivotal in sustaining transpiration rates; specifically, groundwater was estimated to contribute about 30–40% of the total transpiration amount during the driest periods of the year. Groundwater also played an essential role during nights with temperatures above 25 °C, helping trees to maintain night-time water use from 3 to 16% of the daily water use. In the third reserve, the presence of a shallow layer of heavy clay supplied water to the trees, which were able to maintain relatively constant transpiration rates throughout the year. These results demonstrate the importance of understanding the water regime of each urban reserve in order to support government authorities in preserving these ecosystems.","container-title":"Journal of Hydrology","DOI":"10.1016/j.jhydrol.2019.05.022","ISSN":"00221694","language":"en","page":"343-353","source":"Crossref","title":"Water balance and tree water use dynamics in remnant urban reserves","volume":"575","author":[{"family":"Marchionni","given":"V."},{"family":"Guyot","given":"A."},{"family":"Tapper","given":"N."},{"family":"Walker","given":"J.P."},{"family":"Daly","given":"E."}],"issued":{"date-parts":[["2019",8]]}}},{"id":2177,"uris":["http://zotero.org/users/3524663/items/7DCFICNA"],"uri":["http://zotero.org/users/3524663/items/7DCFICNA"],"itemData":{"id":2177,"type":"article-journal","abstract":"Urban development leads to changes of surface cover that disrupt the hydrological cycle in cities. In particular, impermeable surfaces and the removal of vegetation reduce the ability to intercept, store and inﬁltrate rainwater. Consequently, the volume of stormwater runoﬀ and the risk of local ﬂooding rises. This is further ampliﬁed by the anticipated eﬀects of climate change leading to an increased frequency and intensity of heavy rain events. Hence, urban adaptation strategies are required to mitigate those impacts. A nature-based solution, more and more promoted in politics and academia, is urban green infrastructure as it contributes to the resilience of urban ecosystems by providing services to maintain or restore hydrological functions. However, this poses a challenge to urban planners in deciding upon eﬀective adaptation measures as they often lack information on the performance of green infrastructure to moderate surface runoﬀ. It remains unclear what type of green infrastructure (e.g. trees, green roofs), oﬀers the highest potential to reduce discharge volumes and to what extent. Against this background, this study provides an approach to gather quantitative evidence on green infrastructure's regulation potential. We use a micro-scale scenario modelling approach of diﬀerent variations of green cover under current and future climatic conditions. The scenarios are modelled with MIKE SHE, an integrated hydrological simulation tool, and applied to a high density residential area of perimeter blocks in Munich, Germany. The results reveal that both trees and green roofs increase water storage capacities and hence reduce surface runoﬀ, although the main contribution of trees lies in increasing interception and evapotranspiration, whereas green roofs allow for more retention through water storage in their substrate. With increasing precipitation intensities as projected under climate change their regulating potential decreases due to limited water storage capacities. The performance of both types stays limited to a maximum reduction of 2.4% compared to the baseline scenario, unless the coverage of vegetation and permeable surfaces is signiﬁcantly increased as a 14.8% reduction is achieved by greening all roof surfaces. We conclude that the study provides empirical support for the eﬀectiveness of urban green infrastructure as nature-based solution to stormwater regulation and assists planners and operators of sewage systems in selecting the most eﬀective measures for implementation and estimation of their eﬀects.","container-title":"Environmental Research","DOI":"10.1016/j.envres.2017.05.023","ISSN":"00139351","language":"en","page":"135-144","source":"Crossref","title":"Regulating urban surface runoff through nature-based solutions – An assessment at the micro-scale","volume":"157","author":[{"family":"Zölch","given":"Teresa"},{"family":"Henze","given":"Lisa"},{"family":"Keilholz","given":"Patrick"},{"family":"Pauleit","given":"Stephan"}],"issued":{"date-parts":[["2017",8]]}}}],"schema":"https://github.com/citation-style-language/schema/raw/master/csl-citation.json"} </w:instrText>
      </w:r>
      <w:r>
        <w:fldChar w:fldCharType="separate"/>
      </w:r>
      <w:r w:rsidR="00D149F2" w:rsidRPr="00D149F2">
        <w:t>[49,51]</w:t>
      </w:r>
      <w:r>
        <w:fldChar w:fldCharType="end"/>
      </w:r>
      <w:r w:rsidRPr="00C062B3">
        <w:t xml:space="preserve">. Such information obtained </w:t>
      </w:r>
      <w:r>
        <w:t xml:space="preserve">in </w:t>
      </w:r>
      <w:r w:rsidRPr="00C062B3">
        <w:t xml:space="preserve">real time could considerably contribute to cities stormwater management </w:t>
      </w:r>
      <w:r>
        <w:fldChar w:fldCharType="begin"/>
      </w:r>
      <w:r w:rsidR="00C62FAB">
        <w:instrText xml:space="preserve"> ADDIN ZOTERO_ITEM CSL_CITATION {"citationID":"nJGXUU3q","properties":{"formattedCitation":"[75\\uc0\\u8211{}77]","plainCitation":"[75–77]","noteIndex":0},"citationItems":[{"id":2163,"uris":["http://zotero.org/users/3524663/items/F7P7BEPG"],"uri":["http://zotero.org/users/3524663/items/F7P7BEPG"],"itemData":{"id":2163,"type":"article-journal","abstract":"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container-title":"Journal of Environmental Quality","DOI":"10.2134/jeq2015.11.0567","ISSN":"00472425","issue":"1","language":"en","page":"119-124","source":"Crossref","title":"The Urban Forest and Ecosystem Services: Impacts on Urban Water, Heat, and Pollution Cycles at the Tree, Street, and City Scale","title-short":"The Urban Forest and Ecosystem Services","volume":"45","author":[{"family":"Livesley","given":"S. J."},{"family":"McPherson","given":"E. G."},{"family":"Calfapietra","given":"C."}],"issued":{"date-parts":[["2016",1]]}}},{"id":2166,"uris":["http://zotero.org/users/3524663/items/2B4DLJBP"],"uri":["http://zotero.org/users/3524663/items/2B4DLJBP"],"itemData":{"id":2166,"type":"article-journal","abstract":"Water movement between soil and the atmosphere is restricted by hardscapes in the urban environment. Some green infrastructure is intended to increase infiltration and storage of water, thus decreasing runoff and discharge of urban stormwater. Bioswales are a critical component of a water-sensitive urban design (or a low-impact urban design), and incorporation of trees into these green infrastructural components is believed to be a novel way to return stored water to the atmosphere via transpiration. This research was conducted in The Morton Arboretum’s main parking lot, which is one of the first and largest green infrastructure installations in the midwestern United States. The parking lot is constructed of permeable pavers and tree bioswales. Trees in bioswales were evaluated for growth and condition and for their effects on water cycling via transpiration. Our data indicate that trees in bioswales accounted for 46 to 72% of total water outputs via transpiration, thereby reducing runoff and discharge from the parking lot. By evaluating the stomatal conductance, diameter growth, and condition of a variety of tree species in these bioswales, we found that not all species are equally suited for bioswales and that not all are equivalent in their transpiration and growth rates, thereby contributing differentially to the functional capacity of bioswales. We conclude that species with high stomatal conductance and large mature form are likely to contribute best to bioswale function.","container-title":"Journal of Environmental Quality","DOI":"10.2134/jeq2015.01.0060","ISSN":"00472425","issue":"1","language":"en","page":"199-206","source":"Crossref","title":"Tree Species Suitability to Bioswales and Impact on the Urban Water Budget","volume":"45","author":[{"family":"Scharenbroch","given":"Bryant C."},{"family":"Morgenroth","given":"Justin"},{"family":"Maule","given":"Brian"}],"issued":{"date-parts":[["2016",1]]}}},{"id":2187,"uris":["http://zotero.org/users/3524663/items/K6DYH8TA"],"uri":["http://zotero.org/users/3524663/items/K6DYH8TA"],"itemData":{"id":2187,"type":"article-journal","abstract":"Urban forestry is an important green infrastructure strategy because healthy trees can intercept rainfall, reducing stormwater runoff and pollutant loading. Surface saturation storage capacity, defined as the thin film of water that must wet tree surfaces before flow begins, is the most important variable influencing rainfall interception processes. Surface storage capacity is known to vary widely among tree species, but it is little studied. This research measured surface storage capacities of 20 urban tree species in a rainfall simulator. The measurement system included a rainfall simulator, digital balance, digital camera, and computer. Eight samples were randomly collected from each tree species. Twelve rainfall intensities (3.5–139.5 mm h−1) were simulated. Leaf-on and leaf-off simulations were conducted for deciduous species. Stem and foliar surface areas were estimated using an image analysis method. Results indicated that surface storage capacities varied threefold among tree species, 0.59 mm for crape myrtle (Lagerstroemia indica L.) and 1.81 mm for blue spruce (Picea pungens Engelm.). The mean value across all species was 0.86 mm (0.11 mm SD). To illustrate application of the storage values, interception was simulated and compared across species for a 40-yr period with different rainfall intensities and durations. By quantifying the potential for different tree species to intercept rainfall under a variety of meteorological conditions, this study provides new knowledge that is fundamental to validating the cost-effectiveness of urban forestry as a green infrastructure strategy and designing functional plantings.","container-title":"Journal of Environmental Quality","DOI":"10.2134/jeq2015.02.0092","ISSN":"00472425","issue":"1","language":"en","page":"188-198","source":"Crossref","title":"Surface Water Storage Capacity of Twenty Tree Species in Davis, California","volume":"45","author":[{"family":"Xiao","given":"Qingfu"},{"family":"McPherson","given":"E. Gregory"}],"issued":{"date-parts":[["2016",1]]}}}],"schema":"https://github.com/citation-style-language/schema/raw/master/csl-citation.json"} </w:instrText>
      </w:r>
      <w:r>
        <w:fldChar w:fldCharType="separate"/>
      </w:r>
      <w:r w:rsidR="00C62FAB" w:rsidRPr="00C62FAB">
        <w:rPr>
          <w:szCs w:val="24"/>
        </w:rPr>
        <w:t>[75–77]</w:t>
      </w:r>
      <w:r>
        <w:fldChar w:fldCharType="end"/>
      </w:r>
      <w:r w:rsidRPr="00C062B3">
        <w:t>.</w:t>
      </w:r>
      <w:r>
        <w:t xml:space="preserve"> It is widely discussed that rain interception for run-off mitigation consists from several important parts, e.g. leaf buffering during heavy rains </w:t>
      </w:r>
      <w:r>
        <w:fldChar w:fldCharType="begin"/>
      </w:r>
      <w:r w:rsidR="00C62FAB">
        <w:instrText xml:space="preserve"> ADDIN ZOTERO_ITEM CSL_CITATION {"citationID":"0dfGX911","properties":{"formattedCitation":"[54,78,79]","plainCitation":"[54,78,79]","noteIndex":0},"citationItems":[{"id":2176,"uris":["http://zotero.org/users/3524663/items/LWDFPX9A"],"uri":["http://zotero.org/users/3524663/items/LWDFPX9A"],"itemData":{"id":2176,"type":"article-journal","abstract":"Secondary forests occupy a larger area than old-growth rain forests in many tropical regions but their hydrological functioning is still poorly understood. In particular, little is known about the various components of evapotranspiration in these possibly vigorously regenerating forests. This paper reports on a comparison of measured and modeled canopy interception losses (I) from a semi-mature (ca. 20 years) and a young (5–7 years) secondary forest in the lower montane rain forest zone of eastern Madagascar. Measurements of gross rainfall (P), throughfall (Tf), and stemﬂow (Sf) were made in both forests for one year (October 2014–September 2015) and the revised analytical model of Gash et al. (1995) was tested for the ﬁrst time in a tropical secondary forest setting. Overall measured Tf, Sf and derived I in the semimature forest were 71.0%, 1.7% and 27.3% of incident P, respectively. Corresponding values for the young forest were 75.8%, 6.2% and 18.0%. The high Sf for the young forest reﬂects the strongly upward thrusting habit of the branches of the dominant species (Psiadia altissima), which favours funneling of P. The value of I for the semi-mature forest is similar to values reported for old-growth tropical lower montane rain forests elsewhere but I for the younger forest is higher than reported for similarly aged tropical lowland forests. These ﬁndings can be explained largely by the prevailing low rainfall intensities and the frequent occurrence of small rainfall events. The revised analytical model was able to reproduce measured cumulative I at the two sites accurately and succeeded in capturing the variability in I associated with the seasonal variability in rainfall intensity, provided that Tf-based values for the average wet-canopy evaporation rates were used instead of values derived with the Penman-Monteith equation.","container-title":"Journal of Hydrology","DOI":"10.1016/j.jhydrol.2016.10.032","ISSN":"00221694","language":"en","page":"212-225","source":"Crossref","title":"Measurement and modeling of rainfall interception by two differently aged secondary forests in upland eastern Madagascar","volume":"545","author":[{"family":"Prasad Ghimire","given":"Chandra"},{"family":"Adrian Bruijnzeel","given":"L."},{"family":"Lubczynski","given":"Maciek W."},{"family":"Ravelona","given":"Maafaka"},{"family":"Zwartendijk","given":"Bob W."},{"family":"Meerveld","given":"H.J. (Ilja)","non-dropping-particle":"van"}],"issued":{"date-parts":[["2017",2]]}}},{"id":1569,"uris":["http://zotero.org/users/3524663/items/WH3XTQG6"],"uri":["http://zotero.org/users/3524663/items/WH3XTQG6"],"itemData":{"id":1569,"type":"article-journal","abstract":"The Biodiversity Strategy of European Union demands a nationwide assessment and mapping of ecosystem services for all member countries by 2020. In order to fulﬁl the task, Germany has developed an indicator set for selected ecosystem services (ES) that comprises both supply and demand indicators representing the three main categories providing, regulating and socio-cultural ES. Indicators are calculated in a way that allows them to be recalculated regularly using nationwide public data. Therefore, the method also allows for monitoring the ecosystem services and highlighting their changes.","container-title":"Ecological Indicators","DOI":"10.1016/j.ecolind.2017.05.035","ISSN":"1470160X","language":"en","page":"46-54","source":"Crossref","title":"Indicators for a nationwide monitoring of ecosystem services in Germany exemplified by the mitigation of soil erosion by water","volume":"94","author":[{"family":"Syrbe","given":"Ralf-Uwe"},{"family":"Schorcht","given":"Martin"},{"family":"Grunewald","given":"Karsten"},{"family":"Meinel","given":"Gotthard"}],"issued":{"date-parts":[["2018",11]]}}},{"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fldChar w:fldCharType="separate"/>
      </w:r>
      <w:r w:rsidR="00C62FAB" w:rsidRPr="00C62FAB">
        <w:t>[54,78,79]</w:t>
      </w:r>
      <w:r>
        <w:fldChar w:fldCharType="end"/>
      </w:r>
      <w:r>
        <w:t>, which is also based on leaf area index.</w:t>
      </w:r>
    </w:p>
    <w:p w:rsidR="00924B89" w:rsidRDefault="00924B89" w:rsidP="00924B89">
      <w:pPr>
        <w:pStyle w:val="MDPI31text"/>
      </w:pPr>
      <w:r w:rsidRPr="004D4328">
        <w:t xml:space="preserve">Using the energy balance equation (3) it was possible to estimate the amount of absorbed radiation that is subtracted from the environment </w:t>
      </w:r>
      <w:r>
        <w:t>due to</w:t>
      </w:r>
      <w:r w:rsidRPr="004D4328">
        <w:t xml:space="preserve"> transpiration. Diurnal graph shows the increase of the absorbed latent heat (L) during daytime when transpiration starts following the sun rise (</w:t>
      </w:r>
      <w:r w:rsidR="00A35A63">
        <w:t>Figure</w:t>
      </w:r>
      <w:r>
        <w:t xml:space="preserve"> 7</w:t>
      </w:r>
      <w:r w:rsidRPr="004D4328">
        <w:t>). Daily range of adsorbed energy during July and August was 0.5-2.2 kWh for maple, larch an</w:t>
      </w:r>
      <w:r>
        <w:t>d</w:t>
      </w:r>
      <w:r w:rsidRPr="004D4328">
        <w:t xml:space="preserve"> lime</w:t>
      </w:r>
      <w:r>
        <w:t xml:space="preserve"> trees</w:t>
      </w:r>
      <w:r w:rsidRPr="004D4328">
        <w:t>, while for birch it was a bit lower (0.2-1.5 kWh). Already in September there was a decrease in absolute numbers below 1.2 kWh for all species, but the range for maple was 0.6-1.2 kWh, and for birch again on a level of 0.1-0.6 kWh. On contrary during October and November the lowest values were shown b</w:t>
      </w:r>
      <w:r>
        <w:t>y</w:t>
      </w:r>
      <w:r w:rsidRPr="004D4328">
        <w:t xml:space="preserve"> maple </w:t>
      </w:r>
      <w:r>
        <w:t xml:space="preserve">trees </w:t>
      </w:r>
      <w:r w:rsidRPr="004D4328">
        <w:t>(with a range 0.1-0.2) while for all other species it was 0.2-0.8 kWh. In average during the investigated period we got 2471.2</w:t>
      </w:r>
      <w:r>
        <w:t>±</w:t>
      </w:r>
      <w:r w:rsidRPr="004D4328">
        <w:t xml:space="preserve">266 kWh </w:t>
      </w:r>
      <w:r>
        <w:t>(</w:t>
      </w:r>
      <w:r>
        <w:rPr>
          <w:noProof/>
        </w:rPr>
        <w:t>± standard error</w:t>
      </w:r>
      <w:r>
        <w:t xml:space="preserve">) </w:t>
      </w:r>
      <w:r w:rsidRPr="004D4328">
        <w:t xml:space="preserve">of energy accumulated by </w:t>
      </w:r>
      <w:r>
        <w:t>m</w:t>
      </w:r>
      <w:r w:rsidRPr="004D4328">
        <w:t>aple</w:t>
      </w:r>
      <w:r>
        <w:t>s</w:t>
      </w:r>
      <w:r w:rsidRPr="004D4328">
        <w:t>, 1379.4</w:t>
      </w:r>
      <w:r>
        <w:t>±</w:t>
      </w:r>
      <w:r w:rsidRPr="004D4328">
        <w:t xml:space="preserve">436.7 kWh – by </w:t>
      </w:r>
      <w:r>
        <w:t>b</w:t>
      </w:r>
      <w:r w:rsidRPr="004D4328">
        <w:t>irch, 2140</w:t>
      </w:r>
      <w:r>
        <w:t>±</w:t>
      </w:r>
      <w:r w:rsidRPr="004D4328">
        <w:t xml:space="preserve">676.8 kWh – by </w:t>
      </w:r>
      <w:r>
        <w:t>larch</w:t>
      </w:r>
      <w:r w:rsidRPr="004D4328">
        <w:t xml:space="preserve"> and 2221.7 </w:t>
      </w:r>
      <w:r>
        <w:t>±</w:t>
      </w:r>
      <w:r w:rsidRPr="004D4328">
        <w:t xml:space="preserve">385.4 kWh – by </w:t>
      </w:r>
      <w:r>
        <w:t>l</w:t>
      </w:r>
      <w:r w:rsidRPr="004D4328">
        <w:t>ime</w:t>
      </w:r>
      <w:r>
        <w:t xml:space="preserve"> trees</w:t>
      </w:r>
      <w:r w:rsidRPr="004D4328">
        <w:t>. Also</w:t>
      </w:r>
      <w:r>
        <w:t>,</w:t>
      </w:r>
      <w:r w:rsidRPr="004D4328">
        <w:t xml:space="preserve"> the differences between individuals are noticeable (</w:t>
      </w:r>
      <w:r w:rsidR="00A35A63">
        <w:t>Appendix</w:t>
      </w:r>
      <w:r>
        <w:t> </w:t>
      </w:r>
      <w:r w:rsidR="00A35A63">
        <w:t>E</w:t>
      </w:r>
      <w:r w:rsidRPr="004D4328">
        <w:t>)</w:t>
      </w:r>
      <w:r>
        <w:t>.</w:t>
      </w:r>
    </w:p>
    <w:tbl>
      <w:tblPr>
        <w:tblW w:w="0" w:type="auto"/>
        <w:tblLook w:val="04A0" w:firstRow="1" w:lastRow="0" w:firstColumn="1" w:lastColumn="0" w:noHBand="0" w:noVBand="1"/>
      </w:tblPr>
      <w:tblGrid>
        <w:gridCol w:w="8844"/>
      </w:tblGrid>
      <w:tr w:rsidR="00924B89" w:rsidRPr="009E46F1" w:rsidTr="00A35A63">
        <w:tc>
          <w:tcPr>
            <w:tcW w:w="4530" w:type="dxa"/>
          </w:tcPr>
          <w:p w:rsidR="00924B89" w:rsidRPr="00924B89" w:rsidRDefault="00261C63" w:rsidP="00924B89">
            <w:pPr>
              <w:pStyle w:val="MDPI52figure"/>
            </w:pPr>
            <w:r>
              <w:rPr>
                <w:noProof/>
                <w:snapToGrid/>
                <w:lang w:val="ru-RU" w:eastAsia="ru-RU" w:bidi="ar-SA"/>
              </w:rPr>
              <w:drawing>
                <wp:inline distT="0" distB="0" distL="0" distR="0">
                  <wp:extent cx="5576570" cy="4170045"/>
                  <wp:effectExtent l="0" t="0" r="5080" b="1905"/>
                  <wp:docPr id="241" name="Рисунок 20"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0" descr="Описание: Описание: A close up of a 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6570" cy="4170045"/>
                          </a:xfrm>
                          <a:prstGeom prst="rect">
                            <a:avLst/>
                          </a:prstGeom>
                          <a:noFill/>
                          <a:ln>
                            <a:noFill/>
                          </a:ln>
                        </pic:spPr>
                      </pic:pic>
                    </a:graphicData>
                  </a:graphic>
                </wp:inline>
              </w:drawing>
            </w:r>
          </w:p>
        </w:tc>
      </w:tr>
    </w:tbl>
    <w:p w:rsidR="00924B89" w:rsidRPr="00924B89" w:rsidRDefault="00924B89" w:rsidP="00924B89">
      <w:pPr>
        <w:pStyle w:val="MDPI51figurecaption"/>
      </w:pPr>
      <w:r w:rsidRPr="00924B89">
        <w:rPr>
          <w:b/>
        </w:rPr>
        <w:t xml:space="preserve">Figure </w:t>
      </w:r>
      <w:r>
        <w:rPr>
          <w:b/>
        </w:rPr>
        <w:t>7</w:t>
      </w:r>
      <w:r w:rsidRPr="00924B89">
        <w:rPr>
          <w:b/>
        </w:rPr>
        <w:t>.</w:t>
      </w:r>
      <w:r w:rsidRPr="00924B89">
        <w:t xml:space="preserve"> Diurnal dynamics (top) of Latent heat (L) and sap flow for different species averaged per month.</w:t>
      </w:r>
    </w:p>
    <w:p w:rsidR="00924B89" w:rsidRDefault="00924B89" w:rsidP="00924B89">
      <w:pPr>
        <w:pStyle w:val="MDPI31text"/>
      </w:pPr>
      <w:r w:rsidRPr="00924B89">
        <w:t xml:space="preserve">Trees energy latent het fluxes varied between species, individual trees and seasons. Authors state that main variability between individual trees was due to the difference in size of the canopy and position of the tree in the plot. Nevertheless, there are not much publication about energy balance of boreal urban trees, however we got comparable number for lime in summer months </w:t>
      </w:r>
      <w:r w:rsidRPr="00924B89">
        <w:fldChar w:fldCharType="begin"/>
      </w:r>
      <w:r w:rsidR="00C62FAB">
        <w:instrText xml:space="preserve"> ADDIN ZOTERO_ITEM CSL_CITATION {"citationID":"d5dzTaAl","properties":{"formattedCitation":"[73]","plainCitation":"[73]","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sidRPr="00924B89">
        <w:fldChar w:fldCharType="separate"/>
      </w:r>
      <w:r w:rsidR="00C62FAB" w:rsidRPr="00C62FAB">
        <w:t>[73]</w:t>
      </w:r>
      <w:r w:rsidRPr="00924B89">
        <w:fldChar w:fldCharType="end"/>
      </w:r>
      <w:r w:rsidRPr="00924B89">
        <w:t>.</w:t>
      </w:r>
    </w:p>
    <w:p w:rsidR="00924B89" w:rsidRPr="00CA300E" w:rsidRDefault="00924B89" w:rsidP="00924B89">
      <w:pPr>
        <w:pStyle w:val="MDPI22heading2"/>
      </w:pPr>
      <w:r>
        <w:t xml:space="preserve">3.4. </w:t>
      </w:r>
      <w:r w:rsidRPr="00CA300E">
        <w:t>LAI as a proxy for several ES</w:t>
      </w:r>
    </w:p>
    <w:p w:rsidR="00924B89" w:rsidRDefault="00924B89" w:rsidP="00924B89">
      <w:pPr>
        <w:pStyle w:val="MDPI31text"/>
      </w:pPr>
      <w:r w:rsidRPr="00E83D13">
        <w:t>The LAI dynamics is very important since it is a good proxy for several types of Ecosystem Services, such as wind velocity and noise reduction, pollution regulation and erosion protection via leaves as a buffer. From our radiation sensor we can calculate the overall plant area index (PAI) that is just a sum of leaves and wood (bark) light interception effect. Thus, after comparing periods with and without leaves we can derive both leaf and wood area index. These periods are clearly visible</w:t>
      </w:r>
      <w:r>
        <w:t xml:space="preserve"> in </w:t>
      </w:r>
      <w:r w:rsidR="00A35A63">
        <w:t>Figure</w:t>
      </w:r>
      <w:r>
        <w:t xml:space="preserve"> 8</w:t>
      </w:r>
      <w:r w:rsidRPr="00E83D13">
        <w:t xml:space="preserve"> where we can easily distinguish the time of defoliation which lasted one week in first days of October. It is interesting to note that for an individual tree this process can take in reality one-two days. Only due to our perception of green areas as a whole, often derived by airborne images, we think this process has a slower dynamic. </w:t>
      </w:r>
      <w:r w:rsidRPr="00744E11">
        <w:t>As a result</w:t>
      </w:r>
      <w:r>
        <w:t>,</w:t>
      </w:r>
      <w:r w:rsidRPr="00955FBA">
        <w:t xml:space="preserve"> </w:t>
      </w:r>
      <w:r w:rsidRPr="00744E11">
        <w:t xml:space="preserve">average LAI </w:t>
      </w:r>
      <w:r>
        <w:t>of</w:t>
      </w:r>
      <w:r w:rsidRPr="00744E11">
        <w:t xml:space="preserve"> all trees (</w:t>
      </w:r>
      <w:r w:rsidR="00A35A63">
        <w:t>Appendix</w:t>
      </w:r>
      <w:r>
        <w:t xml:space="preserve"> </w:t>
      </w:r>
      <w:r w:rsidR="00A35A63">
        <w:t>A</w:t>
      </w:r>
      <w:r w:rsidRPr="00744E11">
        <w:t>) was 3</w:t>
      </w:r>
      <w:r>
        <w:t>.77</w:t>
      </w:r>
      <w:r w:rsidRPr="00744E11">
        <w:t xml:space="preserve"> with less </w:t>
      </w:r>
      <w:r>
        <w:t>range</w:t>
      </w:r>
      <w:r w:rsidRPr="00744E11">
        <w:t xml:space="preserve"> in Betula (3.</w:t>
      </w:r>
      <w:r>
        <w:t>5</w:t>
      </w:r>
      <w:r w:rsidRPr="00744E11">
        <w:t>-3.</w:t>
      </w:r>
      <w:r>
        <w:t>7</w:t>
      </w:r>
      <w:r w:rsidRPr="00744E11">
        <w:t>) and higher variation for Acer (</w:t>
      </w:r>
      <w:r>
        <w:t>3</w:t>
      </w:r>
      <w:r w:rsidRPr="00744E11">
        <w:t>.</w:t>
      </w:r>
      <w:r>
        <w:t>2</w:t>
      </w:r>
      <w:r w:rsidRPr="00744E11">
        <w:t>-</w:t>
      </w:r>
      <w:r>
        <w:t>4</w:t>
      </w:r>
      <w:r w:rsidRPr="00744E11">
        <w:t>.</w:t>
      </w:r>
      <w:r>
        <w:t>3</w:t>
      </w:r>
      <w:r w:rsidRPr="00744E11">
        <w:t>)</w:t>
      </w:r>
      <w:r>
        <w:t xml:space="preserve"> </w:t>
      </w:r>
      <w:r w:rsidRPr="00744E11">
        <w:t xml:space="preserve">and </w:t>
      </w:r>
      <w:proofErr w:type="spellStart"/>
      <w:r w:rsidRPr="00744E11">
        <w:t>Tillia</w:t>
      </w:r>
      <w:proofErr w:type="spellEnd"/>
      <w:r w:rsidRPr="00744E11">
        <w:t xml:space="preserve"> (</w:t>
      </w:r>
      <w:r>
        <w:t>3</w:t>
      </w:r>
      <w:r w:rsidRPr="00744E11">
        <w:t>.</w:t>
      </w:r>
      <w:r>
        <w:t>4</w:t>
      </w:r>
      <w:r w:rsidRPr="00744E11">
        <w:t>-</w:t>
      </w:r>
      <w:r>
        <w:t>4</w:t>
      </w:r>
      <w:r w:rsidRPr="00744E11">
        <w:t>.</w:t>
      </w:r>
      <w:r>
        <w:t>3</w:t>
      </w:r>
      <w:r w:rsidRPr="00744E11">
        <w:t xml:space="preserve">). </w:t>
      </w:r>
      <w:r>
        <w:t>F</w:t>
      </w:r>
      <w:r w:rsidRPr="00744E11">
        <w:t>or Larix</w:t>
      </w:r>
      <w:r>
        <w:t xml:space="preserve"> range</w:t>
      </w:r>
      <w:r w:rsidRPr="00744E11">
        <w:t xml:space="preserve"> was </w:t>
      </w:r>
      <w:r>
        <w:t>3</w:t>
      </w:r>
      <w:r w:rsidRPr="00A64F98">
        <w:t>.</w:t>
      </w:r>
      <w:r>
        <w:t>6</w:t>
      </w:r>
      <w:r w:rsidRPr="00A64F98">
        <w:t>-3.</w:t>
      </w:r>
      <w:r>
        <w:t>9,</w:t>
      </w:r>
      <w:r w:rsidRPr="00744E11">
        <w:t xml:space="preserve"> despite our expectations</w:t>
      </w:r>
      <w:r>
        <w:t xml:space="preserve"> for higher values, which</w:t>
      </w:r>
      <w:r w:rsidRPr="00E83D13">
        <w:t xml:space="preserve"> difference can be explained by the higher insertion of the crown.</w:t>
      </w:r>
    </w:p>
    <w:p w:rsidR="00924B89" w:rsidRDefault="00261C63" w:rsidP="00924B89">
      <w:pPr>
        <w:pStyle w:val="MDPI52figure"/>
        <w:rPr>
          <w:rFonts w:ascii="Times New Roman" w:hAnsi="Times New Roman"/>
        </w:rPr>
      </w:pPr>
      <w:r>
        <w:rPr>
          <w:noProof/>
          <w:snapToGrid/>
          <w:lang w:val="ru-RU" w:eastAsia="ru-RU" w:bidi="ar-SA"/>
        </w:rPr>
        <w:drawing>
          <wp:inline distT="0" distB="0" distL="0" distR="0">
            <wp:extent cx="5576570" cy="4156075"/>
            <wp:effectExtent l="0" t="0" r="5080" b="0"/>
            <wp:docPr id="259" name="Рисунок 15"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descr="Описание: Описание: A close up of a 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6570" cy="4156075"/>
                    </a:xfrm>
                    <a:prstGeom prst="rect">
                      <a:avLst/>
                    </a:prstGeom>
                    <a:noFill/>
                    <a:ln>
                      <a:noFill/>
                    </a:ln>
                  </pic:spPr>
                </pic:pic>
              </a:graphicData>
            </a:graphic>
          </wp:inline>
        </w:drawing>
      </w:r>
    </w:p>
    <w:p w:rsidR="00924B89" w:rsidRDefault="00924B89" w:rsidP="00924B89">
      <w:pPr>
        <w:pStyle w:val="MDPI51figurecaption"/>
      </w:pPr>
      <w:r w:rsidRPr="00E37BFD">
        <w:rPr>
          <w:b/>
        </w:rPr>
        <w:t xml:space="preserve">Figure </w:t>
      </w:r>
      <w:r>
        <w:rPr>
          <w:b/>
        </w:rPr>
        <w:t>8</w:t>
      </w:r>
      <w:r>
        <w:t>. PAI dynamics averaged per species during investigated period (July-November, 2019), whiskers denote standard error.</w:t>
      </w:r>
    </w:p>
    <w:p w:rsidR="00924B89" w:rsidRDefault="00924B89" w:rsidP="00924B89">
      <w:pPr>
        <w:pStyle w:val="MDPI31text"/>
      </w:pPr>
      <w:r>
        <w:t xml:space="preserve">Despite the well described dynamics, Leaf Area Index, estimated by the </w:t>
      </w:r>
      <w:r w:rsidRPr="00100303">
        <w:t xml:space="preserve">spectrometer </w:t>
      </w:r>
      <w:r>
        <w:t>was influenced by the angle of view of the spectrometer, which is ± 10° and positioned in the North side of the trunk, thus recording only one section of the crown. For a better absolute determination it is necessary</w:t>
      </w:r>
      <w:r w:rsidRPr="00100303">
        <w:t xml:space="preserve"> </w:t>
      </w:r>
      <w:r>
        <w:t>to</w:t>
      </w:r>
      <w:r w:rsidRPr="00100303">
        <w:t xml:space="preserve"> </w:t>
      </w:r>
      <w:r>
        <w:t xml:space="preserve">compare the sensor with more precise technics (e.g. </w:t>
      </w:r>
      <w:r w:rsidRPr="00100303">
        <w:t>camera</w:t>
      </w:r>
      <w:r>
        <w:t xml:space="preserve"> with fish-eye lens</w:t>
      </w:r>
      <w:r w:rsidRPr="0020192C">
        <w:t xml:space="preserve"> </w:t>
      </w:r>
      <w:r>
        <w:t>or other LAI meters)</w:t>
      </w:r>
      <w:r w:rsidRPr="0020192C">
        <w:t xml:space="preserve"> </w:t>
      </w:r>
      <w:r>
        <w:t xml:space="preserve">which </w:t>
      </w:r>
      <w:r w:rsidRPr="0020192C">
        <w:t xml:space="preserve">are essential for calibration and validation </w:t>
      </w:r>
      <w:r>
        <w:fldChar w:fldCharType="begin"/>
      </w:r>
      <w:r w:rsidR="00C62FAB">
        <w:instrText xml:space="preserve"> ADDIN ZOTERO_ITEM CSL_CITATION {"citationID":"srXDrnDf","properties":{"formattedCitation":"[62,80]","plainCitation":"[62,80]","noteIndex":0},"citationItems":[{"id":2136,"uris":["http://zotero.org/users/3524663/items/I9BX7C5C"],"uri":["http://zotero.org/users/3524663/items/I9BX7C5C"],"itemData":{"id":2136,"type":"article-journal","abstract":"Canopy density measures such as the Leaf Area Index (LAI) have become standardized mapping products derived from airborne and terrestrial Light Detection And Ranging (aLiDAR and tLiDAR, respectively) data. A speciﬁc application of LiDAR point clouds is their integration into radiative transfer models (RTM) of varying complexity. Using, e.g., ray tracing, this allows ﬂexible simulations of sub-canopy light condition and the simulation of various sensors such as virtual hemispherical images or waveform LiDAR on a virtual forest plot. However, the direct use of LiDAR data in RTMs shows some limitations in the handling of noise, the derivation of surface areas per LiDAR point and the discrimination of solid and porous canopy elements. In order to address these issues, a strategy upgrading tLiDAR and Digital Hemispherical Photographs (DHP) into plausible 3D architectural canopy models is suggested. The presented reconstruction workﬂow creates an almost unbiased virtual 3D representation of branch and leaf surface distributions, minimizing systematic errors due to the object–sensor relationship. The models are calibrated and validated using DHPs. Using the 3D models for simulations, their capabilities for the description of leaf density distributions and the simulation of aLiDAR and DHP signatures are shown. At an experimental test site, the suitability of the models, in order to systematically simulate and evaluate aLiDAR based LAI predictions under various scan settings is proven. This strategy makes it possible to show the importance of laser point sampling density, but also the diversity of scan angles and their quantitative effect onto error margins.","container-title":"Remote Sensing","DOI":"10.3390/rs9030220","ISSN":"2072-4292","issue":"3","language":"en","page":"220","source":"Crossref","title":"Calibration and Validation of a Detailed Architectural Canopy Model Reconstruction for the Simulation of Synthetic Hemispherical Images and Airborne LiDAR Data","volume":"9","author":[{"family":"Bremer","given":"Magnus"},{"family":"Wichmann","given":"Volker"},{"family":"Rutzinger","given":"Martin"}],"issued":{"date-parts":[["2017",2,28]]}}},{"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fldChar w:fldCharType="separate"/>
      </w:r>
      <w:r w:rsidR="00C62FAB" w:rsidRPr="00C62FAB">
        <w:t>[62,80]</w:t>
      </w:r>
      <w:r>
        <w:fldChar w:fldCharType="end"/>
      </w:r>
      <w:r w:rsidRPr="0020192C">
        <w:t>.</w:t>
      </w:r>
      <w:r>
        <w:t xml:space="preserve"> But the absolute values (3-4) are comparable to most of the papers </w:t>
      </w:r>
      <w:r>
        <w:fldChar w:fldCharType="begin"/>
      </w:r>
      <w:r w:rsidR="00C62FAB">
        <w:instrText xml:space="preserve"> ADDIN ZOTERO_ITEM CSL_CITATION {"citationID":"CcK9t24r","properties":{"formattedCitation":"[62,63,81]","plainCitation":"[62,63,81]","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fldChar w:fldCharType="separate"/>
      </w:r>
      <w:r w:rsidR="00C62FAB" w:rsidRPr="00C62FAB">
        <w:t>[62,63,81]</w:t>
      </w:r>
      <w:r>
        <w:fldChar w:fldCharType="end"/>
      </w:r>
      <w:r>
        <w:t xml:space="preserve"> in similar species. While the</w:t>
      </w:r>
      <w:r w:rsidRPr="0020192C">
        <w:t xml:space="preserve"> strong correlation between LAI and DBH and also between </w:t>
      </w:r>
      <w:r w:rsidRPr="00295338">
        <w:t xml:space="preserve">LAI and tree height was shown previously for Canadian and Bavarian boreal forests </w:t>
      </w:r>
      <w:r w:rsidRPr="00E825DE">
        <w:fldChar w:fldCharType="begin"/>
      </w:r>
      <w:r w:rsidR="00C62FAB">
        <w:instrText xml:space="preserve"> ADDIN ZOTERO_ITEM CSL_CITATION {"citationID":"vv7xdpxi","properties":{"formattedCitation":"[81,82]","plainCitation":"[81,82]","noteIndex":0},"citationItems":[{"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42,"uris":["http://zotero.org/users/3524663/items/EXFUGDL2"],"uri":["http://zotero.org/users/3524663/items/EXFUGDL2"],"itemData":{"id":2142,"type":"article-journal","abstract":"Leaf area index (LAI) has frequently been measured in the ﬁeld using traditional optical methods such as digital hemispherical photography (DHP). However, in the DHP retrieved LAI, there is always contribution of woody components due to the diﬃculty in distinguishing woody and foliar materials. In addition, the leaf angle distribution which strongly aﬀects the estimation of LAI is either ignored while using the convergent angle 57.5°, or inversed simultaneously with LAI using multiple directions. Terrestrial laser scanning (TLS) provides a 3-dimensional view of the forest canopy, which we used in this study to improve LAI estimation by directly retrieving leaf angle distribution, and subsequently correcting foliage clumping and woody eﬀects. The leaf angle distribution was retrieved by estimating the angle between the leaf normal vectors and the zenith vectors. The clumping index was obtained by using the gap size distribution method, while the woody contribution was evaluated based on an improved point classiﬁcation between woody and foliar materials. Finally, the gap fraction derived from TLS was converted to eﬀective LAI, and thence to LAI. The study was conducted for 31 forest plots including deciduous, coniferous and mixed plots in Bavarian Forest National Park. The classiﬁcation accuracy was improved by approximately 10% using our method. Results showed that the clumping caused an underestimation of LAI ranging from 1.2% to 48.0%, while woody contribution led to an overestimation from 3.0% to 31.9% compared to the improved LAI. The combined error ranged from −46.2% to 32.6% of the leaf area index (LAI) measurements. The error was largely dependent on forest types. The clumping index of coniferous plots on average was lower than that of deciduous plots, whereas deciduous plots had a higher woody-tototal area ratio. The proposed method provides a more accurate estimate of LAI by eliminating clumping and woody eﬀects, as well as the eﬀect of leaf angle distribution.","container-title":"Agricultural and Forest Meteorology","DOI":"10.1016/j.agrformet.2018.08.026","ISSN":"01681923","language":"en","page":"276-286","source":"Crossref","title":"Improving leaf area index (LAI) estimation by correcting for clumping and woody effects using terrestrial laser scanning","volume":"263","author":[{"family":"Zhu","given":"Xi"},{"family":"Skidmore","given":"Andrew K."},{"family":"Wang","given":"Tiejun"},{"family":"Liu","given":"Jing"},{"family":"Darvishzadeh","given":"Roshanak"},{"family":"Shi","given":"Yifang"},{"family":"Premier","given":"Joe"},{"family":"Heurich","given":"Marco"}],"issued":{"date-parts":[["2018",12]]}}}],"schema":"https://github.com/citation-style-language/schema/raw/master/csl-citation.json"} </w:instrText>
      </w:r>
      <w:r w:rsidRPr="00E825DE">
        <w:fldChar w:fldCharType="separate"/>
      </w:r>
      <w:r w:rsidR="00C62FAB" w:rsidRPr="00C62FAB">
        <w:t>[81,82]</w:t>
      </w:r>
      <w:r w:rsidRPr="00E825DE">
        <w:fldChar w:fldCharType="end"/>
      </w:r>
      <w:r w:rsidRPr="00295338">
        <w:t xml:space="preserve"> our results did not allow us to confirm this, that is possible explained with small amount of trees in consideration and urban conditions </w:t>
      </w:r>
      <w:r w:rsidRPr="00E825DE">
        <w:fldChar w:fldCharType="begin"/>
      </w:r>
      <w:r w:rsidR="00C62FAB">
        <w:instrText xml:space="preserve"> ADDIN ZOTERO_ITEM CSL_CITATION {"citationID":"cO640CXo","properties":{"formattedCitation":"[83]","plainCitation":"[83]","noteIndex":0},"citationItems":[{"id":2157,"uris":["http://zotero.org/users/3524663/items/F66CFMVQ"],"uri":["http://zotero.org/users/3524663/items/F66CFMVQ"],"itemData":{"id":2157,"type":"article-journal","abstract":"Leaf area of urban vegetation is an important ecological characteristic, inﬂuencing urban climate through shading and transpiration cooling and air quality through air pollutant deposition. Accurate estimates of leaf area over large areas are fundamental to model such processes. The aim of this study was to explore if an aerial LiDAR dataset acquired to create a high resolution digital terrain model could be used to map eﬀective leaf area index (Le) and to assess the Le variation in a high latitude urban area, here represented by the city of Gothenburg, Sweden. Le was estimated from LiDAR data using a Beer-Lambert law based approach and compared to groundbased measurements with hemispherical photography and the Plant Canopy Analyser LAI-2200. Even though the LiDAR dataset was not optimized for Le mapping, the comparison with hemispherical photography showed good agreement (r2 = 0.72, RMSE = 0.97) for urban parks and woodlands. Leaf area density of single trees, estimated from LiDAR and LAI-2200, did not show as good agreement (r2 = 0.53, RMSE = 0.49). Le in 10 m resolution covering most of Gothenburg municipality ranged from 0 to 14 (0.3% of the values &gt; 7) with an average Le of 3.5 in deciduous forests and 1.2 in urban built-up areas. When Le was averaged over larger scales there was a high correlation with canopy cover (r2 = 0.97 in 1 × 1 km2 scale) implying that at this scale Le is rather homogenous. However, when Le was averaged only over the vegetated parts, diﬀerences in Le became clear. Detailed study of Le in seven urban green areas with diﬀerent amount and type of greenery showed a large variation in Le, ranging from average Le of 0.9 in a residential area to 4.1 in an urban woodland. The use of LiDAR data has the potential to considerably increase information of forest structure in the urban environment.","container-title":"Urban Forestry &amp; Urban Greening","DOI":"10.1016/j.ufug.2017.05.011","ISSN":"16188667","language":"en","page":"31-40","source":"Crossref","title":"Mapping leaf area of urban greenery using aerial LiDAR and ground-based measurements in Gothenburg, Sweden","volume":"26","author":[{"family":"Klingberg","given":"Jenny"},{"family":"Konarska","given":"Janina"},{"family":"Lindberg","given":"Fredrik"},{"family":"Johansson","given":"Lars"},{"family":"Thorsson","given":"Sofia"}],"issued":{"date-parts":[["2017",8]]}}}],"schema":"https://github.com/citation-style-language/schema/raw/master/csl-citation.json"} </w:instrText>
      </w:r>
      <w:r w:rsidRPr="00E825DE">
        <w:fldChar w:fldCharType="separate"/>
      </w:r>
      <w:r w:rsidR="00C62FAB" w:rsidRPr="00C62FAB">
        <w:t>[83]</w:t>
      </w:r>
      <w:r w:rsidRPr="00E825DE">
        <w:fldChar w:fldCharType="end"/>
      </w:r>
      <w:r w:rsidRPr="00295338">
        <w:t>.</w:t>
      </w:r>
      <w:r>
        <w:t xml:space="preserve"> However the real time dynamics of LAI and WAI is the advantage of our device which is important for plant physiological processes and models based on it </w:t>
      </w:r>
      <w:r>
        <w:fldChar w:fldCharType="begin"/>
      </w:r>
      <w:r w:rsidR="00C62FAB">
        <w:instrText xml:space="preserve"> ADDIN ZOTERO_ITEM CSL_CITATION {"citationID":"hW8SKCAw","properties":{"formattedCitation":"[84]","plainCitation":"[84]","noteIndex":0},"citationItems":[{"id":2160,"uris":["http://zotero.org/users/3524663/items/5JD48473"],"uri":["http://zotero.org/users/3524663/items/5JD48473"],"itemData":{"id":2160,"type":"article-journal","abstract":"Leaf area index (LAI), defined as one half the total leaf area per unit ground area, and Vcmax, representing the maximal carboxylation rate of leaves, are two most significant parameters used in most Terrestrial Biosphere Models (TBMs). The ability of TBMs to simulate gross primary productivity (GPP) and evapotranspiration (ET) for evergreen needle-leave forests (ENF) can be significantly hampered by uncertainties in LAI and Vcmax. Remotely sensed (RS) LAI for ENF is generally underestimated in winter, early spring and late autumn. Although constant Vcmax throughout the growing season is often used in TBMs for GPP and ET modeling, it could vary significantly under leaf aging and stressed conditions. There were recent studies that apply seasonal leaf chlorophyll constraints on GPP modeling for croplands and deciduous forests, but little attention is given to the influence of the seasonality of either LAI or Vcmax on GPP or ET estimations for the ENF biome. In this study, we pay special attention to this biome, with the purpose of investigating if the representations of seasonal LAI and Vmax variations are essential in TBMs. To serve this purpose, the University of Toronto LAI product Version 2 was corrected for its seasonal variation using leaf lifespan and in-situ measurements at eight ENF sites in Canada. Seasonal Vcmax variation was derived from the MERIS Terrestrial Chlorophyll Index (MTCI) through downscaling it to the leaf level using a scheme with a general vertical nitrogen distribution within the canopy. Leaf chlorophyll content (LCC) is thus derived from MTCI and converted to Vcmax using empirical equations. Four model cases with and without considerations of the seasonal LAI and Vcmax variations were tested and compared. Validation against eddy covariance measurements indicates that the case with both LAI and Vcmax variations produced the highest R2, lowest root mean square error (RMSE) and lowest mean absolute error (MAE) for both GPP and ET simulations, and thus outperforms all other cases without considering the variations or with consideration of one of the variations only. In this best case, the simulated daily GPP yields R2 of 0.91, RMSE of 0.91 g C m−2 and MAE of 0.65 g C m−2, while the simulated daily ET yields R2 of 0.8, RMSE of 0.52 mm and MAE of 0.34 mm. Most improvements were found in spring and autumn. Not only the correlations between the seasonal trajectories of model simulation and observation were improved, but also the annual total GPP and ET were more accurately estimated. The smallest mean absolute relative bias to eddy covariance measurements is 9% for GPP and 15% for ET, both were found in the best case. Moreover, improvements in GPP were more pronounced than in ET. Our results highlight the significance of considering both seasonal structural and physiological characteristics of leaves in TBMs. Considering the important role that evergreen coniferous forests play in global terrestrial ecosystems, global simulations of GPP and ET in space and time can benefit from the proper representation of seasonal variations in canopy structure and leaf physiology as represented by LAI and Vcmax, respectively.","container-title":"Agricultural and Forest Meteorology","DOI":"10.1016/j.agrformet.2019.107708","ISSN":"01681923","language":"en","page":"107708","source":"Crossref","title":"Seasonality of leaf area index and photosynthetic capacity for better estimation of carbon and water fluxes in evergreen conifer forests","volume":"279","author":[{"family":"Wang","given":"Rong"},{"family":"Chen","given":"Jing M."},{"family":"Luo","given":"Xiangzhong"},{"family":"Black","given":"Andy"},{"family":"Arain","given":"Altaf"}],"issued":{"date-parts":[["2019",12]]}}}],"schema":"https://github.com/citation-style-language/schema/raw/master/csl-citation.json"} </w:instrText>
      </w:r>
      <w:r>
        <w:fldChar w:fldCharType="separate"/>
      </w:r>
      <w:r w:rsidR="00C62FAB" w:rsidRPr="00C62FAB">
        <w:t>[84]</w:t>
      </w:r>
      <w:r>
        <w:fldChar w:fldCharType="end"/>
      </w:r>
      <w:r>
        <w:t>.</w:t>
      </w:r>
    </w:p>
    <w:p w:rsidR="00924B89" w:rsidRPr="00CA300E" w:rsidRDefault="00F2324F" w:rsidP="00F2324F">
      <w:pPr>
        <w:pStyle w:val="MDPI22heading2"/>
      </w:pPr>
      <w:r>
        <w:t xml:space="preserve">3.5. </w:t>
      </w:r>
      <w:r w:rsidR="00924B89" w:rsidRPr="00CA300E">
        <w:t>Particulate adsorption</w:t>
      </w:r>
    </w:p>
    <w:p w:rsidR="00924B89" w:rsidRDefault="00924B89" w:rsidP="00F2324F">
      <w:pPr>
        <w:pStyle w:val="MDPI31text"/>
      </w:pPr>
      <w:r>
        <w:t>Particulate adsorption is influenced by two main parameters – PAI and particulate concentration in air, according to the m</w:t>
      </w:r>
      <w:r w:rsidRPr="00FD64A8">
        <w:t>odel described in Methods. The absorption dynamic</w:t>
      </w:r>
      <w:r>
        <w:t xml:space="preserve"> during investigated period</w:t>
      </w:r>
      <w:r w:rsidRPr="00FD64A8">
        <w:t xml:space="preserve"> mostly </w:t>
      </w:r>
      <w:r>
        <w:t>reflected</w:t>
      </w:r>
      <w:r w:rsidRPr="00FD64A8">
        <w:t xml:space="preserve"> the changes in the air pollution level by particulate concentration, which shows peaks in the end of July and beginning of August, then in September and late November. While the reasons of this pollution dynamics were not in our focus, we can only say that the average absorption rates </w:t>
      </w:r>
      <w:r>
        <w:t>differ</w:t>
      </w:r>
      <w:r w:rsidRPr="00FD64A8">
        <w:t xml:space="preserve"> </w:t>
      </w:r>
      <w:r>
        <w:t>among investigated</w:t>
      </w:r>
      <w:r w:rsidRPr="00FD64A8">
        <w:t xml:space="preserve"> trees</w:t>
      </w:r>
      <w:r>
        <w:t>, due to their canopy area firstly.</w:t>
      </w:r>
      <w:r w:rsidRPr="00FD64A8">
        <w:t xml:space="preserve"> </w:t>
      </w:r>
      <w:r>
        <w:t xml:space="preserve">The lowest adsorption rates were shown by birch trees on an average level of </w:t>
      </w:r>
      <w:r w:rsidRPr="004C5E7E">
        <w:t>9</w:t>
      </w:r>
      <w:r>
        <w:t>.3</w:t>
      </w:r>
      <w:r w:rsidRPr="004C5E7E">
        <w:t xml:space="preserve"> </w:t>
      </w:r>
      <w:r>
        <w:t xml:space="preserve">g per day, the highest were maple and larch trees </w:t>
      </w:r>
      <w:r w:rsidRPr="004C5E7E">
        <w:t>51.2</w:t>
      </w:r>
      <w:r>
        <w:t xml:space="preserve"> and 51.4 g per day respectively, while lime were in a middle with 25.5 g per day</w:t>
      </w:r>
      <w:r w:rsidRPr="00FD64A8">
        <w:t xml:space="preserve"> </w:t>
      </w:r>
      <w:r>
        <w:t>per tree (</w:t>
      </w:r>
      <w:r w:rsidR="00A35A63">
        <w:t>Appendix F</w:t>
      </w:r>
      <w:r w:rsidRPr="00FD64A8">
        <w:t>).</w:t>
      </w:r>
      <w:r>
        <w:t xml:space="preserve"> The highest adsorption peaks (in terms of maximum deposition velocity) were up to 1200 g (Larix) during several days with the high concentrations in the air. This parameter shows drastic variation across time.</w:t>
      </w:r>
      <w:r w:rsidRPr="00E37BFD">
        <w:t xml:space="preserve"> </w:t>
      </w:r>
      <w:r>
        <w:t xml:space="preserve">The cumulative particulate mass absorption over the season was </w:t>
      </w:r>
      <w:r w:rsidRPr="005E1CE4">
        <w:t>7</w:t>
      </w:r>
      <w:r>
        <w:t xml:space="preserve">.7 </w:t>
      </w:r>
      <w:r w:rsidRPr="003E1044">
        <w:rPr>
          <w:bCs/>
          <w:szCs w:val="20"/>
        </w:rPr>
        <w:t>±</w:t>
      </w:r>
      <w:r w:rsidRPr="005E1CE4">
        <w:t>1</w:t>
      </w:r>
      <w:r>
        <w:t>.5 kg for Acer (</w:t>
      </w:r>
      <w:r w:rsidRPr="008F307E">
        <w:rPr>
          <w:bCs/>
          <w:szCs w:val="20"/>
        </w:rPr>
        <w:t>±</w:t>
      </w:r>
      <w:r w:rsidRPr="003E1044">
        <w:rPr>
          <w:bCs/>
          <w:szCs w:val="20"/>
        </w:rPr>
        <w:t xml:space="preserve"> </w:t>
      </w:r>
      <w:r>
        <w:rPr>
          <w:bCs/>
          <w:szCs w:val="20"/>
        </w:rPr>
        <w:t>standard error</w:t>
      </w:r>
      <w:r>
        <w:t xml:space="preserve">), </w:t>
      </w:r>
      <w:r w:rsidRPr="005E1CE4">
        <w:t>7</w:t>
      </w:r>
      <w:r>
        <w:t>.</w:t>
      </w:r>
      <w:r w:rsidRPr="005E1CE4">
        <w:t>7</w:t>
      </w:r>
      <w:r w:rsidRPr="003E1044">
        <w:rPr>
          <w:bCs/>
          <w:szCs w:val="20"/>
        </w:rPr>
        <w:t>±</w:t>
      </w:r>
      <w:r w:rsidRPr="005E1CE4">
        <w:t>2</w:t>
      </w:r>
      <w:r>
        <w:t xml:space="preserve">.1 kg for Larix, </w:t>
      </w:r>
      <w:r w:rsidRPr="005E1CE4">
        <w:t>3</w:t>
      </w:r>
      <w:r>
        <w:t>.</w:t>
      </w:r>
      <w:r w:rsidRPr="005E1CE4">
        <w:t>8</w:t>
      </w:r>
      <w:r w:rsidRPr="003E1044">
        <w:rPr>
          <w:bCs/>
          <w:szCs w:val="20"/>
        </w:rPr>
        <w:t>±</w:t>
      </w:r>
      <w:r>
        <w:t>0.</w:t>
      </w:r>
      <w:r w:rsidRPr="005E1CE4">
        <w:t>2</w:t>
      </w:r>
      <w:r>
        <w:t xml:space="preserve"> kg for </w:t>
      </w:r>
      <w:proofErr w:type="spellStart"/>
      <w:r>
        <w:t>Tillia</w:t>
      </w:r>
      <w:proofErr w:type="spellEnd"/>
      <w:r>
        <w:t xml:space="preserve">, and </w:t>
      </w:r>
      <w:r w:rsidRPr="005E1CE4">
        <w:t>1</w:t>
      </w:r>
      <w:r>
        <w:t>.4</w:t>
      </w:r>
      <w:r w:rsidRPr="003E1044">
        <w:rPr>
          <w:bCs/>
          <w:szCs w:val="20"/>
        </w:rPr>
        <w:t>±</w:t>
      </w:r>
      <w:r>
        <w:t>0.1 kg for Betula (</w:t>
      </w:r>
      <w:r w:rsidR="00A35A63">
        <w:t>Figure</w:t>
      </w:r>
      <w:r>
        <w:t xml:space="preserve"> 9, </w:t>
      </w:r>
      <w:r w:rsidR="00A35A63">
        <w:t>Appendix A</w:t>
      </w:r>
      <w:r>
        <w:t>).</w:t>
      </w:r>
    </w:p>
    <w:p w:rsidR="00924B89" w:rsidRDefault="00261C63" w:rsidP="00F2324F">
      <w:pPr>
        <w:pStyle w:val="MDPI52figure"/>
        <w:rPr>
          <w:rFonts w:ascii="Times New Roman" w:hAnsi="Times New Roman"/>
        </w:rPr>
      </w:pPr>
      <w:r>
        <w:rPr>
          <w:noProof/>
          <w:snapToGrid/>
          <w:lang w:val="ru-RU" w:eastAsia="ru-RU" w:bidi="ar-SA"/>
        </w:rPr>
        <w:drawing>
          <wp:inline distT="0" distB="0" distL="0" distR="0">
            <wp:extent cx="5576570" cy="4170045"/>
            <wp:effectExtent l="0" t="0" r="5080" b="1905"/>
            <wp:docPr id="289" name="Рисунок 14" descr="Описание: Описание: A picture containing map,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descr="Описание: Описание: A picture containing map, pencil&#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6570" cy="4170045"/>
                    </a:xfrm>
                    <a:prstGeom prst="rect">
                      <a:avLst/>
                    </a:prstGeom>
                    <a:noFill/>
                    <a:ln>
                      <a:noFill/>
                    </a:ln>
                  </pic:spPr>
                </pic:pic>
              </a:graphicData>
            </a:graphic>
          </wp:inline>
        </w:drawing>
      </w:r>
    </w:p>
    <w:p w:rsidR="00924B89" w:rsidRDefault="00924B89" w:rsidP="00F2324F">
      <w:pPr>
        <w:pStyle w:val="MDPI51figurecaption"/>
      </w:pPr>
      <w:r w:rsidRPr="00E37BFD">
        <w:rPr>
          <w:b/>
        </w:rPr>
        <w:t xml:space="preserve">Figure </w:t>
      </w:r>
      <w:r>
        <w:rPr>
          <w:b/>
        </w:rPr>
        <w:t>9</w:t>
      </w:r>
      <w:r>
        <w:t xml:space="preserve">. Cumulative particulate adsorption (minimum, average and maximum) by tree leaves </w:t>
      </w:r>
      <w:r>
        <w:rPr>
          <w:bCs/>
        </w:rPr>
        <w:t>per investigated period (July-November, 2019)</w:t>
      </w:r>
      <w:r>
        <w:t>.</w:t>
      </w:r>
    </w:p>
    <w:p w:rsidR="00F2324F" w:rsidRDefault="00C62FAB" w:rsidP="00F2324F">
      <w:pPr>
        <w:pStyle w:val="MDPI31text"/>
      </w:pPr>
      <w:proofErr w:type="spellStart"/>
      <w:r w:rsidRPr="00C62FAB">
        <w:t>Sæbø</w:t>
      </w:r>
      <w:proofErr w:type="spellEnd"/>
      <w:r>
        <w:t xml:space="preserve"> et al. </w:t>
      </w:r>
      <w:r w:rsidR="00F2324F">
        <w:fldChar w:fldCharType="begin"/>
      </w:r>
      <w:r>
        <w:instrText xml:space="preserve"> ADDIN ZOTERO_ITEM CSL_CITATION {"citationID":"R6tT4Apw","properties":{"formattedCitation":"[57]","plainCitation":"[57]","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F2324F">
        <w:fldChar w:fldCharType="separate"/>
      </w:r>
      <w:r w:rsidRPr="00C62FAB">
        <w:t>[57]</w:t>
      </w:r>
      <w:r w:rsidR="00F2324F">
        <w:fldChar w:fldCharType="end"/>
      </w:r>
      <w:r w:rsidR="00F2324F">
        <w:t xml:space="preserve"> showed that Betula improves air quality by particulate adsorption much better than Acer and </w:t>
      </w:r>
      <w:proofErr w:type="spellStart"/>
      <w:r w:rsidR="00F2324F">
        <w:t>Tillia</w:t>
      </w:r>
      <w:proofErr w:type="spellEnd"/>
      <w:r w:rsidR="00F2324F">
        <w:t>, that can be explained (in our case) just by the size of a tree. It is well known that h</w:t>
      </w:r>
      <w:r w:rsidR="00F2324F" w:rsidRPr="0037143C">
        <w:t>ealthy large trees remove about 60 times more pollution</w:t>
      </w:r>
      <w:r w:rsidR="00F2324F">
        <w:t xml:space="preserve"> </w:t>
      </w:r>
      <w:r w:rsidR="00F2324F" w:rsidRPr="00295338">
        <w:t>annually than healthy small trees</w:t>
      </w:r>
      <w:r w:rsidR="00F2324F" w:rsidRPr="0037143C">
        <w:t xml:space="preserve"> </w:t>
      </w:r>
      <w:r w:rsidR="00F2324F">
        <w:fldChar w:fldCharType="begin"/>
      </w:r>
      <w:r w:rsidR="00D149F2">
        <w:instrText xml:space="preserve"> ADDIN ZOTERO_ITEM CSL_CITATION {"citationID":"Ybni1m3B","properties":{"formattedCitation":"[55]","plainCitation":"[55]","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F2324F">
        <w:fldChar w:fldCharType="separate"/>
      </w:r>
      <w:r w:rsidR="00D149F2" w:rsidRPr="00D149F2">
        <w:t>[55]</w:t>
      </w:r>
      <w:r w:rsidR="00F2324F">
        <w:fldChar w:fldCharType="end"/>
      </w:r>
      <w:r w:rsidR="00F2324F" w:rsidRPr="0037143C">
        <w:t xml:space="preserve">. </w:t>
      </w:r>
      <w:r w:rsidR="00F2324F">
        <w:t xml:space="preserve">And leaf wax or leaf hair density and topography also influenced much </w:t>
      </w:r>
      <w:r w:rsidR="00F2324F">
        <w:fldChar w:fldCharType="begin"/>
      </w:r>
      <w:r>
        <w:instrText xml:space="preserve"> ADDIN ZOTERO_ITEM CSL_CITATION {"citationID":"cW7USCW9","properties":{"formattedCitation":"[57,85]","plainCitation":"[57,85]","noteIndex":0},"citationItems":[{"id":2133,"uris":["http://zotero.org/users/3524663/items/3R8Q5QI7"],"uri":["http://zotero.org/users/3524663/items/3R8Q5QI7"],"itemData":{"id":2133,"type":"article-journal","abstract":"Urban green spaces function as biological filters in reducing atmospheric particles. Yet there is a profound requisite to identify the most effective plant species by their leaf traits that can enhance particle capture and improve ambient air quality. In this study, we investigated leaves of 96 perennial urban plant species consisting of 43 deciduous broadleaf trees, 32 deciduous broadleaf shrubs, 14 deciduous and evergreen needle/scale-like, 5 evergreen broadleaves, and 2 climber species for their differences in net particle accumulation. Leaf saturation isothermal remanent magnetization (SIRM), a proxy for traffic and industry induced particle accumulation, along with morphological and anatomical leaf traits were analyzed in a common garden experiment in June and September 2016. Leaf SIRM varied significantly between plant species. The most effective net particle accumulating plant species with a median value of 23.0 μA were Buddleja davidii, Viburnum opulus, Carpinus betulus, Quercus ilex, Viburnum lantana, Rosa rugosa, Sorbus aria, Aesculus hippocastanum, Pseudotsuga menziesii, Acer campestre. The least effective net particle accumulating plant species with a median value of 10.4 μA were Populus alba, Alnus glutinosa, Larix kaempferi, Larix decidua, Plantanus x acerilifolia, Acer pseudoplatanus, Robinia pseudoacacia, Quercus palustris, Rosa canina, Liquidambar styraciflua. The “variable importance” in net particle accumulation for the investigated plant species was achieved using ®randomForest. The presence of leaf trichomes and specific leaf area were identified as important leaf traits for categorization of the selected plant species in low, medium, and high net particle accumulators. The extensive analysis of plant species at leaf-level with distinct micro-morphology contributes to a better understanding of plant species behavior in net particle capture and their contribution in reducing atmospheric particulate matter. Furthermore, this study has practical implications for policymakers in making informed choices when planning urban green infrastructures. Lastly, our study can become a basis to validate atmospheric deposition model using species-specific information.","container-title":"Atmospheric Environment","DOI":"10.1016/j.atmosenv.2019.01.015","ISSN":"13522310","language":"en","page":"328-344","source":"Crossref","title":"Atmospheric net particle accumulation on 96 plant species with contrasting morphological and anatomical leaf characteristics in a common garden experiment","volume":"202","author":[{"family":"Muhammad","given":"S."},{"family":"Wuyts","given":"K."},{"family":"Samson","given":"R."}],"issued":{"date-parts":[["2019",4]]}}},{"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F2324F">
        <w:fldChar w:fldCharType="separate"/>
      </w:r>
      <w:r w:rsidRPr="00C62FAB">
        <w:t>[57,85]</w:t>
      </w:r>
      <w:r w:rsidR="00F2324F">
        <w:fldChar w:fldCharType="end"/>
      </w:r>
      <w:r w:rsidR="00F2324F">
        <w:t>. In our case we could not include leaf morphology or topography since our estimation was based on LAI. However the total adsorption by tree seems comparable with several works with an average 0.5-5 g m</w:t>
      </w:r>
      <w:r w:rsidR="00F2324F" w:rsidRPr="005757E8">
        <w:rPr>
          <w:vertAlign w:val="superscript"/>
        </w:rPr>
        <w:t>-2</w:t>
      </w:r>
      <w:r w:rsidR="00F2324F">
        <w:t xml:space="preserve"> rates of adsorption in different cities </w:t>
      </w:r>
      <w:r w:rsidR="00F2324F">
        <w:fldChar w:fldCharType="begin"/>
      </w:r>
      <w:r>
        <w:instrText xml:space="preserve"> ADDIN ZOTERO_ITEM CSL_CITATION {"citationID":"GQqy7TCC","properties":{"formattedCitation":"[18,86,87]","plainCitation":"[18,86,87]","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w:instrText>
      </w:r>
      <w:r>
        <w:rPr>
          <w:rFonts w:cs="Palatino Linotype"/>
        </w:rPr>
        <w:instrText>␮</w:instrText>
      </w:r>
      <w:r>
        <w:instrText xml:space="preserve">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F2324F">
        <w:fldChar w:fldCharType="separate"/>
      </w:r>
      <w:r w:rsidRPr="00C62FAB">
        <w:t>[18,86,87]</w:t>
      </w:r>
      <w:r w:rsidR="00F2324F">
        <w:fldChar w:fldCharType="end"/>
      </w:r>
      <w:r w:rsidR="00F2324F">
        <w:t>, which resulted in 10-200g daily per tree. Thus, our results from Moscow center with high traffic look comparable.</w:t>
      </w:r>
    </w:p>
    <w:p w:rsidR="00664321" w:rsidRPr="009E46F1" w:rsidRDefault="00664321" w:rsidP="00664321">
      <w:pPr>
        <w:pStyle w:val="MDPI21heading1"/>
      </w:pPr>
      <w:r>
        <w:t>Conclusions</w:t>
      </w:r>
    </w:p>
    <w:p w:rsidR="00F2324F" w:rsidRPr="00306544" w:rsidRDefault="00F2324F" w:rsidP="00F2324F">
      <w:pPr>
        <w:pStyle w:val="MDPI31text"/>
        <w:rPr>
          <w:szCs w:val="24"/>
        </w:rPr>
      </w:pPr>
      <w:r w:rsidRPr="00BC45BD">
        <w:t xml:space="preserve">According to our findings we can summarize our results on ecosystem services estimation with an individual tree average of </w:t>
      </w:r>
      <w:r w:rsidRPr="003E1044">
        <w:t>8.61±</w:t>
      </w:r>
      <w:r w:rsidRPr="00BC45BD">
        <w:t> </w:t>
      </w:r>
      <w:r w:rsidRPr="003E1044">
        <w:t>1</w:t>
      </w:r>
      <w:r w:rsidRPr="00BC45BD">
        <w:t>.</w:t>
      </w:r>
      <w:r w:rsidRPr="003E1044">
        <w:t>25</w:t>
      </w:r>
      <w:r w:rsidRPr="00BC45BD">
        <w:t xml:space="preserve"> </w:t>
      </w:r>
      <w:r w:rsidRPr="003E1044">
        <w:t xml:space="preserve">kg </w:t>
      </w:r>
      <w:r w:rsidRPr="00BC45BD">
        <w:t>of Carbon stored</w:t>
      </w:r>
      <w:r w:rsidRPr="003E1044">
        <w:t xml:space="preserve"> (</w:t>
      </w:r>
      <w:r w:rsidRPr="008F307E">
        <w:t>±</w:t>
      </w:r>
      <w:r w:rsidRPr="003E1044">
        <w:t xml:space="preserve"> </w:t>
      </w:r>
      <w:r>
        <w:t>standard error</w:t>
      </w:r>
      <w:r w:rsidRPr="003E1044">
        <w:t xml:space="preserve">), 161± 21 mm </w:t>
      </w:r>
      <w:r w:rsidRPr="00BC45BD">
        <w:t>of water transpired</w:t>
      </w:r>
      <w:r w:rsidRPr="003E1044">
        <w:t xml:space="preserve">, 2167± 181 kWh </w:t>
      </w:r>
      <w:r w:rsidRPr="00BC45BD">
        <w:t xml:space="preserve">spent for microclimate regulation and </w:t>
      </w:r>
      <w:r w:rsidRPr="003E1044">
        <w:t xml:space="preserve">5309±808 g </w:t>
      </w:r>
      <w:r w:rsidRPr="00BC45BD">
        <w:t>of PM10 adsorbed per investigated period (July-November, 2019).</w:t>
      </w:r>
      <w:r>
        <w:t xml:space="preserve"> </w:t>
      </w:r>
      <w:r>
        <w:rPr>
          <w:szCs w:val="24"/>
          <w:highlight w:val="yellow"/>
        </w:rPr>
        <w:t>These numbers could be easily transformed to monetary values with the use of local prices for each of the service.</w:t>
      </w:r>
    </w:p>
    <w:p w:rsidR="00F2324F" w:rsidRDefault="00F2324F" w:rsidP="00F2324F">
      <w:pPr>
        <w:pStyle w:val="MDPI31text"/>
        <w:rPr>
          <w:szCs w:val="24"/>
        </w:rPr>
      </w:pPr>
      <w:r w:rsidRPr="00C2351F">
        <w:rPr>
          <w:szCs w:val="24"/>
        </w:rPr>
        <w:t xml:space="preserve">There are several approaches to provide ecosystem services information for the green infrastructure in urban areas. However, most of the inventory types approaches, even when based on high resolution imaging, are limited by the temporal resolution which sometime is important for detecting an early onset of ES decline. </w:t>
      </w:r>
      <w:r w:rsidRPr="00100303">
        <w:rPr>
          <w:szCs w:val="24"/>
        </w:rPr>
        <w:t xml:space="preserve">Our results show that </w:t>
      </w:r>
      <w:r>
        <w:rPr>
          <w:szCs w:val="24"/>
        </w:rPr>
        <w:t xml:space="preserve">an IoT tree level network, using individual tree physiology sensing devices, such as </w:t>
      </w:r>
      <w:proofErr w:type="spellStart"/>
      <w:r>
        <w:rPr>
          <w:szCs w:val="24"/>
        </w:rPr>
        <w:t>TreeTalker</w:t>
      </w:r>
      <w:proofErr w:type="spellEnd"/>
      <w:r>
        <w:rPr>
          <w:szCs w:val="24"/>
        </w:rPr>
        <w:t xml:space="preserve">, or other similar devices, </w:t>
      </w:r>
      <w:r w:rsidRPr="00100303">
        <w:rPr>
          <w:szCs w:val="24"/>
        </w:rPr>
        <w:t xml:space="preserve">can be used in principle for monitoring </w:t>
      </w:r>
      <w:r>
        <w:rPr>
          <w:szCs w:val="24"/>
        </w:rPr>
        <w:t xml:space="preserve">urban green infrastructure </w:t>
      </w:r>
      <w:r w:rsidRPr="00100303">
        <w:rPr>
          <w:szCs w:val="24"/>
        </w:rPr>
        <w:t>ecosystem services in real time</w:t>
      </w:r>
      <w:r>
        <w:rPr>
          <w:szCs w:val="24"/>
        </w:rPr>
        <w:t xml:space="preserve">. </w:t>
      </w:r>
      <w:r w:rsidRPr="00C2351F">
        <w:rPr>
          <w:szCs w:val="24"/>
        </w:rPr>
        <w:t>Furthermore, for some of the ES indicator, such as water and cooling effects, they are most often based on models with indirect derived parameters.</w:t>
      </w:r>
      <w:r>
        <w:rPr>
          <w:szCs w:val="24"/>
        </w:rPr>
        <w:t xml:space="preserve"> Having real time and individual tree data can improve our predictions and urban green infrastructure planning.</w:t>
      </w:r>
      <w:r w:rsidRPr="00C2351F">
        <w:rPr>
          <w:szCs w:val="24"/>
        </w:rPr>
        <w:t xml:space="preserve"> </w:t>
      </w:r>
      <w:r>
        <w:rPr>
          <w:szCs w:val="24"/>
        </w:rPr>
        <w:t>T</w:t>
      </w:r>
      <w:r w:rsidRPr="00C2351F">
        <w:rPr>
          <w:szCs w:val="24"/>
        </w:rPr>
        <w:t xml:space="preserve">here are several advantages for increasing the granularity of ES monitoring, since individual trees can be managed with a greater accuracy. The cost of monitoring is therefore critical for IoT expansion in green infrastructure monitoring. In recent years technological development and low cost microprocessors, traditionally used in automation and industry processes (Industry4.0), are creating new opportunities for their expansion in environmental monitoring, that we could define as a Nature4.0 transformation </w:t>
      </w:r>
      <w:r>
        <w:rPr>
          <w:szCs w:val="24"/>
        </w:rPr>
        <w:fldChar w:fldCharType="begin"/>
      </w:r>
      <w:r w:rsidR="00D149F2">
        <w:rPr>
          <w:szCs w:val="24"/>
        </w:rPr>
        <w:instrText xml:space="preserve"> ADDIN ZOTERO_ITEM CSL_CITATION {"citationID":"U0oam4tt","properties":{"formattedCitation":"[32]","plainCitation":"[32]","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Pr>
          <w:szCs w:val="24"/>
        </w:rPr>
        <w:fldChar w:fldCharType="separate"/>
      </w:r>
      <w:r w:rsidR="00D149F2" w:rsidRPr="00D149F2">
        <w:t>[32]</w:t>
      </w:r>
      <w:r>
        <w:rPr>
          <w:szCs w:val="24"/>
        </w:rPr>
        <w:fldChar w:fldCharType="end"/>
      </w:r>
      <w:r w:rsidRPr="00C2351F">
        <w:rPr>
          <w:szCs w:val="24"/>
        </w:rPr>
        <w:t xml:space="preserve">. An average cost of 200-300 Euro per point of measurements (tree), including the </w:t>
      </w:r>
      <w:proofErr w:type="spellStart"/>
      <w:r w:rsidRPr="00C2351F">
        <w:rPr>
          <w:szCs w:val="24"/>
        </w:rPr>
        <w:t>LoRa</w:t>
      </w:r>
      <w:proofErr w:type="spellEnd"/>
      <w:r w:rsidRPr="00C2351F">
        <w:rPr>
          <w:szCs w:val="24"/>
        </w:rPr>
        <w:t xml:space="preserve"> gateway, have been estimated in our experiment. </w:t>
      </w:r>
    </w:p>
    <w:p w:rsidR="00F2324F" w:rsidRPr="00C2351F" w:rsidRDefault="00F2324F" w:rsidP="00F2324F">
      <w:pPr>
        <w:pStyle w:val="MDPI31text"/>
        <w:rPr>
          <w:szCs w:val="24"/>
        </w:rPr>
      </w:pPr>
      <w:r w:rsidRPr="00C2351F">
        <w:rPr>
          <w:szCs w:val="24"/>
        </w:rPr>
        <w:t xml:space="preserve">However, there are limitations and improvements to be considered in future work. First of all the power consumption of the </w:t>
      </w:r>
      <w:proofErr w:type="spellStart"/>
      <w:r w:rsidRPr="00C2351F">
        <w:rPr>
          <w:szCs w:val="24"/>
        </w:rPr>
        <w:t>TreeTalker</w:t>
      </w:r>
      <w:proofErr w:type="spellEnd"/>
      <w:r w:rsidRPr="00C2351F">
        <w:rPr>
          <w:szCs w:val="24"/>
        </w:rPr>
        <w:t xml:space="preserve"> devices, used in th</w:t>
      </w:r>
      <w:r>
        <w:rPr>
          <w:szCs w:val="24"/>
        </w:rPr>
        <w:t xml:space="preserve">e </w:t>
      </w:r>
      <w:r w:rsidRPr="00C2351F">
        <w:rPr>
          <w:szCs w:val="24"/>
        </w:rPr>
        <w:t xml:space="preserve">current work, is still a big limitation. Batteries need to be replaced every 1-1.5 months which require still quite investment of labor work. </w:t>
      </w:r>
      <w:r>
        <w:rPr>
          <w:szCs w:val="24"/>
        </w:rPr>
        <w:t>N</w:t>
      </w:r>
      <w:r w:rsidRPr="00C2351F">
        <w:rPr>
          <w:szCs w:val="24"/>
        </w:rPr>
        <w:t>ew batteries are being developed with much larger capacity that in principle could extend the battery life duration. In terms of improvement a new IR sensor for remote sensing of</w:t>
      </w:r>
      <w:r>
        <w:rPr>
          <w:szCs w:val="24"/>
        </w:rPr>
        <w:t xml:space="preserve"> canopy temperature could be ver</w:t>
      </w:r>
      <w:r w:rsidRPr="00C2351F">
        <w:rPr>
          <w:szCs w:val="24"/>
        </w:rPr>
        <w:t>y usefu</w:t>
      </w:r>
      <w:r>
        <w:rPr>
          <w:szCs w:val="24"/>
        </w:rPr>
        <w:t>l</w:t>
      </w:r>
      <w:r w:rsidRPr="00C2351F">
        <w:rPr>
          <w:szCs w:val="24"/>
        </w:rPr>
        <w:t xml:space="preserve"> for improving the energ</w:t>
      </w:r>
      <w:r>
        <w:rPr>
          <w:szCs w:val="24"/>
        </w:rPr>
        <w:t>y</w:t>
      </w:r>
      <w:r w:rsidRPr="00C2351F">
        <w:rPr>
          <w:szCs w:val="24"/>
        </w:rPr>
        <w:t xml:space="preserve"> balance esti</w:t>
      </w:r>
      <w:r>
        <w:rPr>
          <w:szCs w:val="24"/>
        </w:rPr>
        <w:t>m</w:t>
      </w:r>
      <w:r w:rsidRPr="00C2351F">
        <w:rPr>
          <w:szCs w:val="24"/>
        </w:rPr>
        <w:t>ation and cooling effects.</w:t>
      </w:r>
      <w:r>
        <w:rPr>
          <w:szCs w:val="24"/>
        </w:rPr>
        <w:t xml:space="preserve"> </w:t>
      </w:r>
      <w:r w:rsidRPr="00100303">
        <w:rPr>
          <w:szCs w:val="24"/>
        </w:rPr>
        <w:t xml:space="preserve">In particular, the installation of an anemometer will provide </w:t>
      </w:r>
      <w:r>
        <w:rPr>
          <w:szCs w:val="24"/>
        </w:rPr>
        <w:t xml:space="preserve">additional </w:t>
      </w:r>
      <w:r w:rsidRPr="00100303">
        <w:rPr>
          <w:szCs w:val="24"/>
        </w:rPr>
        <w:t>data on wind speed</w:t>
      </w:r>
      <w:r w:rsidRPr="00C2351F">
        <w:rPr>
          <w:szCs w:val="24"/>
        </w:rPr>
        <w:t xml:space="preserve"> </w:t>
      </w:r>
      <w:r>
        <w:rPr>
          <w:szCs w:val="24"/>
        </w:rPr>
        <w:t xml:space="preserve">in the canopy, which influence much several ecosystem services. </w:t>
      </w:r>
      <w:r w:rsidRPr="00C2351F">
        <w:rPr>
          <w:szCs w:val="24"/>
        </w:rPr>
        <w:t xml:space="preserve">In addition simple PM2.5-10 optical devices can be included in the processor platform to get useful data on air quality using trees as monitor stations. In principle, but further studies need to be conducted, a noise sensor </w:t>
      </w:r>
      <w:r>
        <w:rPr>
          <w:szCs w:val="24"/>
        </w:rPr>
        <w:t>and microphone</w:t>
      </w:r>
      <w:r w:rsidRPr="00100303">
        <w:rPr>
          <w:szCs w:val="24"/>
        </w:rPr>
        <w:t xml:space="preserve"> </w:t>
      </w:r>
      <w:r w:rsidRPr="00C2351F">
        <w:rPr>
          <w:szCs w:val="24"/>
        </w:rPr>
        <w:t xml:space="preserve">could </w:t>
      </w:r>
      <w:r>
        <w:rPr>
          <w:szCs w:val="24"/>
        </w:rPr>
        <w:t>also be included with the aim t</w:t>
      </w:r>
      <w:r w:rsidRPr="00C2351F">
        <w:rPr>
          <w:szCs w:val="24"/>
        </w:rPr>
        <w:t xml:space="preserve">o provide useful information on the </w:t>
      </w:r>
      <w:r>
        <w:rPr>
          <w:szCs w:val="24"/>
        </w:rPr>
        <w:t xml:space="preserve">noise pollution and </w:t>
      </w:r>
      <w:r w:rsidRPr="00C2351F">
        <w:rPr>
          <w:szCs w:val="24"/>
        </w:rPr>
        <w:t>“soundscape”</w:t>
      </w:r>
      <w:r>
        <w:rPr>
          <w:szCs w:val="24"/>
        </w:rPr>
        <w:t xml:space="preserve"> quality</w:t>
      </w:r>
      <w:r w:rsidRPr="00C2351F">
        <w:rPr>
          <w:szCs w:val="24"/>
        </w:rPr>
        <w:t xml:space="preserve"> generated by trees in parks</w:t>
      </w:r>
      <w:r w:rsidRPr="00E53664">
        <w:rPr>
          <w:szCs w:val="24"/>
        </w:rPr>
        <w:t xml:space="preserve"> </w:t>
      </w:r>
      <w:r>
        <w:rPr>
          <w:szCs w:val="24"/>
        </w:rPr>
        <w:fldChar w:fldCharType="begin"/>
      </w:r>
      <w:r w:rsidR="00C62FAB">
        <w:rPr>
          <w:szCs w:val="24"/>
        </w:rPr>
        <w:instrText xml:space="preserve"> ADDIN ZOTERO_ITEM CSL_CITATION {"citationID":"qGpSI3w4","properties":{"formattedCitation":"[31,88]","plainCitation":"[31,88]","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Pr>
          <w:szCs w:val="24"/>
        </w:rPr>
        <w:fldChar w:fldCharType="separate"/>
      </w:r>
      <w:r w:rsidR="00C62FAB" w:rsidRPr="00C62FAB">
        <w:t>[31,88]</w:t>
      </w:r>
      <w:r>
        <w:rPr>
          <w:szCs w:val="24"/>
        </w:rPr>
        <w:fldChar w:fldCharType="end"/>
      </w:r>
      <w:r>
        <w:rPr>
          <w:szCs w:val="24"/>
        </w:rPr>
        <w:t xml:space="preserve"> </w:t>
      </w:r>
      <w:r w:rsidRPr="00100303">
        <w:rPr>
          <w:szCs w:val="24"/>
        </w:rPr>
        <w:t xml:space="preserve">and </w:t>
      </w:r>
      <w:r>
        <w:rPr>
          <w:szCs w:val="24"/>
        </w:rPr>
        <w:t xml:space="preserve">also to evaluate associated </w:t>
      </w:r>
      <w:r w:rsidRPr="00100303">
        <w:rPr>
          <w:szCs w:val="24"/>
        </w:rPr>
        <w:t xml:space="preserve">biodiversity </w:t>
      </w:r>
      <w:r>
        <w:rPr>
          <w:szCs w:val="24"/>
        </w:rPr>
        <w:t xml:space="preserve">with the help of </w:t>
      </w:r>
      <w:r w:rsidRPr="00100303">
        <w:rPr>
          <w:szCs w:val="24"/>
        </w:rPr>
        <w:t>recorded</w:t>
      </w:r>
      <w:r>
        <w:rPr>
          <w:szCs w:val="24"/>
        </w:rPr>
        <w:t xml:space="preserve"> bird songs </w:t>
      </w:r>
      <w:r>
        <w:rPr>
          <w:szCs w:val="24"/>
        </w:rPr>
        <w:fldChar w:fldCharType="begin"/>
      </w:r>
      <w:r w:rsidR="00C62FAB">
        <w:rPr>
          <w:szCs w:val="24"/>
        </w:rPr>
        <w:instrText xml:space="preserve"> ADDIN ZOTERO_ITEM CSL_CITATION {"citationID":"Fv5At84p","properties":{"formattedCitation":"[30,89]","plainCitation":"[30,8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Pr>
          <w:szCs w:val="24"/>
        </w:rPr>
        <w:fldChar w:fldCharType="separate"/>
      </w:r>
      <w:r w:rsidR="00C62FAB" w:rsidRPr="00C62FAB">
        <w:t>[30,89]</w:t>
      </w:r>
      <w:r>
        <w:rPr>
          <w:szCs w:val="24"/>
        </w:rPr>
        <w:fldChar w:fldCharType="end"/>
      </w:r>
      <w:r>
        <w:rPr>
          <w:szCs w:val="24"/>
        </w:rPr>
        <w:t>.</w:t>
      </w:r>
      <w:r w:rsidRPr="00E53664">
        <w:rPr>
          <w:szCs w:val="24"/>
        </w:rPr>
        <w:t xml:space="preserve"> </w:t>
      </w:r>
      <w:r>
        <w:rPr>
          <w:szCs w:val="24"/>
        </w:rPr>
        <w:t>Nevertheless</w:t>
      </w:r>
      <w:r w:rsidRPr="00100303">
        <w:rPr>
          <w:szCs w:val="24"/>
        </w:rPr>
        <w:t xml:space="preserve">, the technical development of sensors </w:t>
      </w:r>
      <w:r>
        <w:rPr>
          <w:szCs w:val="24"/>
        </w:rPr>
        <w:t xml:space="preserve">along with people engagement to citizen science </w:t>
      </w:r>
      <w:r w:rsidRPr="00100303">
        <w:rPr>
          <w:szCs w:val="24"/>
        </w:rPr>
        <w:t>will be inevitable</w:t>
      </w:r>
      <w:r>
        <w:rPr>
          <w:szCs w:val="24"/>
        </w:rPr>
        <w:t xml:space="preserve"> </w:t>
      </w:r>
      <w:r>
        <w:rPr>
          <w:szCs w:val="24"/>
        </w:rPr>
        <w:fldChar w:fldCharType="begin"/>
      </w:r>
      <w:r w:rsidR="00C62FAB">
        <w:rPr>
          <w:szCs w:val="24"/>
        </w:rPr>
        <w:instrText xml:space="preserve"> ADDIN ZOTERO_ITEM CSL_CITATION {"citationID":"tIJv5ckd","properties":{"formattedCitation":"[28,90,91]","plainCitation":"[28,90,91]","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schema":"https://github.com/citation-style-language/schema/raw/master/csl-citation.json"} </w:instrText>
      </w:r>
      <w:r>
        <w:rPr>
          <w:szCs w:val="24"/>
        </w:rPr>
        <w:fldChar w:fldCharType="separate"/>
      </w:r>
      <w:r w:rsidR="00C62FAB" w:rsidRPr="00C62FAB">
        <w:t>[28,90,91]</w:t>
      </w:r>
      <w:r>
        <w:rPr>
          <w:szCs w:val="24"/>
        </w:rPr>
        <w:fldChar w:fldCharType="end"/>
      </w:r>
      <w:r w:rsidRPr="00100303">
        <w:rPr>
          <w:szCs w:val="24"/>
        </w:rPr>
        <w:t xml:space="preserve">, </w:t>
      </w:r>
      <w:r>
        <w:rPr>
          <w:szCs w:val="24"/>
        </w:rPr>
        <w:t xml:space="preserve">thus </w:t>
      </w:r>
      <w:r w:rsidRPr="00100303">
        <w:rPr>
          <w:szCs w:val="24"/>
        </w:rPr>
        <w:t>it will be important to adapt them to the task of monitoring those parameters that are important for urban planning decisions</w:t>
      </w:r>
      <w:r>
        <w:rPr>
          <w:szCs w:val="24"/>
        </w:rPr>
        <w:t xml:space="preserve"> </w:t>
      </w:r>
      <w:r>
        <w:rPr>
          <w:szCs w:val="24"/>
        </w:rPr>
        <w:fldChar w:fldCharType="begin"/>
      </w:r>
      <w:r w:rsidR="00C62FAB">
        <w:rPr>
          <w:szCs w:val="24"/>
        </w:rPr>
        <w:instrText xml:space="preserve"> ADDIN ZOTERO_ITEM CSL_CITATION {"citationID":"5oTrSK9H","properties":{"formattedCitation":"[92]","plainCitation":"[92]","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Pr>
          <w:szCs w:val="24"/>
        </w:rPr>
        <w:fldChar w:fldCharType="separate"/>
      </w:r>
      <w:r w:rsidR="00C62FAB" w:rsidRPr="00C62FAB">
        <w:t>[92]</w:t>
      </w:r>
      <w:r>
        <w:rPr>
          <w:szCs w:val="24"/>
        </w:rPr>
        <w:fldChar w:fldCharType="end"/>
      </w:r>
      <w:r w:rsidRPr="00100303">
        <w:rPr>
          <w:szCs w:val="24"/>
        </w:rPr>
        <w:t>.</w:t>
      </w:r>
    </w:p>
    <w:p w:rsidR="00F2324F" w:rsidRDefault="00F2324F" w:rsidP="00F2324F">
      <w:pPr>
        <w:pStyle w:val="MDPI31text"/>
        <w:rPr>
          <w:szCs w:val="24"/>
        </w:rPr>
      </w:pPr>
      <w:r w:rsidRPr="00306544">
        <w:rPr>
          <w:szCs w:val="24"/>
        </w:rPr>
        <w:t xml:space="preserve">Among the indicators presented in the article, perhaps not all of them can be used for practical purposes directly. </w:t>
      </w:r>
      <w:r>
        <w:rPr>
          <w:szCs w:val="24"/>
        </w:rPr>
        <w:t>Air t</w:t>
      </w:r>
      <w:r w:rsidRPr="00306544">
        <w:rPr>
          <w:szCs w:val="24"/>
        </w:rPr>
        <w:t>emperature</w:t>
      </w:r>
      <w:r>
        <w:rPr>
          <w:szCs w:val="24"/>
        </w:rPr>
        <w:t xml:space="preserve"> and</w:t>
      </w:r>
      <w:r w:rsidRPr="00306544">
        <w:rPr>
          <w:szCs w:val="24"/>
        </w:rPr>
        <w:t xml:space="preserve"> humidity under the canopy of city trees can be presented </w:t>
      </w:r>
      <w:r>
        <w:rPr>
          <w:szCs w:val="24"/>
        </w:rPr>
        <w:t>“</w:t>
      </w:r>
      <w:r w:rsidRPr="00306544">
        <w:rPr>
          <w:szCs w:val="24"/>
        </w:rPr>
        <w:t>as is</w:t>
      </w:r>
      <w:r>
        <w:rPr>
          <w:szCs w:val="24"/>
        </w:rPr>
        <w:t>” for people</w:t>
      </w:r>
      <w:r w:rsidRPr="00306544">
        <w:rPr>
          <w:szCs w:val="24"/>
        </w:rPr>
        <w:t>, as well as wind speed</w:t>
      </w:r>
      <w:r>
        <w:rPr>
          <w:szCs w:val="24"/>
        </w:rPr>
        <w:t xml:space="preserve"> for example</w:t>
      </w:r>
      <w:r w:rsidRPr="00306544">
        <w:rPr>
          <w:szCs w:val="24"/>
        </w:rPr>
        <w:t xml:space="preserve">. However, in order to monitor the quality of the urban environment associated with green infrastructure, it is probably worth developing </w:t>
      </w:r>
      <w:r>
        <w:rPr>
          <w:szCs w:val="24"/>
        </w:rPr>
        <w:t>specific</w:t>
      </w:r>
      <w:r w:rsidRPr="00306544">
        <w:rPr>
          <w:szCs w:val="24"/>
        </w:rPr>
        <w:t xml:space="preserve"> scales of air quality, microclimate comfort and noise pollution levels</w:t>
      </w:r>
      <w:r>
        <w:rPr>
          <w:szCs w:val="24"/>
        </w:rPr>
        <w:t xml:space="preserve"> – in this form it makes more clear information for citizens</w:t>
      </w:r>
      <w:r w:rsidRPr="00306544">
        <w:rPr>
          <w:szCs w:val="24"/>
        </w:rPr>
        <w:t xml:space="preserve">. </w:t>
      </w:r>
      <w:r>
        <w:rPr>
          <w:szCs w:val="24"/>
        </w:rPr>
        <w:t xml:space="preserve">On the other hand, </w:t>
      </w:r>
      <w:r w:rsidRPr="00306544">
        <w:rPr>
          <w:szCs w:val="24"/>
        </w:rPr>
        <w:t xml:space="preserve">for spatial planning tasks, </w:t>
      </w:r>
      <w:r>
        <w:rPr>
          <w:szCs w:val="24"/>
        </w:rPr>
        <w:t xml:space="preserve">it will be useful to create </w:t>
      </w:r>
      <w:proofErr w:type="gramStart"/>
      <w:r>
        <w:rPr>
          <w:szCs w:val="24"/>
        </w:rPr>
        <w:t>a</w:t>
      </w:r>
      <w:proofErr w:type="gramEnd"/>
      <w:r>
        <w:rPr>
          <w:szCs w:val="24"/>
        </w:rPr>
        <w:t xml:space="preserve"> urban tree database on </w:t>
      </w:r>
      <w:r w:rsidRPr="00306544">
        <w:rPr>
          <w:szCs w:val="24"/>
        </w:rPr>
        <w:t xml:space="preserve">annual or seasonal indicators of </w:t>
      </w:r>
      <w:r>
        <w:rPr>
          <w:szCs w:val="24"/>
        </w:rPr>
        <w:t xml:space="preserve">ecosystem </w:t>
      </w:r>
      <w:r w:rsidRPr="00306544">
        <w:rPr>
          <w:szCs w:val="24"/>
        </w:rPr>
        <w:t xml:space="preserve">services </w:t>
      </w:r>
      <w:r>
        <w:rPr>
          <w:szCs w:val="24"/>
        </w:rPr>
        <w:t xml:space="preserve">provided </w:t>
      </w:r>
      <w:r w:rsidRPr="00306544">
        <w:rPr>
          <w:szCs w:val="24"/>
        </w:rPr>
        <w:t>by tree species at its specific age, height and condition</w:t>
      </w:r>
      <w:r>
        <w:rPr>
          <w:szCs w:val="24"/>
        </w:rPr>
        <w:t>. This could be very useful for operational management of urban green infrastructures.</w:t>
      </w:r>
      <w:r w:rsidRPr="00306544">
        <w:rPr>
          <w:szCs w:val="24"/>
        </w:rPr>
        <w:t xml:space="preserve"> </w:t>
      </w:r>
      <w:r>
        <w:rPr>
          <w:szCs w:val="24"/>
        </w:rPr>
        <w:fldChar w:fldCharType="begin"/>
      </w:r>
      <w:r w:rsidR="00C62FAB">
        <w:rPr>
          <w:szCs w:val="24"/>
        </w:rPr>
        <w:instrText xml:space="preserve"> ADDIN ZOTERO_ITEM CSL_CITATION {"citationID":"9LtxQZoq","properties":{"formattedCitation":"[93]","plainCitation":"[93]","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Pr>
          <w:szCs w:val="24"/>
        </w:rPr>
        <w:fldChar w:fldCharType="separate"/>
      </w:r>
      <w:r w:rsidR="00C62FAB" w:rsidRPr="00C62FAB">
        <w:t>[93]</w:t>
      </w:r>
      <w:r>
        <w:rPr>
          <w:szCs w:val="24"/>
        </w:rPr>
        <w:fldChar w:fldCharType="end"/>
      </w:r>
      <w:r w:rsidRPr="00306544">
        <w:rPr>
          <w:szCs w:val="24"/>
        </w:rPr>
        <w:t xml:space="preserve">. In addition, it is also </w:t>
      </w:r>
      <w:r>
        <w:rPr>
          <w:szCs w:val="24"/>
        </w:rPr>
        <w:t>necessary to take into account</w:t>
      </w:r>
      <w:r w:rsidRPr="00306544">
        <w:rPr>
          <w:szCs w:val="24"/>
        </w:rPr>
        <w:t xml:space="preserve"> </w:t>
      </w:r>
      <w:r>
        <w:rPr>
          <w:szCs w:val="24"/>
        </w:rPr>
        <w:t xml:space="preserve">disservices associated with urban trees </w:t>
      </w:r>
      <w:r w:rsidRPr="00306544">
        <w:rPr>
          <w:szCs w:val="24"/>
        </w:rPr>
        <w:t>such as the fall of weakened and diseased trees on cars, infrastructure and buildings, and the allergic reaction</w:t>
      </w:r>
      <w:r>
        <w:rPr>
          <w:szCs w:val="24"/>
        </w:rPr>
        <w:t xml:space="preserve"> of people</w:t>
      </w:r>
      <w:r w:rsidRPr="00306544">
        <w:rPr>
          <w:szCs w:val="24"/>
        </w:rPr>
        <w:t xml:space="preserve"> to </w:t>
      </w:r>
      <w:r>
        <w:rPr>
          <w:szCs w:val="24"/>
        </w:rPr>
        <w:t xml:space="preserve">tree </w:t>
      </w:r>
      <w:r w:rsidRPr="00306544">
        <w:rPr>
          <w:szCs w:val="24"/>
        </w:rPr>
        <w:t>pollen</w:t>
      </w:r>
      <w:r>
        <w:rPr>
          <w:szCs w:val="24"/>
        </w:rPr>
        <w:t xml:space="preserve"> </w:t>
      </w:r>
      <w:r>
        <w:rPr>
          <w:szCs w:val="24"/>
        </w:rPr>
        <w:fldChar w:fldCharType="begin"/>
      </w:r>
      <w:r w:rsidR="00C62FAB">
        <w:rPr>
          <w:szCs w:val="24"/>
        </w:rPr>
        <w:instrText xml:space="preserve"> ADDIN ZOTERO_ITEM CSL_CITATION {"citationID":"nKpaponm","properties":{"formattedCitation":"[94,95]","plainCitation":"[94,95]","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Pr>
          <w:szCs w:val="24"/>
        </w:rPr>
        <w:fldChar w:fldCharType="separate"/>
      </w:r>
      <w:r w:rsidR="00C62FAB" w:rsidRPr="00C62FAB">
        <w:t>[94,95]</w:t>
      </w:r>
      <w:r>
        <w:rPr>
          <w:szCs w:val="24"/>
        </w:rPr>
        <w:fldChar w:fldCharType="end"/>
      </w:r>
      <w:r w:rsidRPr="00306544">
        <w:rPr>
          <w:szCs w:val="24"/>
        </w:rPr>
        <w:t>. These parameters should also be continuously monitored and reported in real time for rapid response or timely prevention.</w:t>
      </w:r>
    </w:p>
    <w:p w:rsidR="00E51C1E" w:rsidRPr="00E51C1E" w:rsidRDefault="00E51C1E" w:rsidP="008E110D">
      <w:pPr>
        <w:pStyle w:val="MDPI62Acknowledgments"/>
      </w:pPr>
      <w:r>
        <w:rPr>
          <w:b/>
        </w:rPr>
        <w:t xml:space="preserve">Author Contributions: </w:t>
      </w:r>
      <w:r w:rsidR="00F2324F" w:rsidRPr="00F2324F">
        <w:t>Conceptualization and methodology, R.V. and V.M.; software, A.Y. and L.B.; validation, G.S., L.B.; investigation, G.S., L.B, O.F., I.S; data curation, A.Y.; writing—original draft preparation, V.M.; writing—review and editing, R.V. and S.C.; visualization, A.Y.; supervision, R.V.; project administration, V.V. All authors have read and agreed to the published version of the manuscript.</w:t>
      </w:r>
    </w:p>
    <w:p w:rsidR="003C7A2C" w:rsidRPr="003C7A2C" w:rsidRDefault="003C7A2C" w:rsidP="008E110D">
      <w:pPr>
        <w:pStyle w:val="MDPI62Acknowledgments"/>
      </w:pPr>
      <w:r>
        <w:rPr>
          <w:b/>
        </w:rPr>
        <w:t xml:space="preserve">Funding: </w:t>
      </w:r>
      <w:r w:rsidR="00F2324F" w:rsidRPr="00F2324F">
        <w:t>Monitoring and modeling ecosystem services of urban trees was supported by Russian Scientific Foundation Project # 19-77-300-12. Data processing and analysis was supported by “RUDN University program 5‐100”</w:t>
      </w:r>
      <w:r w:rsidR="00F2324F">
        <w:t>.</w:t>
      </w:r>
    </w:p>
    <w:p w:rsidR="008E110D" w:rsidRPr="008E4E3A" w:rsidRDefault="008E4E3A" w:rsidP="008E110D">
      <w:pPr>
        <w:pStyle w:val="MDPI62Acknowledgments"/>
      </w:pPr>
      <w:r>
        <w:rPr>
          <w:b/>
        </w:rPr>
        <w:t>Acknowledgments:</w:t>
      </w:r>
      <w:r w:rsidRPr="008E4E3A">
        <w:t xml:space="preserve"> </w:t>
      </w:r>
      <w:r w:rsidRPr="00F2324F">
        <w:rPr>
          <w:highlight w:val="yellow"/>
        </w:rPr>
        <w:t>In this section you can acknowledge any support given which is not covered by the author contribution or funding sections. This may include administrative and technical support, or donations in kind (e.g.</w:t>
      </w:r>
      <w:r w:rsidR="009E252C" w:rsidRPr="00F2324F">
        <w:rPr>
          <w:highlight w:val="yellow"/>
        </w:rPr>
        <w:t>,</w:t>
      </w:r>
      <w:r w:rsidRPr="00F2324F">
        <w:rPr>
          <w:highlight w:val="yellow"/>
        </w:rPr>
        <w:t xml:space="preserve"> materials used for experiments).</w:t>
      </w:r>
    </w:p>
    <w:p w:rsidR="008E110D" w:rsidRPr="009E46F1" w:rsidRDefault="008E110D" w:rsidP="008E110D">
      <w:pPr>
        <w:pStyle w:val="MDPI64CoI"/>
      </w:pPr>
      <w:r w:rsidRPr="009E46F1">
        <w:rPr>
          <w:b/>
        </w:rPr>
        <w:t>Conflicts of Interest:</w:t>
      </w:r>
      <w:r w:rsidRPr="009E46F1">
        <w:t xml:space="preserve"> The authors declare no conflict of interest.</w:t>
      </w:r>
    </w:p>
    <w:p w:rsidR="00664321" w:rsidRPr="009E46F1" w:rsidRDefault="00664321" w:rsidP="00664321">
      <w:pPr>
        <w:pStyle w:val="MDPI21heading1"/>
      </w:pPr>
      <w:r w:rsidRPr="009E46F1">
        <w:t>Appendix A</w:t>
      </w:r>
      <w:r w:rsidR="00527F13">
        <w:t xml:space="preserve">. </w:t>
      </w:r>
      <w:r w:rsidR="00527F13" w:rsidRPr="00527F13">
        <w:t>Tree description and summative of ecosystem services produced by each tree per investigated period (July-November,2019)</w:t>
      </w:r>
    </w:p>
    <w:tbl>
      <w:tblPr>
        <w:tblW w:w="15103" w:type="dxa"/>
        <w:tblInd w:w="93" w:type="dxa"/>
        <w:tblLayout w:type="fixed"/>
        <w:tblLook w:val="04A0" w:firstRow="1" w:lastRow="0" w:firstColumn="1" w:lastColumn="0" w:noHBand="0" w:noVBand="1"/>
      </w:tblPr>
      <w:tblGrid>
        <w:gridCol w:w="1008"/>
        <w:gridCol w:w="548"/>
        <w:gridCol w:w="548"/>
        <w:gridCol w:w="576"/>
        <w:gridCol w:w="548"/>
        <w:gridCol w:w="576"/>
        <w:gridCol w:w="548"/>
        <w:gridCol w:w="548"/>
        <w:gridCol w:w="576"/>
        <w:gridCol w:w="576"/>
        <w:gridCol w:w="656"/>
        <w:gridCol w:w="576"/>
        <w:gridCol w:w="680"/>
        <w:gridCol w:w="724"/>
        <w:gridCol w:w="579"/>
        <w:gridCol w:w="600"/>
        <w:gridCol w:w="600"/>
        <w:gridCol w:w="892"/>
        <w:gridCol w:w="656"/>
        <w:gridCol w:w="656"/>
        <w:gridCol w:w="656"/>
        <w:gridCol w:w="600"/>
        <w:gridCol w:w="600"/>
        <w:gridCol w:w="576"/>
      </w:tblGrid>
      <w:tr w:rsidR="00527F13" w:rsidRPr="00527F13" w:rsidTr="00656DDB">
        <w:trPr>
          <w:trHeight w:val="435"/>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sz w:val="16"/>
                <w:szCs w:val="16"/>
              </w:rPr>
            </w:pPr>
            <w:r w:rsidRPr="00527F13">
              <w:rPr>
                <w:rFonts w:ascii="Palatino Linotype" w:hAnsi="Palatino Linotype"/>
                <w:b/>
                <w:bCs/>
                <w:sz w:val="16"/>
                <w:szCs w:val="16"/>
              </w:rPr>
              <w:t> </w:t>
            </w:r>
          </w:p>
        </w:tc>
        <w:tc>
          <w:tcPr>
            <w:tcW w:w="6276" w:type="dxa"/>
            <w:gridSpan w:val="11"/>
            <w:tcBorders>
              <w:top w:val="single" w:sz="8" w:space="0" w:color="auto"/>
              <w:left w:val="nil"/>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rPr>
              <w:t>Trees description</w:t>
            </w:r>
          </w:p>
        </w:tc>
        <w:tc>
          <w:tcPr>
            <w:tcW w:w="1404" w:type="dxa"/>
            <w:gridSpan w:val="2"/>
            <w:tcBorders>
              <w:top w:val="single" w:sz="8" w:space="0" w:color="auto"/>
              <w:left w:val="nil"/>
              <w:bottom w:val="single" w:sz="8" w:space="0" w:color="auto"/>
              <w:right w:val="single" w:sz="8" w:space="0" w:color="000000"/>
            </w:tcBorders>
            <w:shd w:val="clear" w:color="000000" w:fill="FFFFFF"/>
            <w:noWrap/>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Biomass</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carbon</w:t>
            </w:r>
            <w:proofErr w:type="spellEnd"/>
          </w:p>
        </w:tc>
        <w:tc>
          <w:tcPr>
            <w:tcW w:w="1779" w:type="dxa"/>
            <w:gridSpan w:val="3"/>
            <w:tcBorders>
              <w:top w:val="single" w:sz="8" w:space="0" w:color="auto"/>
              <w:left w:val="nil"/>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Transpirati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nd</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precipitation</w:t>
            </w:r>
            <w:proofErr w:type="spellEnd"/>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Energy</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sborbed</w:t>
            </w:r>
            <w:proofErr w:type="spellEnd"/>
          </w:p>
        </w:tc>
        <w:tc>
          <w:tcPr>
            <w:tcW w:w="1968" w:type="dxa"/>
            <w:gridSpan w:val="3"/>
            <w:tcBorders>
              <w:top w:val="single" w:sz="8" w:space="0" w:color="auto"/>
              <w:left w:val="nil"/>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 xml:space="preserve">PM10 </w:t>
            </w:r>
            <w:proofErr w:type="spellStart"/>
            <w:r w:rsidRPr="00527F13">
              <w:rPr>
                <w:rFonts w:ascii="Palatino Linotype" w:hAnsi="Palatino Linotype"/>
                <w:b/>
                <w:bCs/>
                <w:sz w:val="16"/>
                <w:szCs w:val="16"/>
                <w:lang w:val="ru-RU"/>
              </w:rPr>
              <w:t>particles</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bsorbed</w:t>
            </w:r>
            <w:proofErr w:type="spellEnd"/>
            <w:r w:rsidRPr="00527F13">
              <w:rPr>
                <w:rFonts w:ascii="Palatino Linotype" w:hAnsi="Palatino Linotype"/>
                <w:b/>
                <w:bCs/>
                <w:sz w:val="16"/>
                <w:szCs w:val="16"/>
                <w:lang w:val="ru-RU"/>
              </w:rPr>
              <w:t>, g</w:t>
            </w:r>
          </w:p>
        </w:tc>
        <w:tc>
          <w:tcPr>
            <w:tcW w:w="1776" w:type="dxa"/>
            <w:gridSpan w:val="3"/>
            <w:tcBorders>
              <w:top w:val="single" w:sz="8" w:space="0" w:color="auto"/>
              <w:left w:val="nil"/>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Leaf</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nd</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wood</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indexes</w:t>
            </w:r>
            <w:proofErr w:type="spellEnd"/>
          </w:p>
        </w:tc>
      </w:tr>
      <w:tr w:rsidR="00527F13" w:rsidRPr="00527F13" w:rsidTr="00656DDB">
        <w:trPr>
          <w:cantSplit/>
          <w:trHeight w:val="1161"/>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id</w:t>
            </w:r>
            <w:proofErr w:type="spellEnd"/>
          </w:p>
        </w:tc>
        <w:tc>
          <w:tcPr>
            <w:tcW w:w="548"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Age</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group</w:t>
            </w:r>
            <w:proofErr w:type="spellEnd"/>
          </w:p>
        </w:tc>
        <w:tc>
          <w:tcPr>
            <w:tcW w:w="548"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Tree</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height</w:t>
            </w:r>
            <w:proofErr w:type="spellEnd"/>
            <w:r w:rsidRPr="00527F13">
              <w:rPr>
                <w:rFonts w:ascii="Palatino Linotype" w:hAnsi="Palatino Linotype"/>
                <w:b/>
                <w:bCs/>
                <w:sz w:val="16"/>
                <w:szCs w:val="16"/>
                <w:lang w:val="ru-RU"/>
              </w:rPr>
              <w:t>, m</w:t>
            </w:r>
          </w:p>
        </w:tc>
        <w:tc>
          <w:tcPr>
            <w:tcW w:w="57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Trunk</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diameter,cm</w:t>
            </w:r>
            <w:proofErr w:type="spellEnd"/>
          </w:p>
        </w:tc>
        <w:tc>
          <w:tcPr>
            <w:tcW w:w="548"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Trunk</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growth,mm</w:t>
            </w:r>
            <w:proofErr w:type="spellEnd"/>
          </w:p>
        </w:tc>
        <w:tc>
          <w:tcPr>
            <w:tcW w:w="57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Canopy</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area</w:t>
            </w:r>
            <w:proofErr w:type="spellEnd"/>
            <w:r w:rsidRPr="00527F13">
              <w:rPr>
                <w:rFonts w:ascii="Palatino Linotype" w:hAnsi="Palatino Linotype"/>
                <w:b/>
                <w:bCs/>
                <w:sz w:val="16"/>
                <w:szCs w:val="16"/>
                <w:lang w:val="ru-RU"/>
              </w:rPr>
              <w:t>, m</w:t>
            </w:r>
            <w:r w:rsidRPr="00527F13">
              <w:rPr>
                <w:rFonts w:ascii="Palatino Linotype" w:hAnsi="Palatino Linotype"/>
                <w:b/>
                <w:bCs/>
                <w:sz w:val="16"/>
                <w:szCs w:val="16"/>
                <w:vertAlign w:val="superscript"/>
                <w:lang w:val="ru-RU"/>
              </w:rPr>
              <w:t>2</w:t>
            </w:r>
          </w:p>
        </w:tc>
        <w:tc>
          <w:tcPr>
            <w:tcW w:w="548"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VTA</w:t>
            </w:r>
          </w:p>
        </w:tc>
        <w:tc>
          <w:tcPr>
            <w:tcW w:w="548"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BEF</w:t>
            </w:r>
          </w:p>
        </w:tc>
        <w:tc>
          <w:tcPr>
            <w:tcW w:w="57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BCEF</w:t>
            </w:r>
          </w:p>
        </w:tc>
        <w:tc>
          <w:tcPr>
            <w:tcW w:w="57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R/S</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Total</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tree</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carb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kg</w:t>
            </w:r>
            <w:proofErr w:type="spellEnd"/>
          </w:p>
        </w:tc>
        <w:tc>
          <w:tcPr>
            <w:tcW w:w="57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rPr>
            </w:pPr>
            <w:r w:rsidRPr="00527F13">
              <w:rPr>
                <w:rFonts w:ascii="Palatino Linotype" w:hAnsi="Palatino Linotype"/>
                <w:b/>
                <w:bCs/>
                <w:sz w:val="16"/>
                <w:szCs w:val="16"/>
              </w:rPr>
              <w:t>Average annual tree carbon increment, kg</w:t>
            </w:r>
          </w:p>
        </w:tc>
        <w:tc>
          <w:tcPr>
            <w:tcW w:w="680"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Carb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stored</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kg</w:t>
            </w:r>
            <w:proofErr w:type="spellEnd"/>
          </w:p>
        </w:tc>
        <w:tc>
          <w:tcPr>
            <w:tcW w:w="724"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rPr>
            </w:pPr>
            <w:r w:rsidRPr="00527F13">
              <w:rPr>
                <w:rFonts w:ascii="Palatino Linotype" w:hAnsi="Palatino Linotype"/>
                <w:b/>
                <w:bCs/>
                <w:sz w:val="16"/>
                <w:szCs w:val="16"/>
              </w:rPr>
              <w:t>Carbon stored per canopy area, kg m</w:t>
            </w:r>
            <w:r w:rsidRPr="00527F13">
              <w:rPr>
                <w:rFonts w:ascii="Palatino Linotype" w:hAnsi="Palatino Linotype"/>
                <w:b/>
                <w:bCs/>
                <w:sz w:val="16"/>
                <w:szCs w:val="16"/>
                <w:vertAlign w:val="superscript"/>
              </w:rPr>
              <w:t>-2</w:t>
            </w:r>
          </w:p>
        </w:tc>
        <w:tc>
          <w:tcPr>
            <w:tcW w:w="579"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Transpirati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mm</w:t>
            </w:r>
            <w:proofErr w:type="spellEnd"/>
          </w:p>
        </w:tc>
        <w:tc>
          <w:tcPr>
            <w:tcW w:w="600"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proofErr w:type="spellStart"/>
            <w:r w:rsidRPr="00527F13">
              <w:rPr>
                <w:rFonts w:ascii="Palatino Linotype" w:hAnsi="Palatino Linotype"/>
                <w:b/>
                <w:bCs/>
                <w:sz w:val="16"/>
                <w:szCs w:val="16"/>
                <w:lang w:val="ru-RU"/>
              </w:rPr>
              <w:t>Precipitation</w:t>
            </w:r>
            <w:proofErr w:type="spellEnd"/>
            <w:r w:rsidRPr="00527F13">
              <w:rPr>
                <w:rFonts w:ascii="Palatino Linotype" w:hAnsi="Palatino Linotype"/>
                <w:b/>
                <w:bCs/>
                <w:sz w:val="16"/>
                <w:szCs w:val="16"/>
                <w:lang w:val="ru-RU"/>
              </w:rPr>
              <w:t xml:space="preserve">, </w:t>
            </w:r>
            <w:proofErr w:type="spellStart"/>
            <w:r w:rsidRPr="00527F13">
              <w:rPr>
                <w:rFonts w:ascii="Palatino Linotype" w:hAnsi="Palatino Linotype"/>
                <w:b/>
                <w:bCs/>
                <w:sz w:val="16"/>
                <w:szCs w:val="16"/>
                <w:lang w:val="ru-RU"/>
              </w:rPr>
              <w:t>mm</w:t>
            </w:r>
            <w:proofErr w:type="spellEnd"/>
          </w:p>
        </w:tc>
        <w:tc>
          <w:tcPr>
            <w:tcW w:w="600"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rPr>
            </w:pPr>
            <w:r w:rsidRPr="00527F13">
              <w:rPr>
                <w:rFonts w:ascii="Palatino Linotype" w:hAnsi="Palatino Linotype"/>
                <w:b/>
                <w:bCs/>
                <w:sz w:val="16"/>
                <w:szCs w:val="16"/>
              </w:rPr>
              <w:t>Ratio of precipitation evaporated, mm</w:t>
            </w:r>
          </w:p>
        </w:tc>
        <w:tc>
          <w:tcPr>
            <w:tcW w:w="892"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 xml:space="preserve">L, </w:t>
            </w:r>
            <w:proofErr w:type="spellStart"/>
            <w:r w:rsidRPr="00527F13">
              <w:rPr>
                <w:rFonts w:ascii="Palatino Linotype" w:hAnsi="Palatino Linotype"/>
                <w:b/>
                <w:bCs/>
                <w:sz w:val="16"/>
                <w:szCs w:val="16"/>
                <w:lang w:val="ru-RU"/>
              </w:rPr>
              <w:t>kWh</w:t>
            </w:r>
            <w:proofErr w:type="spellEnd"/>
          </w:p>
        </w:tc>
        <w:tc>
          <w:tcPr>
            <w:tcW w:w="65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PM</w:t>
            </w:r>
            <w:r w:rsidRPr="00527F13">
              <w:rPr>
                <w:rFonts w:ascii="Palatino Linotype" w:hAnsi="Palatino Linotype"/>
                <w:b/>
                <w:bCs/>
                <w:sz w:val="16"/>
                <w:szCs w:val="16"/>
                <w:vertAlign w:val="subscript"/>
                <w:lang w:val="ru-RU"/>
              </w:rPr>
              <w:t>10max</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PM</w:t>
            </w:r>
            <w:r w:rsidRPr="00527F13">
              <w:rPr>
                <w:rFonts w:ascii="Palatino Linotype" w:hAnsi="Palatino Linotype"/>
                <w:b/>
                <w:bCs/>
                <w:sz w:val="16"/>
                <w:szCs w:val="16"/>
                <w:vertAlign w:val="subscript"/>
                <w:lang w:val="ru-RU"/>
              </w:rPr>
              <w:t>10avg</w:t>
            </w:r>
          </w:p>
        </w:tc>
        <w:tc>
          <w:tcPr>
            <w:tcW w:w="65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PM</w:t>
            </w:r>
            <w:r w:rsidRPr="00527F13">
              <w:rPr>
                <w:rFonts w:ascii="Palatino Linotype" w:hAnsi="Palatino Linotype"/>
                <w:b/>
                <w:bCs/>
                <w:sz w:val="16"/>
                <w:szCs w:val="16"/>
                <w:vertAlign w:val="subscript"/>
                <w:lang w:val="ru-RU"/>
              </w:rPr>
              <w:t>10min</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PAI, m</w:t>
            </w:r>
            <w:r w:rsidRPr="00527F13">
              <w:rPr>
                <w:rFonts w:ascii="Palatino Linotype" w:hAnsi="Palatino Linotype"/>
                <w:b/>
                <w:bCs/>
                <w:sz w:val="16"/>
                <w:szCs w:val="16"/>
                <w:vertAlign w:val="superscript"/>
                <w:lang w:val="ru-RU"/>
              </w:rPr>
              <w:t>2</w:t>
            </w:r>
            <w:r w:rsidRPr="00527F13">
              <w:rPr>
                <w:rFonts w:ascii="Palatino Linotype" w:hAnsi="Palatino Linotype"/>
                <w:b/>
                <w:bCs/>
                <w:sz w:val="16"/>
                <w:szCs w:val="16"/>
                <w:lang w:val="ru-RU"/>
              </w:rPr>
              <w:t>m</w:t>
            </w:r>
            <w:r w:rsidRPr="00527F13">
              <w:rPr>
                <w:rFonts w:ascii="Palatino Linotype" w:hAnsi="Palatino Linotype"/>
                <w:b/>
                <w:bCs/>
                <w:sz w:val="16"/>
                <w:szCs w:val="16"/>
                <w:vertAlign w:val="superscript"/>
                <w:lang w:val="ru-RU"/>
              </w:rPr>
              <w:t>-2</w:t>
            </w:r>
          </w:p>
        </w:tc>
        <w:tc>
          <w:tcPr>
            <w:tcW w:w="600"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WAI, m</w:t>
            </w:r>
            <w:r w:rsidRPr="00527F13">
              <w:rPr>
                <w:rFonts w:ascii="Palatino Linotype" w:hAnsi="Palatino Linotype"/>
                <w:b/>
                <w:bCs/>
                <w:sz w:val="16"/>
                <w:szCs w:val="16"/>
                <w:vertAlign w:val="superscript"/>
                <w:lang w:val="ru-RU"/>
              </w:rPr>
              <w:t>2</w:t>
            </w:r>
            <w:r w:rsidRPr="00527F13">
              <w:rPr>
                <w:rFonts w:ascii="Palatino Linotype" w:hAnsi="Palatino Linotype"/>
                <w:b/>
                <w:bCs/>
                <w:sz w:val="16"/>
                <w:szCs w:val="16"/>
                <w:lang w:val="ru-RU"/>
              </w:rPr>
              <w:t>m</w:t>
            </w:r>
            <w:r w:rsidRPr="00527F13">
              <w:rPr>
                <w:rFonts w:ascii="Palatino Linotype" w:hAnsi="Palatino Linotype"/>
                <w:b/>
                <w:bCs/>
                <w:sz w:val="16"/>
                <w:szCs w:val="16"/>
                <w:vertAlign w:val="superscript"/>
                <w:lang w:val="ru-RU"/>
              </w:rPr>
              <w:t>-2</w:t>
            </w:r>
          </w:p>
        </w:tc>
        <w:tc>
          <w:tcPr>
            <w:tcW w:w="576" w:type="dxa"/>
            <w:tcBorders>
              <w:top w:val="nil"/>
              <w:left w:val="nil"/>
              <w:bottom w:val="single" w:sz="8" w:space="0" w:color="auto"/>
              <w:right w:val="single" w:sz="8" w:space="0" w:color="auto"/>
            </w:tcBorders>
            <w:shd w:val="clear" w:color="000000" w:fill="FFFFFF"/>
            <w:textDirection w:val="btLr"/>
            <w:vAlign w:val="center"/>
            <w:hideMark/>
          </w:tcPr>
          <w:p w:rsidR="00527F13" w:rsidRPr="00527F13" w:rsidRDefault="00527F13" w:rsidP="00351230">
            <w:pPr>
              <w:spacing w:line="240" w:lineRule="auto"/>
              <w:jc w:val="center"/>
              <w:rPr>
                <w:rFonts w:ascii="Palatino Linotype" w:hAnsi="Palatino Linotype"/>
                <w:b/>
                <w:bCs/>
                <w:sz w:val="16"/>
                <w:szCs w:val="16"/>
                <w:lang w:val="ru-RU"/>
              </w:rPr>
            </w:pPr>
            <w:r w:rsidRPr="00527F13">
              <w:rPr>
                <w:rFonts w:ascii="Palatino Linotype" w:hAnsi="Palatino Linotype"/>
                <w:b/>
                <w:bCs/>
                <w:sz w:val="16"/>
                <w:szCs w:val="16"/>
                <w:lang w:val="ru-RU"/>
              </w:rPr>
              <w:t>LAI, m</w:t>
            </w:r>
            <w:r w:rsidRPr="00527F13">
              <w:rPr>
                <w:rFonts w:ascii="Palatino Linotype" w:hAnsi="Palatino Linotype"/>
                <w:b/>
                <w:bCs/>
                <w:sz w:val="16"/>
                <w:szCs w:val="16"/>
                <w:vertAlign w:val="superscript"/>
                <w:lang w:val="ru-RU"/>
              </w:rPr>
              <w:t>2</w:t>
            </w:r>
            <w:r w:rsidRPr="00527F13">
              <w:rPr>
                <w:rFonts w:ascii="Palatino Linotype" w:hAnsi="Palatino Linotype"/>
                <w:b/>
                <w:bCs/>
                <w:sz w:val="16"/>
                <w:szCs w:val="16"/>
                <w:lang w:val="ru-RU"/>
              </w:rPr>
              <w:t>m</w:t>
            </w:r>
            <w:r w:rsidRPr="00527F13">
              <w:rPr>
                <w:rFonts w:ascii="Palatino Linotype" w:hAnsi="Palatino Linotype"/>
                <w:b/>
                <w:bCs/>
                <w:sz w:val="16"/>
                <w:szCs w:val="16"/>
                <w:vertAlign w:val="superscript"/>
                <w:lang w:val="ru-RU"/>
              </w:rPr>
              <w:t>-2</w:t>
            </w:r>
          </w:p>
        </w:tc>
      </w:tr>
      <w:tr w:rsidR="00527F13" w:rsidRPr="00527F13" w:rsidTr="00656DDB">
        <w:trPr>
          <w:trHeight w:val="170"/>
        </w:trPr>
        <w:tc>
          <w:tcPr>
            <w:tcW w:w="15103"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i/>
                <w:iCs/>
                <w:sz w:val="16"/>
                <w:szCs w:val="16"/>
                <w:lang w:val="ru-RU"/>
              </w:rPr>
            </w:pPr>
            <w:r w:rsidRPr="00527F13">
              <w:rPr>
                <w:rFonts w:ascii="Palatino Linotype" w:hAnsi="Palatino Linotype"/>
                <w:b/>
                <w:bCs/>
                <w:i/>
                <w:iCs/>
                <w:sz w:val="16"/>
                <w:szCs w:val="16"/>
                <w:lang w:val="ru-RU"/>
              </w:rPr>
              <w:t>Acer platanoides</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077</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0</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5.6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3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5.7</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80.0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5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95</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3</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3.59</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46</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54</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97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504</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494</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8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7</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34</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1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3.7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18</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7.6</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93.5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16</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7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2</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0.8</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1</w:t>
            </w:r>
          </w:p>
        </w:tc>
        <w:tc>
          <w:tcPr>
            <w:tcW w:w="892" w:type="dxa"/>
            <w:tcBorders>
              <w:top w:val="nil"/>
              <w:left w:val="nil"/>
              <w:bottom w:val="single" w:sz="8" w:space="0" w:color="auto"/>
              <w:right w:val="single" w:sz="8" w:space="0" w:color="auto"/>
            </w:tcBorders>
            <w:shd w:val="clear" w:color="auto" w:fill="auto"/>
            <w:noWrap/>
            <w:vAlign w:val="center"/>
            <w:hideMark/>
          </w:tcPr>
          <w:p w:rsidR="00527F13" w:rsidRPr="00527F13" w:rsidRDefault="00527F13" w:rsidP="00351230">
            <w:pPr>
              <w:spacing w:line="240" w:lineRule="auto"/>
              <w:jc w:val="right"/>
              <w:rPr>
                <w:rFonts w:ascii="Palatino Linotype" w:hAnsi="Palatino Linotype"/>
                <w:color w:val="333333"/>
                <w:sz w:val="16"/>
                <w:szCs w:val="16"/>
                <w:lang w:val="ru-RU"/>
              </w:rPr>
            </w:pPr>
            <w:r w:rsidRPr="00527F13">
              <w:rPr>
                <w:rFonts w:ascii="Palatino Linotype" w:hAnsi="Palatino Linotype"/>
                <w:color w:val="333333"/>
                <w:sz w:val="16"/>
                <w:szCs w:val="16"/>
                <w:lang w:val="ru-RU"/>
              </w:rPr>
              <w:t>1615</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250</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640</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12</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99</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51</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49</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5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0</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4.38</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2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5.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59.7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18</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5</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3</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2.1</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5</w:t>
            </w:r>
          </w:p>
        </w:tc>
        <w:tc>
          <w:tcPr>
            <w:tcW w:w="892" w:type="dxa"/>
            <w:tcBorders>
              <w:top w:val="nil"/>
              <w:left w:val="nil"/>
              <w:bottom w:val="single" w:sz="8" w:space="0" w:color="auto"/>
              <w:right w:val="single" w:sz="8" w:space="0" w:color="auto"/>
            </w:tcBorders>
            <w:shd w:val="clear" w:color="auto" w:fill="auto"/>
            <w:noWrap/>
            <w:vAlign w:val="center"/>
            <w:hideMark/>
          </w:tcPr>
          <w:p w:rsidR="00527F13" w:rsidRPr="00527F13" w:rsidRDefault="00527F13" w:rsidP="00351230">
            <w:pPr>
              <w:spacing w:line="240" w:lineRule="auto"/>
              <w:jc w:val="right"/>
              <w:rPr>
                <w:rFonts w:ascii="Palatino Linotype" w:hAnsi="Palatino Linotype"/>
                <w:color w:val="333333"/>
                <w:sz w:val="16"/>
                <w:szCs w:val="16"/>
                <w:lang w:val="ru-RU"/>
              </w:rPr>
            </w:pPr>
            <w:r w:rsidRPr="00527F13">
              <w:rPr>
                <w:rFonts w:ascii="Palatino Linotype" w:hAnsi="Palatino Linotype"/>
                <w:color w:val="333333"/>
                <w:sz w:val="16"/>
                <w:szCs w:val="16"/>
                <w:lang w:val="ru-RU"/>
              </w:rPr>
              <w:t>250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5065</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64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766</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26</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2</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84</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6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4.7</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2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8.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73.7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8</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35</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9</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8.32</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92</w:t>
            </w:r>
          </w:p>
        </w:tc>
        <w:tc>
          <w:tcPr>
            <w:tcW w:w="892" w:type="dxa"/>
            <w:tcBorders>
              <w:top w:val="nil"/>
              <w:left w:val="nil"/>
              <w:bottom w:val="single" w:sz="8" w:space="0" w:color="auto"/>
              <w:right w:val="single" w:sz="8" w:space="0" w:color="auto"/>
            </w:tcBorders>
            <w:shd w:val="clear" w:color="auto" w:fill="auto"/>
            <w:noWrap/>
            <w:vAlign w:val="center"/>
            <w:hideMark/>
          </w:tcPr>
          <w:p w:rsidR="00527F13" w:rsidRPr="00527F13" w:rsidRDefault="00527F13" w:rsidP="00351230">
            <w:pPr>
              <w:spacing w:line="240" w:lineRule="auto"/>
              <w:jc w:val="right"/>
              <w:rPr>
                <w:rFonts w:ascii="Palatino Linotype" w:hAnsi="Palatino Linotype"/>
                <w:color w:val="333333"/>
                <w:sz w:val="16"/>
                <w:szCs w:val="16"/>
                <w:lang w:val="ru-RU"/>
              </w:rPr>
            </w:pPr>
            <w:r w:rsidRPr="00527F13">
              <w:rPr>
                <w:rFonts w:ascii="Palatino Linotype" w:hAnsi="Palatino Linotype"/>
                <w:color w:val="333333"/>
                <w:sz w:val="16"/>
                <w:szCs w:val="16"/>
                <w:lang w:val="ru-RU"/>
              </w:rPr>
              <w:t>273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86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3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965</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8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57</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23</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8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5.8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3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5.8</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17</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84.9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4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5.3</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43</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90.09</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4</w:t>
            </w:r>
          </w:p>
        </w:tc>
        <w:tc>
          <w:tcPr>
            <w:tcW w:w="892" w:type="dxa"/>
            <w:tcBorders>
              <w:top w:val="nil"/>
              <w:left w:val="nil"/>
              <w:bottom w:val="single" w:sz="8" w:space="0" w:color="auto"/>
              <w:right w:val="single" w:sz="8" w:space="0" w:color="auto"/>
            </w:tcBorders>
            <w:shd w:val="clear" w:color="auto" w:fill="auto"/>
            <w:noWrap/>
            <w:vAlign w:val="center"/>
            <w:hideMark/>
          </w:tcPr>
          <w:p w:rsidR="00527F13" w:rsidRPr="00527F13" w:rsidRDefault="00527F13" w:rsidP="00351230">
            <w:pPr>
              <w:spacing w:line="240" w:lineRule="auto"/>
              <w:jc w:val="right"/>
              <w:rPr>
                <w:rFonts w:ascii="Palatino Linotype" w:hAnsi="Palatino Linotype"/>
                <w:color w:val="333333"/>
                <w:sz w:val="16"/>
                <w:szCs w:val="16"/>
                <w:lang w:val="ru-RU"/>
              </w:rPr>
            </w:pPr>
            <w:r w:rsidRPr="00527F13">
              <w:rPr>
                <w:rFonts w:ascii="Palatino Linotype" w:hAnsi="Palatino Linotype"/>
                <w:color w:val="333333"/>
                <w:sz w:val="16"/>
                <w:szCs w:val="16"/>
                <w:lang w:val="ru-RU"/>
              </w:rPr>
              <w:t>3042</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940</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64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985</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64</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3</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21</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8</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6.86</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4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58</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18.4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43</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58</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2.98</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2</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71.2</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019</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691.8</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004.6</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30</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8</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82</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SE</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5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99</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6.0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7</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04</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3.22</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3</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66</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302.1</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73.3</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75.5</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23</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03</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21</w:t>
            </w:r>
          </w:p>
        </w:tc>
      </w:tr>
      <w:tr w:rsidR="00527F13" w:rsidRPr="00527F13" w:rsidTr="00656DDB">
        <w:trPr>
          <w:trHeight w:val="170"/>
        </w:trPr>
        <w:tc>
          <w:tcPr>
            <w:tcW w:w="15103"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i/>
                <w:iCs/>
                <w:sz w:val="16"/>
                <w:szCs w:val="16"/>
                <w:lang w:val="ru-RU"/>
              </w:rPr>
            </w:pPr>
            <w:r w:rsidRPr="00527F13">
              <w:rPr>
                <w:rFonts w:ascii="Palatino Linotype" w:hAnsi="Palatino Linotype"/>
                <w:b/>
                <w:bCs/>
                <w:i/>
                <w:iCs/>
                <w:sz w:val="16"/>
                <w:szCs w:val="16"/>
                <w:lang w:val="ru-RU"/>
              </w:rPr>
              <w:t>Betula pendula</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10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6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7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6</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6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0.4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6</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3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1</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2.16</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2</w:t>
            </w:r>
          </w:p>
        </w:tc>
        <w:tc>
          <w:tcPr>
            <w:tcW w:w="892" w:type="dxa"/>
            <w:tcBorders>
              <w:top w:val="nil"/>
              <w:left w:val="nil"/>
              <w:bottom w:val="single" w:sz="8" w:space="0" w:color="auto"/>
              <w:right w:val="single" w:sz="8" w:space="0" w:color="auto"/>
            </w:tcBorders>
            <w:shd w:val="clear" w:color="auto" w:fill="auto"/>
            <w:noWrap/>
            <w:vAlign w:val="center"/>
            <w:hideMark/>
          </w:tcPr>
          <w:p w:rsidR="00527F13" w:rsidRPr="00527F13" w:rsidRDefault="00527F13" w:rsidP="00351230">
            <w:pPr>
              <w:spacing w:line="240" w:lineRule="auto"/>
              <w:jc w:val="right"/>
              <w:rPr>
                <w:rFonts w:ascii="Palatino Linotype" w:hAnsi="Palatino Linotype"/>
                <w:color w:val="333333"/>
                <w:sz w:val="16"/>
                <w:szCs w:val="16"/>
                <w:lang w:val="ru-RU"/>
              </w:rPr>
            </w:pPr>
            <w:r w:rsidRPr="00527F13">
              <w:rPr>
                <w:rFonts w:ascii="Palatino Linotype" w:hAnsi="Palatino Linotype"/>
                <w:color w:val="333333"/>
                <w:sz w:val="16"/>
                <w:szCs w:val="16"/>
                <w:lang w:val="ru-RU"/>
              </w:rPr>
              <w:t>1157</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02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98</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7</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95</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4</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51</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1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0-4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0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6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6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3.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4</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4</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04.4</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6</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2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04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0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1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02</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2</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6</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8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0-4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3.87</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6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1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3.8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1</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7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4</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40.33</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5</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5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68</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57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17</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1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2</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69</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2.18</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7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2.6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6</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3</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95.63</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1</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79.4</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81.2</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96</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45.3</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03</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3</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60</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SE</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9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5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3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0.49</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55</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36.7</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9.8</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5.9</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7.4</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05</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00</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05</w:t>
            </w:r>
          </w:p>
        </w:tc>
      </w:tr>
      <w:tr w:rsidR="00527F13" w:rsidRPr="00527F13" w:rsidTr="00656DDB">
        <w:trPr>
          <w:trHeight w:val="170"/>
        </w:trPr>
        <w:tc>
          <w:tcPr>
            <w:tcW w:w="15103"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i/>
                <w:iCs/>
                <w:sz w:val="16"/>
                <w:szCs w:val="16"/>
                <w:lang w:val="ru-RU"/>
              </w:rPr>
            </w:pPr>
            <w:r w:rsidRPr="00527F13">
              <w:rPr>
                <w:rFonts w:ascii="Palatino Linotype" w:hAnsi="Palatino Linotype"/>
                <w:b/>
                <w:bCs/>
                <w:i/>
                <w:iCs/>
                <w:sz w:val="16"/>
                <w:szCs w:val="16"/>
                <w:lang w:val="ru-RU"/>
              </w:rPr>
              <w:t>Larix sibirica</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079</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0-10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2.1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0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5.9</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5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21.1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66</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28</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1.04</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2</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0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527</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218</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382</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7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80</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91</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138</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0-10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7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5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7.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5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19.5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4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75</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1</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7.62</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5</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238</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824</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288</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56</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08</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6</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62</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77</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0-10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6.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2.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75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2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72.4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9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6</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3</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2.88</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4</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8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805</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635</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20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0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37</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64</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2.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0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5.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4.3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3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03</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4</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3.8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46</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40</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053</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713.6</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013.1</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27</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54</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72</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SE</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8</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7.9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1</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04</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4.8</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9</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76.9</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372.1</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58.1</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43</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22</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10</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09</w:t>
            </w:r>
          </w:p>
        </w:tc>
      </w:tr>
      <w:tr w:rsidR="00527F13" w:rsidRPr="00527F13" w:rsidTr="00656DDB">
        <w:trPr>
          <w:trHeight w:val="170"/>
        </w:trPr>
        <w:tc>
          <w:tcPr>
            <w:tcW w:w="15103" w:type="dxa"/>
            <w:gridSpan w:val="24"/>
            <w:tcBorders>
              <w:top w:val="single" w:sz="8" w:space="0" w:color="auto"/>
              <w:left w:val="single" w:sz="8" w:space="0" w:color="auto"/>
              <w:bottom w:val="single" w:sz="8" w:space="0" w:color="auto"/>
              <w:right w:val="single" w:sz="8" w:space="0" w:color="000000"/>
            </w:tcBorders>
            <w:shd w:val="clear" w:color="000000" w:fill="FFFFFF"/>
            <w:vAlign w:val="center"/>
            <w:hideMark/>
          </w:tcPr>
          <w:p w:rsidR="00527F13" w:rsidRPr="00527F13" w:rsidRDefault="00527F13" w:rsidP="00351230">
            <w:pPr>
              <w:spacing w:line="240" w:lineRule="auto"/>
              <w:jc w:val="center"/>
              <w:rPr>
                <w:rFonts w:ascii="Palatino Linotype" w:hAnsi="Palatino Linotype"/>
                <w:b/>
                <w:bCs/>
                <w:i/>
                <w:iCs/>
                <w:sz w:val="16"/>
                <w:szCs w:val="16"/>
                <w:lang w:val="ru-RU"/>
              </w:rPr>
            </w:pPr>
            <w:r w:rsidRPr="00527F13">
              <w:rPr>
                <w:rFonts w:ascii="Palatino Linotype" w:hAnsi="Palatino Linotype"/>
                <w:b/>
                <w:bCs/>
                <w:i/>
                <w:iCs/>
                <w:sz w:val="16"/>
                <w:szCs w:val="16"/>
                <w:lang w:val="ru-RU"/>
              </w:rPr>
              <w:t>Tilia cordata</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11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8.0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28</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68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7.5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12</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31</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4.4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95</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95</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454</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13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13</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3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53</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78</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12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0-6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7.88</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1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1.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68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45</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27</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5.34</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49</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1.14</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93</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370</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708</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293</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77</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59</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56</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03</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15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5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5.3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6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1</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68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5.5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47</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92</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52</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5.41</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9</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9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405</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459</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51</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44</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2</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02</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186</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5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4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6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9.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682</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82</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00.0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7.27</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7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91</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5.42</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96</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152</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893</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131</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223</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8</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0</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4</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218A027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0-40</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5.15</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7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2.4</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6</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664</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272</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6.8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76</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3</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9</w:t>
            </w:r>
          </w:p>
        </w:tc>
        <w:tc>
          <w:tcPr>
            <w:tcW w:w="579"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84.88</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46</w:t>
            </w:r>
          </w:p>
        </w:tc>
        <w:tc>
          <w:tcPr>
            <w:tcW w:w="892"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9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478</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146</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619</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44</w:t>
            </w:r>
          </w:p>
        </w:tc>
        <w:tc>
          <w:tcPr>
            <w:tcW w:w="600"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8</w:t>
            </w:r>
          </w:p>
        </w:tc>
        <w:tc>
          <w:tcPr>
            <w:tcW w:w="576" w:type="dxa"/>
            <w:tcBorders>
              <w:top w:val="nil"/>
              <w:left w:val="nil"/>
              <w:bottom w:val="single" w:sz="8" w:space="0" w:color="auto"/>
              <w:right w:val="single" w:sz="8" w:space="0" w:color="auto"/>
            </w:tcBorders>
            <w:shd w:val="clear" w:color="000000" w:fill="FFFFFF"/>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95</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w:t>
            </w:r>
            <w:proofErr w:type="spellStart"/>
            <w:r w:rsidRPr="00527F13">
              <w:rPr>
                <w:rFonts w:ascii="Palatino Linotype" w:hAnsi="Palatino Linotype"/>
                <w:b/>
                <w:bCs/>
                <w:sz w:val="16"/>
                <w:szCs w:val="16"/>
                <w:lang w:val="ru-RU"/>
              </w:rPr>
              <w:t>Mean</w:t>
            </w:r>
            <w:proofErr w:type="spellEnd"/>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3.36</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29</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2.86</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5.0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4.45</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0.8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48</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54.26</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83.5</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84</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221.7</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5987.6</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832</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496.9</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4.32</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48</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3.84</w:t>
            </w:r>
          </w:p>
        </w:tc>
      </w:tr>
      <w:tr w:rsidR="00527F13" w:rsidRPr="00527F13" w:rsidTr="00656DDB">
        <w:trPr>
          <w:trHeight w:val="170"/>
        </w:trPr>
        <w:tc>
          <w:tcPr>
            <w:tcW w:w="1008" w:type="dxa"/>
            <w:tcBorders>
              <w:top w:val="nil"/>
              <w:left w:val="single" w:sz="8" w:space="0" w:color="auto"/>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b/>
                <w:bCs/>
                <w:sz w:val="16"/>
                <w:szCs w:val="16"/>
                <w:lang w:val="ru-RU"/>
              </w:rPr>
            </w:pPr>
            <w:r w:rsidRPr="00527F13">
              <w:rPr>
                <w:rFonts w:ascii="Palatino Linotype" w:hAnsi="Palatino Linotype"/>
                <w:b/>
                <w:bCs/>
                <w:sz w:val="16"/>
                <w:szCs w:val="16"/>
                <w:lang w:val="ru-RU"/>
              </w:rPr>
              <w:t> SE</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3</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26</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61</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42</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48"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 </w:t>
            </w:r>
          </w:p>
        </w:tc>
        <w:tc>
          <w:tcPr>
            <w:tcW w:w="65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64.98</w:t>
            </w:r>
          </w:p>
        </w:tc>
        <w:tc>
          <w:tcPr>
            <w:tcW w:w="576" w:type="dxa"/>
            <w:tcBorders>
              <w:top w:val="nil"/>
              <w:left w:val="nil"/>
              <w:bottom w:val="single" w:sz="8" w:space="0" w:color="auto"/>
              <w:right w:val="single" w:sz="8" w:space="0" w:color="auto"/>
            </w:tcBorders>
            <w:shd w:val="clear" w:color="000000" w:fill="FFFFFF"/>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18</w:t>
            </w:r>
          </w:p>
        </w:tc>
        <w:tc>
          <w:tcPr>
            <w:tcW w:w="68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89</w:t>
            </w:r>
          </w:p>
        </w:tc>
        <w:tc>
          <w:tcPr>
            <w:tcW w:w="724"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4</w:t>
            </w:r>
          </w:p>
        </w:tc>
        <w:tc>
          <w:tcPr>
            <w:tcW w:w="579"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19.49</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w:t>
            </w:r>
          </w:p>
        </w:tc>
        <w:tc>
          <w:tcPr>
            <w:tcW w:w="600"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0.11</w:t>
            </w:r>
          </w:p>
        </w:tc>
        <w:tc>
          <w:tcPr>
            <w:tcW w:w="892"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85.4</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396.4</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253.7</w:t>
            </w:r>
          </w:p>
        </w:tc>
        <w:tc>
          <w:tcPr>
            <w:tcW w:w="656" w:type="dxa"/>
            <w:tcBorders>
              <w:top w:val="nil"/>
              <w:left w:val="nil"/>
              <w:bottom w:val="single" w:sz="8" w:space="0" w:color="auto"/>
              <w:right w:val="single" w:sz="8" w:space="0" w:color="auto"/>
            </w:tcBorders>
            <w:shd w:val="clear" w:color="000000" w:fill="FFFFFF"/>
            <w:noWrap/>
            <w:vAlign w:val="center"/>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lang w:val="ru-RU"/>
              </w:rPr>
              <w:t>99.1</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14</w:t>
            </w:r>
          </w:p>
        </w:tc>
        <w:tc>
          <w:tcPr>
            <w:tcW w:w="600"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03</w:t>
            </w:r>
          </w:p>
        </w:tc>
        <w:tc>
          <w:tcPr>
            <w:tcW w:w="576" w:type="dxa"/>
            <w:tcBorders>
              <w:top w:val="nil"/>
              <w:left w:val="nil"/>
              <w:bottom w:val="single" w:sz="8" w:space="0" w:color="auto"/>
              <w:right w:val="single" w:sz="8" w:space="0" w:color="auto"/>
            </w:tcBorders>
            <w:shd w:val="clear" w:color="000000" w:fill="FFFFFF"/>
            <w:noWrap/>
            <w:hideMark/>
          </w:tcPr>
          <w:p w:rsidR="00527F13" w:rsidRPr="00527F13" w:rsidRDefault="00527F13" w:rsidP="00351230">
            <w:pPr>
              <w:spacing w:line="240" w:lineRule="auto"/>
              <w:jc w:val="right"/>
              <w:rPr>
                <w:rFonts w:ascii="Palatino Linotype" w:hAnsi="Palatino Linotype"/>
                <w:sz w:val="16"/>
                <w:szCs w:val="16"/>
                <w:lang w:val="ru-RU"/>
              </w:rPr>
            </w:pPr>
            <w:r w:rsidRPr="00527F13">
              <w:rPr>
                <w:rFonts w:ascii="Palatino Linotype" w:hAnsi="Palatino Linotype"/>
                <w:sz w:val="16"/>
                <w:szCs w:val="16"/>
              </w:rPr>
              <w:t>0.12</w:t>
            </w:r>
          </w:p>
        </w:tc>
      </w:tr>
    </w:tbl>
    <w:p w:rsidR="00664321" w:rsidRPr="009E46F1" w:rsidRDefault="00664321" w:rsidP="00F2324F">
      <w:pPr>
        <w:pStyle w:val="MDPI21heading1"/>
      </w:pPr>
      <w:r w:rsidRPr="00F2324F">
        <w:t>Appendix</w:t>
      </w:r>
      <w:r w:rsidRPr="009E46F1">
        <w:t xml:space="preserve"> B</w:t>
      </w:r>
      <w:r w:rsidR="00F2324F">
        <w:t xml:space="preserve">. </w:t>
      </w:r>
      <w:r w:rsidR="00F2324F" w:rsidRPr="00F2324F">
        <w:t>Daily dynamics example of the air temperature (</w:t>
      </w:r>
      <w:proofErr w:type="spellStart"/>
      <w:r w:rsidR="00F2324F" w:rsidRPr="00F2324F">
        <w:t>Tair</w:t>
      </w:r>
      <w:proofErr w:type="spellEnd"/>
      <w:r w:rsidR="00F2324F" w:rsidRPr="00F2324F">
        <w:t>) and the difference (dT) under and outside of the canopy</w:t>
      </w:r>
    </w:p>
    <w:p w:rsidR="00F2324F" w:rsidRDefault="00261C63" w:rsidP="00F2324F">
      <w:pPr>
        <w:pStyle w:val="MDPI52figure"/>
      </w:pPr>
      <w:r>
        <w:rPr>
          <w:noProof/>
          <w:snapToGrid/>
          <w:lang w:val="ru-RU" w:eastAsia="ru-RU" w:bidi="ar-SA"/>
        </w:rPr>
        <w:drawing>
          <wp:inline distT="0" distB="0" distL="0" distR="0">
            <wp:extent cx="5576570" cy="4655185"/>
            <wp:effectExtent l="0" t="0" r="5080" b="0"/>
            <wp:docPr id="311"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8"/>
                    <pic:cNvPicPr>
                      <a:picLocks noChangeAspect="1" noChangeArrowheads="1"/>
                    </pic:cNvPicPr>
                  </pic:nvPicPr>
                  <pic:blipFill>
                    <a:blip r:embed="rId18" cstate="print">
                      <a:extLst>
                        <a:ext uri="{28A0092B-C50C-407E-A947-70E740481C1C}">
                          <a14:useLocalDpi xmlns:a14="http://schemas.microsoft.com/office/drawing/2010/main" val="0"/>
                        </a:ext>
                      </a:extLst>
                    </a:blip>
                    <a:srcRect r="10075"/>
                    <a:stretch>
                      <a:fillRect/>
                    </a:stretch>
                  </pic:blipFill>
                  <pic:spPr bwMode="auto">
                    <a:xfrm>
                      <a:off x="0" y="0"/>
                      <a:ext cx="5576570" cy="4655185"/>
                    </a:xfrm>
                    <a:prstGeom prst="rect">
                      <a:avLst/>
                    </a:prstGeom>
                    <a:noFill/>
                    <a:ln>
                      <a:noFill/>
                    </a:ln>
                  </pic:spPr>
                </pic:pic>
              </a:graphicData>
            </a:graphic>
          </wp:inline>
        </w:drawing>
      </w:r>
    </w:p>
    <w:p w:rsidR="00F2324F" w:rsidRPr="009E46F1" w:rsidRDefault="00F2324F" w:rsidP="00F2324F">
      <w:pPr>
        <w:pStyle w:val="MDPI21heading1"/>
      </w:pPr>
      <w:r w:rsidRPr="00F2324F">
        <w:t>Appendix</w:t>
      </w:r>
      <w:r>
        <w:t xml:space="preserve"> C. </w:t>
      </w:r>
      <w:r w:rsidRPr="00F2324F">
        <w:t>Daily example (top) and diurnal by month (bottom) dynamics of the air relative humidity (Rh) and the difference (</w:t>
      </w:r>
      <w:proofErr w:type="spellStart"/>
      <w:r w:rsidRPr="00F2324F">
        <w:t>dRh</w:t>
      </w:r>
      <w:proofErr w:type="spellEnd"/>
      <w:r w:rsidRPr="00F2324F">
        <w:t>) under and outside of the canopy</w:t>
      </w:r>
    </w:p>
    <w:p w:rsidR="00F2324F" w:rsidRDefault="00261C63" w:rsidP="00F2324F">
      <w:pPr>
        <w:pStyle w:val="MDPI52figure"/>
      </w:pPr>
      <w:r>
        <w:rPr>
          <w:rFonts w:ascii="Times New Roman" w:hAnsi="Times New Roman"/>
          <w:noProof/>
          <w:snapToGrid/>
          <w:szCs w:val="24"/>
          <w:lang w:val="ru-RU" w:eastAsia="ru-RU" w:bidi="ar-SA"/>
        </w:rPr>
        <w:drawing>
          <wp:inline distT="0" distB="0" distL="0" distR="0">
            <wp:extent cx="5592725" cy="4193122"/>
            <wp:effectExtent l="0" t="0" r="8255" b="0"/>
            <wp:docPr id="328"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6566" cy="4196002"/>
                    </a:xfrm>
                    <a:prstGeom prst="rect">
                      <a:avLst/>
                    </a:prstGeom>
                    <a:noFill/>
                    <a:ln>
                      <a:noFill/>
                    </a:ln>
                  </pic:spPr>
                </pic:pic>
              </a:graphicData>
            </a:graphic>
          </wp:inline>
        </w:drawing>
      </w:r>
    </w:p>
    <w:p w:rsidR="00F2324F" w:rsidRDefault="00261C63" w:rsidP="00F2324F">
      <w:pPr>
        <w:pStyle w:val="MDPI52figure"/>
        <w:rPr>
          <w:rFonts w:ascii="Times New Roman" w:hAnsi="Times New Roman"/>
          <w:noProof/>
          <w:snapToGrid/>
          <w:szCs w:val="24"/>
          <w:lang w:eastAsia="ru-RU" w:bidi="ar-SA"/>
        </w:rPr>
      </w:pPr>
      <w:r>
        <w:rPr>
          <w:rFonts w:ascii="Times New Roman" w:hAnsi="Times New Roman"/>
          <w:noProof/>
          <w:snapToGrid/>
          <w:szCs w:val="24"/>
          <w:lang w:val="ru-RU" w:eastAsia="ru-RU" w:bidi="ar-SA"/>
        </w:rPr>
        <w:drawing>
          <wp:inline distT="0" distB="0" distL="0" distR="0">
            <wp:extent cx="5518297" cy="4148858"/>
            <wp:effectExtent l="0" t="0" r="6350" b="4445"/>
            <wp:docPr id="330"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9627" cy="4157376"/>
                    </a:xfrm>
                    <a:prstGeom prst="rect">
                      <a:avLst/>
                    </a:prstGeom>
                    <a:noFill/>
                    <a:ln>
                      <a:noFill/>
                    </a:ln>
                  </pic:spPr>
                </pic:pic>
              </a:graphicData>
            </a:graphic>
          </wp:inline>
        </w:drawing>
      </w:r>
    </w:p>
    <w:p w:rsidR="0061523A" w:rsidRPr="009E46F1" w:rsidRDefault="0061523A" w:rsidP="0061523A">
      <w:pPr>
        <w:pStyle w:val="MDPI21heading1"/>
      </w:pPr>
      <w:r w:rsidRPr="00F2324F">
        <w:t>Appendix</w:t>
      </w:r>
      <w:r>
        <w:t xml:space="preserve"> D. </w:t>
      </w:r>
      <w:r w:rsidRPr="0061523A">
        <w:t>Example of flux dynamics per species for several days</w:t>
      </w:r>
    </w:p>
    <w:p w:rsidR="0061523A" w:rsidRDefault="00261C63" w:rsidP="0061523A">
      <w:pPr>
        <w:pStyle w:val="MDPI52figure"/>
      </w:pPr>
      <w:r>
        <w:rPr>
          <w:rFonts w:ascii="Times New Roman" w:hAnsi="Times New Roman"/>
          <w:noProof/>
          <w:snapToGrid/>
          <w:szCs w:val="24"/>
          <w:lang w:val="ru-RU" w:eastAsia="ru-RU" w:bidi="ar-SA"/>
        </w:rPr>
        <w:drawing>
          <wp:inline distT="0" distB="0" distL="0" distR="0">
            <wp:extent cx="5839460" cy="4391660"/>
            <wp:effectExtent l="0" t="0" r="8890" b="8890"/>
            <wp:docPr id="366"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39460" cy="4391660"/>
                    </a:xfrm>
                    <a:prstGeom prst="rect">
                      <a:avLst/>
                    </a:prstGeom>
                    <a:noFill/>
                    <a:ln>
                      <a:noFill/>
                    </a:ln>
                  </pic:spPr>
                </pic:pic>
              </a:graphicData>
            </a:graphic>
          </wp:inline>
        </w:drawing>
      </w:r>
    </w:p>
    <w:p w:rsidR="0061523A" w:rsidRPr="009E46F1" w:rsidRDefault="0061523A" w:rsidP="0061523A">
      <w:pPr>
        <w:pStyle w:val="MDPI21heading1"/>
      </w:pPr>
      <w:r w:rsidRPr="00F2324F">
        <w:t>Appendix</w:t>
      </w:r>
      <w:r>
        <w:t xml:space="preserve"> E. </w:t>
      </w:r>
      <w:r w:rsidRPr="0061523A">
        <w:t>Energy removed from atmosphere monthly by each investigated tree</w:t>
      </w:r>
    </w:p>
    <w:p w:rsidR="0061523A" w:rsidRPr="0061523A" w:rsidRDefault="00261C63" w:rsidP="0061523A">
      <w:pPr>
        <w:pStyle w:val="MDPI52figure"/>
        <w:rPr>
          <w:noProof/>
          <w:snapToGrid/>
          <w:lang w:eastAsia="ru-RU" w:bidi="ar-SA"/>
        </w:rPr>
      </w:pPr>
      <w:r>
        <w:rPr>
          <w:noProof/>
          <w:snapToGrid/>
          <w:lang w:val="ru-RU" w:eastAsia="ru-RU" w:bidi="ar-SA"/>
        </w:rPr>
        <w:drawing>
          <wp:inline distT="0" distB="0" distL="0" distR="0">
            <wp:extent cx="5610860" cy="3027045"/>
            <wp:effectExtent l="0" t="0" r="8890" b="1905"/>
            <wp:docPr id="385" name="Рисунок 11" descr="Описание: Описание: 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descr="Описание: Описание: A close up of text on a white background&#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0860" cy="3027045"/>
                    </a:xfrm>
                    <a:prstGeom prst="rect">
                      <a:avLst/>
                    </a:prstGeom>
                    <a:noFill/>
                    <a:ln>
                      <a:noFill/>
                    </a:ln>
                  </pic:spPr>
                </pic:pic>
              </a:graphicData>
            </a:graphic>
          </wp:inline>
        </w:drawing>
      </w:r>
    </w:p>
    <w:p w:rsidR="0061523A" w:rsidRDefault="0061523A" w:rsidP="0061523A">
      <w:pPr>
        <w:pStyle w:val="MDPI21heading1"/>
      </w:pPr>
      <w:r w:rsidRPr="00F2324F">
        <w:t>Appendix</w:t>
      </w:r>
      <w:r>
        <w:t xml:space="preserve"> F. </w:t>
      </w:r>
      <w:r w:rsidRPr="0061523A">
        <w:t>Dynamics of atmospheric particulate matter with diameter less than 10 micrometers (PM10) averaged daily concentration in air (dashed line) and amount of PM10 absorbed by investigated trees daily (line shows average value, while whiskers denote min and max)</w:t>
      </w:r>
    </w:p>
    <w:p w:rsidR="0061523A" w:rsidRPr="009E46F1" w:rsidRDefault="00261C63" w:rsidP="0061523A">
      <w:pPr>
        <w:pStyle w:val="MDPI52figure"/>
      </w:pPr>
      <w:r>
        <w:rPr>
          <w:noProof/>
          <w:snapToGrid/>
          <w:lang w:val="ru-RU" w:eastAsia="ru-RU" w:bidi="ar-SA"/>
        </w:rPr>
        <w:drawing>
          <wp:inline distT="0" distB="0" distL="0" distR="0">
            <wp:extent cx="5541645" cy="4149725"/>
            <wp:effectExtent l="0" t="0" r="1905" b="3175"/>
            <wp:docPr id="388" name="Рисунок 16" descr="Описание: Описание: 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6" descr="Описание: Описание: A close up of a 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41645" cy="4149725"/>
                    </a:xfrm>
                    <a:prstGeom prst="rect">
                      <a:avLst/>
                    </a:prstGeom>
                    <a:noFill/>
                    <a:ln>
                      <a:noFill/>
                    </a:ln>
                  </pic:spPr>
                </pic:pic>
              </a:graphicData>
            </a:graphic>
          </wp:inline>
        </w:drawing>
      </w:r>
    </w:p>
    <w:p w:rsidR="00F2324F" w:rsidRDefault="001D664F" w:rsidP="00F2324F">
      <w:pPr>
        <w:pStyle w:val="MDPI52figure"/>
      </w:pPr>
      <w:r>
        <w:t>New</w:t>
      </w:r>
      <w:r w:rsidR="0072081E">
        <w:t xml:space="preserve"> papers</w:t>
      </w:r>
    </w:p>
    <w:p w:rsidR="005D21DC" w:rsidRPr="0072081E" w:rsidRDefault="005D21DC" w:rsidP="00F2324F">
      <w:pPr>
        <w:pStyle w:val="MDPI52figure"/>
        <w:rPr>
          <w:rFonts w:ascii="Arial" w:hAnsi="Arial" w:cs="Arial"/>
          <w:color w:val="222222"/>
          <w:sz w:val="20"/>
          <w:highlight w:val="yellow"/>
          <w:shd w:val="clear" w:color="auto" w:fill="FFFFFF"/>
        </w:rPr>
      </w:pPr>
      <w:bookmarkStart w:id="2" w:name="_GoBack"/>
      <w:bookmarkEnd w:id="2"/>
      <w:r w:rsidRPr="0072081E">
        <w:rPr>
          <w:rFonts w:ascii="Arial" w:hAnsi="Arial" w:cs="Arial"/>
          <w:color w:val="222222"/>
          <w:sz w:val="20"/>
          <w:highlight w:val="yellow"/>
          <w:shd w:val="clear" w:color="auto" w:fill="FFFFFF"/>
        </w:rPr>
        <w:t xml:space="preserve">Daley, Michael J., et al. "Water use by eastern hemlock (Tsuga canadensis) and black birch (Betula </w:t>
      </w:r>
      <w:proofErr w:type="spellStart"/>
      <w:r w:rsidRPr="0072081E">
        <w:rPr>
          <w:rFonts w:ascii="Arial" w:hAnsi="Arial" w:cs="Arial"/>
          <w:color w:val="222222"/>
          <w:sz w:val="20"/>
          <w:highlight w:val="yellow"/>
          <w:shd w:val="clear" w:color="auto" w:fill="FFFFFF"/>
        </w:rPr>
        <w:t>lenta</w:t>
      </w:r>
      <w:proofErr w:type="spellEnd"/>
      <w:r w:rsidRPr="0072081E">
        <w:rPr>
          <w:rFonts w:ascii="Arial" w:hAnsi="Arial" w:cs="Arial"/>
          <w:color w:val="222222"/>
          <w:sz w:val="20"/>
          <w:highlight w:val="yellow"/>
          <w:shd w:val="clear" w:color="auto" w:fill="FFFFFF"/>
        </w:rPr>
        <w:t>): implications of effects of the hemlock woolly adelgid." </w:t>
      </w:r>
      <w:r w:rsidRPr="0072081E">
        <w:rPr>
          <w:rFonts w:ascii="Arial" w:hAnsi="Arial" w:cs="Arial"/>
          <w:i/>
          <w:iCs/>
          <w:color w:val="222222"/>
          <w:sz w:val="20"/>
          <w:highlight w:val="yellow"/>
          <w:shd w:val="clear" w:color="auto" w:fill="FFFFFF"/>
        </w:rPr>
        <w:t>Canadian Journal of Forest Research</w:t>
      </w:r>
      <w:r w:rsidRPr="0072081E">
        <w:rPr>
          <w:rFonts w:ascii="Arial" w:hAnsi="Arial" w:cs="Arial"/>
          <w:color w:val="222222"/>
          <w:sz w:val="20"/>
          <w:highlight w:val="yellow"/>
          <w:shd w:val="clear" w:color="auto" w:fill="FFFFFF"/>
        </w:rPr>
        <w:t> 37.10 (2007): 2031-2040.</w:t>
      </w:r>
    </w:p>
    <w:p w:rsidR="001D664F" w:rsidRPr="0072081E" w:rsidRDefault="001D664F" w:rsidP="00F2324F">
      <w:pPr>
        <w:pStyle w:val="MDPI52figure"/>
        <w:rPr>
          <w:rFonts w:ascii="Arial" w:hAnsi="Arial" w:cs="Arial"/>
          <w:color w:val="222222"/>
          <w:sz w:val="20"/>
          <w:highlight w:val="yellow"/>
          <w:shd w:val="clear" w:color="auto" w:fill="FFFFFF"/>
        </w:rPr>
      </w:pPr>
      <w:proofErr w:type="spellStart"/>
      <w:r w:rsidRPr="0072081E">
        <w:rPr>
          <w:rFonts w:ascii="Arial" w:hAnsi="Arial" w:cs="Arial"/>
          <w:color w:val="222222"/>
          <w:sz w:val="20"/>
          <w:highlight w:val="yellow"/>
          <w:shd w:val="clear" w:color="auto" w:fill="FFFFFF"/>
        </w:rPr>
        <w:t>Gebauer</w:t>
      </w:r>
      <w:proofErr w:type="spellEnd"/>
      <w:r w:rsidRPr="0072081E">
        <w:rPr>
          <w:rFonts w:ascii="Arial" w:hAnsi="Arial" w:cs="Arial"/>
          <w:color w:val="222222"/>
          <w:sz w:val="20"/>
          <w:highlight w:val="yellow"/>
          <w:shd w:val="clear" w:color="auto" w:fill="FFFFFF"/>
        </w:rPr>
        <w:t xml:space="preserve">, Tobias, Viviana </w:t>
      </w:r>
      <w:proofErr w:type="spellStart"/>
      <w:r w:rsidRPr="0072081E">
        <w:rPr>
          <w:rFonts w:ascii="Arial" w:hAnsi="Arial" w:cs="Arial"/>
          <w:color w:val="222222"/>
          <w:sz w:val="20"/>
          <w:highlight w:val="yellow"/>
          <w:shd w:val="clear" w:color="auto" w:fill="FFFFFF"/>
        </w:rPr>
        <w:t>Horna</w:t>
      </w:r>
      <w:proofErr w:type="spellEnd"/>
      <w:r w:rsidRPr="0072081E">
        <w:rPr>
          <w:rFonts w:ascii="Arial" w:hAnsi="Arial" w:cs="Arial"/>
          <w:color w:val="222222"/>
          <w:sz w:val="20"/>
          <w:highlight w:val="yellow"/>
          <w:shd w:val="clear" w:color="auto" w:fill="FFFFFF"/>
        </w:rPr>
        <w:t>, and Christoph Leuschner. "Variability in radial sap flux density patterns and sapwood area among seven co-occurring temperate broad-leaved tree species." </w:t>
      </w:r>
      <w:r w:rsidRPr="0072081E">
        <w:rPr>
          <w:rFonts w:ascii="Arial" w:hAnsi="Arial" w:cs="Arial"/>
          <w:i/>
          <w:iCs/>
          <w:color w:val="222222"/>
          <w:sz w:val="20"/>
          <w:highlight w:val="yellow"/>
          <w:shd w:val="clear" w:color="auto" w:fill="FFFFFF"/>
        </w:rPr>
        <w:t>Tree physiology</w:t>
      </w:r>
      <w:r w:rsidRPr="0072081E">
        <w:rPr>
          <w:rFonts w:ascii="Arial" w:hAnsi="Arial" w:cs="Arial"/>
          <w:color w:val="222222"/>
          <w:sz w:val="20"/>
          <w:highlight w:val="yellow"/>
          <w:shd w:val="clear" w:color="auto" w:fill="FFFFFF"/>
        </w:rPr>
        <w:t> 28.12 (2008): 1821-1830.</w:t>
      </w:r>
    </w:p>
    <w:p w:rsidR="005D21DC" w:rsidRDefault="005D21DC" w:rsidP="00F2324F">
      <w:pPr>
        <w:pStyle w:val="MDPI52figure"/>
      </w:pPr>
      <w:proofErr w:type="spellStart"/>
      <w:r w:rsidRPr="0072081E">
        <w:rPr>
          <w:rFonts w:ascii="Arial" w:hAnsi="Arial" w:cs="Arial"/>
          <w:color w:val="222222"/>
          <w:sz w:val="20"/>
          <w:highlight w:val="yellow"/>
          <w:shd w:val="clear" w:color="auto" w:fill="FFFFFF"/>
        </w:rPr>
        <w:t>Thurner</w:t>
      </w:r>
      <w:proofErr w:type="spellEnd"/>
      <w:r w:rsidRPr="0072081E">
        <w:rPr>
          <w:rFonts w:ascii="Arial" w:hAnsi="Arial" w:cs="Arial"/>
          <w:color w:val="222222"/>
          <w:sz w:val="20"/>
          <w:highlight w:val="yellow"/>
          <w:shd w:val="clear" w:color="auto" w:fill="FFFFFF"/>
        </w:rPr>
        <w:t>, Martin, et al. "Sapwood biomass carbon in northern boreal and temperate forests." </w:t>
      </w:r>
      <w:r w:rsidRPr="0072081E">
        <w:rPr>
          <w:rFonts w:ascii="Arial" w:hAnsi="Arial" w:cs="Arial"/>
          <w:i/>
          <w:iCs/>
          <w:color w:val="222222"/>
          <w:sz w:val="20"/>
          <w:highlight w:val="yellow"/>
          <w:shd w:val="clear" w:color="auto" w:fill="FFFFFF"/>
        </w:rPr>
        <w:t>Global Ecology and Biogeography</w:t>
      </w:r>
      <w:r w:rsidRPr="0072081E">
        <w:rPr>
          <w:rFonts w:ascii="Arial" w:hAnsi="Arial" w:cs="Arial"/>
          <w:color w:val="222222"/>
          <w:sz w:val="20"/>
          <w:highlight w:val="yellow"/>
          <w:shd w:val="clear" w:color="auto" w:fill="FFFFFF"/>
        </w:rPr>
        <w:t> 28.5 (2019): 640-660</w:t>
      </w:r>
      <w:r>
        <w:rPr>
          <w:rFonts w:ascii="Arial" w:hAnsi="Arial" w:cs="Arial"/>
          <w:color w:val="222222"/>
          <w:sz w:val="20"/>
          <w:shd w:val="clear" w:color="auto" w:fill="FFFFFF"/>
        </w:rPr>
        <w:t>.</w:t>
      </w:r>
    </w:p>
    <w:p w:rsidR="001D664F" w:rsidRPr="00F2324F" w:rsidRDefault="001D664F" w:rsidP="00F2324F">
      <w:pPr>
        <w:pStyle w:val="MDPI52figure"/>
      </w:pPr>
    </w:p>
    <w:p w:rsidR="00664321" w:rsidRPr="009E46F1" w:rsidRDefault="00664321" w:rsidP="00664321">
      <w:pPr>
        <w:pStyle w:val="MDPI21heading1"/>
      </w:pPr>
      <w:r w:rsidRPr="009E46F1">
        <w:t>References</w:t>
      </w:r>
    </w:p>
    <w:p w:rsidR="002E47D1" w:rsidRPr="002E47D1" w:rsidRDefault="002E47D1" w:rsidP="002E47D1">
      <w:pPr>
        <w:pStyle w:val="ae"/>
        <w:rPr>
          <w:rFonts w:ascii="Palatino Linotype" w:hAnsi="Palatino Linotype"/>
          <w:sz w:val="18"/>
        </w:rPr>
      </w:pPr>
      <w:r>
        <w:fldChar w:fldCharType="begin"/>
      </w:r>
      <w:r>
        <w:instrText xml:space="preserve"> ADDIN ZOTERO_BIBL {"uncited":[],"omitted":[],"custom":[]} CSL_BIBLIOGRAPHY </w:instrText>
      </w:r>
      <w:r>
        <w:fldChar w:fldCharType="separate"/>
      </w:r>
      <w:r w:rsidRPr="002E47D1">
        <w:rPr>
          <w:rFonts w:ascii="Palatino Linotype" w:hAnsi="Palatino Linotype"/>
          <w:sz w:val="18"/>
        </w:rPr>
        <w:t xml:space="preserve">1. </w:t>
      </w:r>
      <w:r w:rsidRPr="002E47D1">
        <w:rPr>
          <w:rFonts w:ascii="Palatino Linotype" w:hAnsi="Palatino Linotype"/>
          <w:sz w:val="18"/>
        </w:rPr>
        <w:tab/>
        <w:t xml:space="preserve">Dye, C. Health and Urban Living. </w:t>
      </w:r>
      <w:r w:rsidRPr="002E47D1">
        <w:rPr>
          <w:rFonts w:ascii="Palatino Linotype" w:hAnsi="Palatino Linotype"/>
          <w:i/>
          <w:iCs/>
          <w:sz w:val="18"/>
        </w:rPr>
        <w:t>Science</w:t>
      </w:r>
      <w:r w:rsidRPr="002E47D1">
        <w:rPr>
          <w:rFonts w:ascii="Palatino Linotype" w:hAnsi="Palatino Linotype"/>
          <w:sz w:val="18"/>
        </w:rPr>
        <w:t xml:space="preserve"> </w:t>
      </w:r>
      <w:r w:rsidRPr="002E47D1">
        <w:rPr>
          <w:rFonts w:ascii="Palatino Linotype" w:hAnsi="Palatino Linotype"/>
          <w:b/>
          <w:bCs/>
          <w:sz w:val="18"/>
        </w:rPr>
        <w:t>2008</w:t>
      </w:r>
      <w:r w:rsidRPr="002E47D1">
        <w:rPr>
          <w:rFonts w:ascii="Palatino Linotype" w:hAnsi="Palatino Linotype"/>
          <w:sz w:val="18"/>
        </w:rPr>
        <w:t xml:space="preserve">, </w:t>
      </w:r>
      <w:r w:rsidRPr="002E47D1">
        <w:rPr>
          <w:rFonts w:ascii="Palatino Linotype" w:hAnsi="Palatino Linotype"/>
          <w:i/>
          <w:iCs/>
          <w:sz w:val="18"/>
        </w:rPr>
        <w:t>319</w:t>
      </w:r>
      <w:r w:rsidRPr="002E47D1">
        <w:rPr>
          <w:rFonts w:ascii="Palatino Linotype" w:hAnsi="Palatino Linotype"/>
          <w:sz w:val="18"/>
        </w:rPr>
        <w:t>, 766, doi:10.1126/science.115019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 </w:t>
      </w:r>
      <w:r w:rsidRPr="002E47D1">
        <w:rPr>
          <w:rFonts w:ascii="Palatino Linotype" w:hAnsi="Palatino Linotype"/>
          <w:sz w:val="18"/>
        </w:rPr>
        <w:tab/>
        <w:t xml:space="preserve">Bettencourt, L.M.A.; Lobo, J.; Helbing, D.; Kuhnert, C.; West, G.B. Growth, innovation, scaling, and the pace of life in cities. </w:t>
      </w:r>
      <w:r w:rsidRPr="002E47D1">
        <w:rPr>
          <w:rFonts w:ascii="Palatino Linotype" w:hAnsi="Palatino Linotype"/>
          <w:i/>
          <w:iCs/>
          <w:sz w:val="18"/>
        </w:rPr>
        <w:t>Proc. Natl. Acad. Sci.</w:t>
      </w:r>
      <w:r w:rsidRPr="002E47D1">
        <w:rPr>
          <w:rFonts w:ascii="Palatino Linotype" w:hAnsi="Palatino Linotype"/>
          <w:sz w:val="18"/>
        </w:rPr>
        <w:t xml:space="preserve"> </w:t>
      </w:r>
      <w:r w:rsidRPr="002E47D1">
        <w:rPr>
          <w:rFonts w:ascii="Palatino Linotype" w:hAnsi="Palatino Linotype"/>
          <w:b/>
          <w:bCs/>
          <w:sz w:val="18"/>
        </w:rPr>
        <w:t>2007</w:t>
      </w:r>
      <w:r w:rsidRPr="002E47D1">
        <w:rPr>
          <w:rFonts w:ascii="Palatino Linotype" w:hAnsi="Palatino Linotype"/>
          <w:sz w:val="18"/>
        </w:rPr>
        <w:t xml:space="preserve">, </w:t>
      </w:r>
      <w:r w:rsidRPr="002E47D1">
        <w:rPr>
          <w:rFonts w:ascii="Palatino Linotype" w:hAnsi="Palatino Linotype"/>
          <w:i/>
          <w:iCs/>
          <w:sz w:val="18"/>
        </w:rPr>
        <w:t>104</w:t>
      </w:r>
      <w:r w:rsidRPr="002E47D1">
        <w:rPr>
          <w:rFonts w:ascii="Palatino Linotype" w:hAnsi="Palatino Linotype"/>
          <w:sz w:val="18"/>
        </w:rPr>
        <w:t>, 7301–7306, doi:10.1073/pnas.061017210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 </w:t>
      </w:r>
      <w:r w:rsidRPr="002E47D1">
        <w:rPr>
          <w:rFonts w:ascii="Palatino Linotype" w:hAnsi="Palatino Linotype"/>
          <w:sz w:val="18"/>
        </w:rPr>
        <w:tab/>
        <w:t xml:space="preserve">Frumkin, H. Healthy Places: Exploring the Evidence. </w:t>
      </w:r>
      <w:r w:rsidRPr="002E47D1">
        <w:rPr>
          <w:rFonts w:ascii="Palatino Linotype" w:hAnsi="Palatino Linotype"/>
          <w:i/>
          <w:iCs/>
          <w:sz w:val="18"/>
        </w:rPr>
        <w:t>Am. J. Public Health</w:t>
      </w:r>
      <w:r w:rsidRPr="002E47D1">
        <w:rPr>
          <w:rFonts w:ascii="Palatino Linotype" w:hAnsi="Palatino Linotype"/>
          <w:sz w:val="18"/>
        </w:rPr>
        <w:t xml:space="preserve"> </w:t>
      </w:r>
      <w:r w:rsidRPr="002E47D1">
        <w:rPr>
          <w:rFonts w:ascii="Palatino Linotype" w:hAnsi="Palatino Linotype"/>
          <w:b/>
          <w:bCs/>
          <w:sz w:val="18"/>
        </w:rPr>
        <w:t>2003</w:t>
      </w:r>
      <w:r w:rsidRPr="002E47D1">
        <w:rPr>
          <w:rFonts w:ascii="Palatino Linotype" w:hAnsi="Palatino Linotype"/>
          <w:sz w:val="18"/>
        </w:rPr>
        <w:t xml:space="preserve">, </w:t>
      </w:r>
      <w:r w:rsidRPr="002E47D1">
        <w:rPr>
          <w:rFonts w:ascii="Palatino Linotype" w:hAnsi="Palatino Linotype"/>
          <w:i/>
          <w:iCs/>
          <w:sz w:val="18"/>
        </w:rPr>
        <w:t>93</w:t>
      </w:r>
      <w:r w:rsidRPr="002E47D1">
        <w:rPr>
          <w:rFonts w:ascii="Palatino Linotype" w:hAnsi="Palatino Linotype"/>
          <w:sz w:val="18"/>
        </w:rPr>
        <w:t>, 1451–1456, doi:10.2105/AJPH.93.9.145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 </w:t>
      </w:r>
      <w:r w:rsidRPr="002E47D1">
        <w:rPr>
          <w:rFonts w:ascii="Palatino Linotype" w:hAnsi="Palatino Linotype"/>
          <w:sz w:val="18"/>
        </w:rPr>
        <w:tab/>
        <w:t xml:space="preserve">Lederbogen, F.; Kirsch, P.; Haddad, L.; Streit, F.; Tost, H.; Schuch, P.; Wüst, S.; Pruessner, J.C.; Rietschel, M.; Deuschle, M.; et al. City living and urban upbringing affect neural social stress processing in humans. </w:t>
      </w:r>
      <w:r w:rsidRPr="002E47D1">
        <w:rPr>
          <w:rFonts w:ascii="Palatino Linotype" w:hAnsi="Palatino Linotype"/>
          <w:i/>
          <w:iCs/>
          <w:sz w:val="18"/>
        </w:rPr>
        <w:t>Nature</w:t>
      </w:r>
      <w:r w:rsidRPr="002E47D1">
        <w:rPr>
          <w:rFonts w:ascii="Palatino Linotype" w:hAnsi="Palatino Linotype"/>
          <w:sz w:val="18"/>
        </w:rPr>
        <w:t xml:space="preserve"> </w:t>
      </w:r>
      <w:r w:rsidRPr="002E47D1">
        <w:rPr>
          <w:rFonts w:ascii="Palatino Linotype" w:hAnsi="Palatino Linotype"/>
          <w:b/>
          <w:bCs/>
          <w:sz w:val="18"/>
        </w:rPr>
        <w:t>2011</w:t>
      </w:r>
      <w:r w:rsidRPr="002E47D1">
        <w:rPr>
          <w:rFonts w:ascii="Palatino Linotype" w:hAnsi="Palatino Linotype"/>
          <w:sz w:val="18"/>
        </w:rPr>
        <w:t xml:space="preserve">, </w:t>
      </w:r>
      <w:r w:rsidRPr="002E47D1">
        <w:rPr>
          <w:rFonts w:ascii="Palatino Linotype" w:hAnsi="Palatino Linotype"/>
          <w:i/>
          <w:iCs/>
          <w:sz w:val="18"/>
        </w:rPr>
        <w:t>474</w:t>
      </w:r>
      <w:r w:rsidRPr="002E47D1">
        <w:rPr>
          <w:rFonts w:ascii="Palatino Linotype" w:hAnsi="Palatino Linotype"/>
          <w:sz w:val="18"/>
        </w:rPr>
        <w:t>, 498–501, doi:10.1038/nature1019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 </w:t>
      </w:r>
      <w:r w:rsidRPr="002E47D1">
        <w:rPr>
          <w:rFonts w:ascii="Palatino Linotype" w:hAnsi="Palatino Linotype"/>
          <w:sz w:val="18"/>
        </w:rPr>
        <w:tab/>
        <w:t xml:space="preserve">Grimm, N.B.; Faeth, S.H.; Golubiewski, N.E.; Redman, C.L.; Wu, J.; Bai, X.; Briggs, J.M. Global Change and the Ecology of Cities. </w:t>
      </w:r>
      <w:r w:rsidRPr="002E47D1">
        <w:rPr>
          <w:rFonts w:ascii="Palatino Linotype" w:hAnsi="Palatino Linotype"/>
          <w:i/>
          <w:iCs/>
          <w:sz w:val="18"/>
        </w:rPr>
        <w:t>Science</w:t>
      </w:r>
      <w:r w:rsidRPr="002E47D1">
        <w:rPr>
          <w:rFonts w:ascii="Palatino Linotype" w:hAnsi="Palatino Linotype"/>
          <w:sz w:val="18"/>
        </w:rPr>
        <w:t xml:space="preserve"> </w:t>
      </w:r>
      <w:r w:rsidRPr="002E47D1">
        <w:rPr>
          <w:rFonts w:ascii="Palatino Linotype" w:hAnsi="Palatino Linotype"/>
          <w:b/>
          <w:bCs/>
          <w:sz w:val="18"/>
        </w:rPr>
        <w:t>2008</w:t>
      </w:r>
      <w:r w:rsidRPr="002E47D1">
        <w:rPr>
          <w:rFonts w:ascii="Palatino Linotype" w:hAnsi="Palatino Linotype"/>
          <w:sz w:val="18"/>
        </w:rPr>
        <w:t xml:space="preserve">, </w:t>
      </w:r>
      <w:r w:rsidRPr="002E47D1">
        <w:rPr>
          <w:rFonts w:ascii="Palatino Linotype" w:hAnsi="Palatino Linotype"/>
          <w:i/>
          <w:iCs/>
          <w:sz w:val="18"/>
        </w:rPr>
        <w:t>319</w:t>
      </w:r>
      <w:r w:rsidRPr="002E47D1">
        <w:rPr>
          <w:rFonts w:ascii="Palatino Linotype" w:hAnsi="Palatino Linotype"/>
          <w:sz w:val="18"/>
        </w:rPr>
        <w:t>, 756, doi:10.1126/science.1150195.</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 </w:t>
      </w:r>
      <w:r w:rsidRPr="002E47D1">
        <w:rPr>
          <w:rFonts w:ascii="Palatino Linotype" w:hAnsi="Palatino Linotype"/>
          <w:sz w:val="18"/>
        </w:rPr>
        <w:tab/>
        <w:t xml:space="preserve">Seto, K.C.; Guneralp, B.; Hutyra, L.R. Global forecasts of urban expansion to 2030 and direct impacts on biodiversity and carbon pools. </w:t>
      </w:r>
      <w:r w:rsidRPr="002E47D1">
        <w:rPr>
          <w:rFonts w:ascii="Palatino Linotype" w:hAnsi="Palatino Linotype"/>
          <w:i/>
          <w:iCs/>
          <w:sz w:val="18"/>
        </w:rPr>
        <w:t>Proc. Natl. Acad. Sci.</w:t>
      </w:r>
      <w:r w:rsidRPr="002E47D1">
        <w:rPr>
          <w:rFonts w:ascii="Palatino Linotype" w:hAnsi="Palatino Linotype"/>
          <w:sz w:val="18"/>
        </w:rPr>
        <w:t xml:space="preserve"> </w:t>
      </w:r>
      <w:r w:rsidRPr="002E47D1">
        <w:rPr>
          <w:rFonts w:ascii="Palatino Linotype" w:hAnsi="Palatino Linotype"/>
          <w:b/>
          <w:bCs/>
          <w:sz w:val="18"/>
        </w:rPr>
        <w:t>2012</w:t>
      </w:r>
      <w:r w:rsidRPr="002E47D1">
        <w:rPr>
          <w:rFonts w:ascii="Palatino Linotype" w:hAnsi="Palatino Linotype"/>
          <w:sz w:val="18"/>
        </w:rPr>
        <w:t xml:space="preserve">, </w:t>
      </w:r>
      <w:r w:rsidRPr="002E47D1">
        <w:rPr>
          <w:rFonts w:ascii="Palatino Linotype" w:hAnsi="Palatino Linotype"/>
          <w:i/>
          <w:iCs/>
          <w:sz w:val="18"/>
        </w:rPr>
        <w:t>109</w:t>
      </w:r>
      <w:r w:rsidRPr="002E47D1">
        <w:rPr>
          <w:rFonts w:ascii="Palatino Linotype" w:hAnsi="Palatino Linotype"/>
          <w:sz w:val="18"/>
        </w:rPr>
        <w:t>, 16083–16088, doi:10.1073/pnas.1211658109.</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 </w:t>
      </w:r>
      <w:r w:rsidRPr="002E47D1">
        <w:rPr>
          <w:rFonts w:ascii="Palatino Linotype" w:hAnsi="Palatino Linotype"/>
          <w:sz w:val="18"/>
        </w:rPr>
        <w:tab/>
        <w:t xml:space="preserve">Bolund, P.; Hunhammar, S. Ecosystem services in urban areas. </w:t>
      </w:r>
      <w:r w:rsidRPr="002E47D1">
        <w:rPr>
          <w:rFonts w:ascii="Palatino Linotype" w:hAnsi="Palatino Linotype"/>
          <w:i/>
          <w:iCs/>
          <w:sz w:val="18"/>
        </w:rPr>
        <w:t>Ecol. Econ.</w:t>
      </w:r>
      <w:r w:rsidRPr="002E47D1">
        <w:rPr>
          <w:rFonts w:ascii="Palatino Linotype" w:hAnsi="Palatino Linotype"/>
          <w:sz w:val="18"/>
        </w:rPr>
        <w:t xml:space="preserve"> </w:t>
      </w:r>
      <w:r w:rsidRPr="002E47D1">
        <w:rPr>
          <w:rFonts w:ascii="Palatino Linotype" w:hAnsi="Palatino Linotype"/>
          <w:b/>
          <w:bCs/>
          <w:sz w:val="18"/>
        </w:rPr>
        <w:t>1999</w:t>
      </w:r>
      <w:r w:rsidRPr="002E47D1">
        <w:rPr>
          <w:rFonts w:ascii="Palatino Linotype" w:hAnsi="Palatino Linotype"/>
          <w:sz w:val="18"/>
        </w:rPr>
        <w:t xml:space="preserve">, </w:t>
      </w:r>
      <w:r w:rsidRPr="002E47D1">
        <w:rPr>
          <w:rFonts w:ascii="Palatino Linotype" w:hAnsi="Palatino Linotype"/>
          <w:i/>
          <w:iCs/>
          <w:sz w:val="18"/>
        </w:rPr>
        <w:t>29</w:t>
      </w:r>
      <w:r w:rsidRPr="002E47D1">
        <w:rPr>
          <w:rFonts w:ascii="Palatino Linotype" w:hAnsi="Palatino Linotype"/>
          <w:sz w:val="18"/>
        </w:rPr>
        <w:t>, 293–301, doi:10.1016/S0921-8009(99)00013-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 </w:t>
      </w:r>
      <w:r w:rsidRPr="002E47D1">
        <w:rPr>
          <w:rFonts w:ascii="Palatino Linotype" w:hAnsi="Palatino Linotype"/>
          <w:sz w:val="18"/>
        </w:rPr>
        <w:tab/>
        <w:t xml:space="preserve">Guo, Z.; Zhang, L.; Li, Y. Increased Dependence of Humans on Ecosystem Services and Biodiversity. </w:t>
      </w:r>
      <w:r w:rsidRPr="002E47D1">
        <w:rPr>
          <w:rFonts w:ascii="Palatino Linotype" w:hAnsi="Palatino Linotype"/>
          <w:i/>
          <w:iCs/>
          <w:sz w:val="18"/>
        </w:rPr>
        <w:t>PLoS ONE</w:t>
      </w:r>
      <w:r w:rsidRPr="002E47D1">
        <w:rPr>
          <w:rFonts w:ascii="Palatino Linotype" w:hAnsi="Palatino Linotype"/>
          <w:sz w:val="18"/>
        </w:rPr>
        <w:t xml:space="preserve"> </w:t>
      </w:r>
      <w:r w:rsidRPr="002E47D1">
        <w:rPr>
          <w:rFonts w:ascii="Palatino Linotype" w:hAnsi="Palatino Linotype"/>
          <w:b/>
          <w:bCs/>
          <w:sz w:val="18"/>
        </w:rPr>
        <w:t>2010</w:t>
      </w:r>
      <w:r w:rsidRPr="002E47D1">
        <w:rPr>
          <w:rFonts w:ascii="Palatino Linotype" w:hAnsi="Palatino Linotype"/>
          <w:sz w:val="18"/>
        </w:rPr>
        <w:t xml:space="preserve">, </w:t>
      </w:r>
      <w:r w:rsidRPr="002E47D1">
        <w:rPr>
          <w:rFonts w:ascii="Palatino Linotype" w:hAnsi="Palatino Linotype"/>
          <w:i/>
          <w:iCs/>
          <w:sz w:val="18"/>
        </w:rPr>
        <w:t>5</w:t>
      </w:r>
      <w:r w:rsidRPr="002E47D1">
        <w:rPr>
          <w:rFonts w:ascii="Palatino Linotype" w:hAnsi="Palatino Linotype"/>
          <w:sz w:val="18"/>
        </w:rPr>
        <w:t>, e13113, doi:10.1371/journal.pone.001311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9. </w:t>
      </w:r>
      <w:r w:rsidRPr="002E47D1">
        <w:rPr>
          <w:rFonts w:ascii="Palatino Linotype" w:hAnsi="Palatino Linotype"/>
          <w:sz w:val="18"/>
        </w:rPr>
        <w:tab/>
        <w:t xml:space="preserve">Krausmann, F.; Lauk, C.; Haas, W.; Wiedenhofer, D. From resource extraction to outflows of wastes and emissions: The socioeconomic metabolism of the global economy, 1900–2015. </w:t>
      </w:r>
      <w:r w:rsidRPr="002E47D1">
        <w:rPr>
          <w:rFonts w:ascii="Palatino Linotype" w:hAnsi="Palatino Linotype"/>
          <w:i/>
          <w:iCs/>
          <w:sz w:val="18"/>
        </w:rPr>
        <w:t>Glob. Environ. Change</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52</w:t>
      </w:r>
      <w:r w:rsidRPr="002E47D1">
        <w:rPr>
          <w:rFonts w:ascii="Palatino Linotype" w:hAnsi="Palatino Linotype"/>
          <w:sz w:val="18"/>
        </w:rPr>
        <w:t>, 131–140, doi:10.1016/j.gloenvcha.2018.07.00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0. </w:t>
      </w:r>
      <w:r w:rsidRPr="002E47D1">
        <w:rPr>
          <w:rFonts w:ascii="Palatino Linotype" w:hAnsi="Palatino Linotype"/>
          <w:sz w:val="18"/>
        </w:rPr>
        <w:tab/>
        <w:t xml:space="preserve">Blanusa, T.; Garratt, M.; Cathcart-James, M.; Hunt, L.; Cameron, R.W.F. Urban hedges: A review of plant species and cultivars for ecosystem service delivery in north-west Europe.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44</w:t>
      </w:r>
      <w:r w:rsidRPr="002E47D1">
        <w:rPr>
          <w:rFonts w:ascii="Palatino Linotype" w:hAnsi="Palatino Linotype"/>
          <w:sz w:val="18"/>
        </w:rPr>
        <w:t>, 126391, doi:10.1016/j.ufug.2019.12639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1. </w:t>
      </w:r>
      <w:r w:rsidRPr="002E47D1">
        <w:rPr>
          <w:rFonts w:ascii="Palatino Linotype" w:hAnsi="Palatino Linotype"/>
          <w:sz w:val="18"/>
        </w:rPr>
        <w:tab/>
        <w:t xml:space="preserve">Gómez-Baggethun, E.; Barton, D.N. Classifying and valuing ecosystem services for urban planning. </w:t>
      </w:r>
      <w:r w:rsidRPr="002E47D1">
        <w:rPr>
          <w:rFonts w:ascii="Palatino Linotype" w:hAnsi="Palatino Linotype"/>
          <w:i/>
          <w:iCs/>
          <w:sz w:val="18"/>
        </w:rPr>
        <w:t>Ecol. Econ.</w:t>
      </w:r>
      <w:r w:rsidRPr="002E47D1">
        <w:rPr>
          <w:rFonts w:ascii="Palatino Linotype" w:hAnsi="Palatino Linotype"/>
          <w:sz w:val="18"/>
        </w:rPr>
        <w:t xml:space="preserve"> </w:t>
      </w:r>
      <w:r w:rsidRPr="002E47D1">
        <w:rPr>
          <w:rFonts w:ascii="Palatino Linotype" w:hAnsi="Palatino Linotype"/>
          <w:b/>
          <w:bCs/>
          <w:sz w:val="18"/>
        </w:rPr>
        <w:t>2013</w:t>
      </w:r>
      <w:r w:rsidRPr="002E47D1">
        <w:rPr>
          <w:rFonts w:ascii="Palatino Linotype" w:hAnsi="Palatino Linotype"/>
          <w:sz w:val="18"/>
        </w:rPr>
        <w:t xml:space="preserve">, </w:t>
      </w:r>
      <w:r w:rsidRPr="002E47D1">
        <w:rPr>
          <w:rFonts w:ascii="Palatino Linotype" w:hAnsi="Palatino Linotype"/>
          <w:i/>
          <w:iCs/>
          <w:sz w:val="18"/>
        </w:rPr>
        <w:t>86</w:t>
      </w:r>
      <w:r w:rsidRPr="002E47D1">
        <w:rPr>
          <w:rFonts w:ascii="Palatino Linotype" w:hAnsi="Palatino Linotype"/>
          <w:sz w:val="18"/>
        </w:rPr>
        <w:t>, 235–245, doi:10.1016/j.ecolecon.2012.08.019.</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2. </w:t>
      </w:r>
      <w:r w:rsidRPr="002E47D1">
        <w:rPr>
          <w:rFonts w:ascii="Palatino Linotype" w:hAnsi="Palatino Linotype"/>
          <w:sz w:val="18"/>
        </w:rPr>
        <w:tab/>
        <w:t xml:space="preserve">Lovell, S.T.; Taylor, J.R. Supplying urban ecosystem services through multifunctional green infrastructure in the United States. </w:t>
      </w:r>
      <w:r w:rsidRPr="002E47D1">
        <w:rPr>
          <w:rFonts w:ascii="Palatino Linotype" w:hAnsi="Palatino Linotype"/>
          <w:i/>
          <w:iCs/>
          <w:sz w:val="18"/>
        </w:rPr>
        <w:t>Landsc. Ecol.</w:t>
      </w:r>
      <w:r w:rsidRPr="002E47D1">
        <w:rPr>
          <w:rFonts w:ascii="Palatino Linotype" w:hAnsi="Palatino Linotype"/>
          <w:sz w:val="18"/>
        </w:rPr>
        <w:t xml:space="preserve"> </w:t>
      </w:r>
      <w:r w:rsidRPr="002E47D1">
        <w:rPr>
          <w:rFonts w:ascii="Palatino Linotype" w:hAnsi="Palatino Linotype"/>
          <w:b/>
          <w:bCs/>
          <w:sz w:val="18"/>
        </w:rPr>
        <w:t>2013</w:t>
      </w:r>
      <w:r w:rsidRPr="002E47D1">
        <w:rPr>
          <w:rFonts w:ascii="Palatino Linotype" w:hAnsi="Palatino Linotype"/>
          <w:sz w:val="18"/>
        </w:rPr>
        <w:t xml:space="preserve">, </w:t>
      </w:r>
      <w:r w:rsidRPr="002E47D1">
        <w:rPr>
          <w:rFonts w:ascii="Palatino Linotype" w:hAnsi="Palatino Linotype"/>
          <w:i/>
          <w:iCs/>
          <w:sz w:val="18"/>
        </w:rPr>
        <w:t>28</w:t>
      </w:r>
      <w:r w:rsidRPr="002E47D1">
        <w:rPr>
          <w:rFonts w:ascii="Palatino Linotype" w:hAnsi="Palatino Linotype"/>
          <w:sz w:val="18"/>
        </w:rPr>
        <w:t>, 1447–1463, doi:10.1007/s10980-013-9912-y.</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3. </w:t>
      </w:r>
      <w:r w:rsidRPr="002E47D1">
        <w:rPr>
          <w:rFonts w:ascii="Palatino Linotype" w:hAnsi="Palatino Linotype"/>
          <w:sz w:val="18"/>
        </w:rPr>
        <w:tab/>
        <w:t xml:space="preserve">Neugarten, R.A.; Langhammer, P.F.; Osipova, E.; Bagstad, K.J.; Bhagabati, N.; Butchart, S.H.M.; Dudley, N.; Elliott, V.; Gerber, L.R.; Gutierrez Arrellano, C.; et al. </w:t>
      </w:r>
      <w:r w:rsidRPr="002E47D1">
        <w:rPr>
          <w:rFonts w:ascii="Palatino Linotype" w:hAnsi="Palatino Linotype"/>
          <w:i/>
          <w:iCs/>
          <w:sz w:val="18"/>
        </w:rPr>
        <w:t>Tools for measuring, modelling, and valuing ecosystem services: guidance for Key Biodiversity Areas, natural World Heritage sites, and protected areas</w:t>
      </w:r>
      <w:r w:rsidRPr="002E47D1">
        <w:rPr>
          <w:rFonts w:ascii="Palatino Linotype" w:hAnsi="Palatino Linotype"/>
          <w:sz w:val="18"/>
        </w:rPr>
        <w:t>; Groves, C., Ed.; 1st ed.; IUCN, International Union for Conservation of Nature, 2018; ISBN 978-2-8317-1917-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4. </w:t>
      </w:r>
      <w:r w:rsidRPr="002E47D1">
        <w:rPr>
          <w:rFonts w:ascii="Palatino Linotype" w:hAnsi="Palatino Linotype"/>
          <w:sz w:val="18"/>
        </w:rPr>
        <w:tab/>
        <w:t xml:space="preserve">Zhao, C.; Sander, H.A. Assessing the sensitivity of urban ecosystem service maps to input spatial data resolution and method choice. </w:t>
      </w:r>
      <w:r w:rsidRPr="002E47D1">
        <w:rPr>
          <w:rFonts w:ascii="Palatino Linotype" w:hAnsi="Palatino Linotype"/>
          <w:i/>
          <w:iCs/>
          <w:sz w:val="18"/>
        </w:rPr>
        <w:t>Landsc. Urban Plan.</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175</w:t>
      </w:r>
      <w:r w:rsidRPr="002E47D1">
        <w:rPr>
          <w:rFonts w:ascii="Palatino Linotype" w:hAnsi="Palatino Linotype"/>
          <w:sz w:val="18"/>
        </w:rPr>
        <w:t>, 11–22, doi:10.1016/j.landurbplan.2018.03.00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5. </w:t>
      </w:r>
      <w:r w:rsidRPr="002E47D1">
        <w:rPr>
          <w:rFonts w:ascii="Palatino Linotype" w:hAnsi="Palatino Linotype"/>
          <w:sz w:val="18"/>
        </w:rPr>
        <w:tab/>
        <w:t xml:space="preserve">Andersson, E.; Barthel, S.; Borgström, S.; Colding, J.; Elmqvist, T.; Folke, C.; Gren, Å. Reconnecting Cities to the Biosphere: Stewardship of Green Infrastructure and Urban Ecosystem Services. </w:t>
      </w:r>
      <w:r w:rsidRPr="002E47D1">
        <w:rPr>
          <w:rFonts w:ascii="Palatino Linotype" w:hAnsi="Palatino Linotype"/>
          <w:i/>
          <w:iCs/>
          <w:sz w:val="18"/>
        </w:rPr>
        <w:t>AMBIO</w:t>
      </w:r>
      <w:r w:rsidRPr="002E47D1">
        <w:rPr>
          <w:rFonts w:ascii="Palatino Linotype" w:hAnsi="Palatino Linotype"/>
          <w:sz w:val="18"/>
        </w:rPr>
        <w:t xml:space="preserve"> </w:t>
      </w:r>
      <w:r w:rsidRPr="002E47D1">
        <w:rPr>
          <w:rFonts w:ascii="Palatino Linotype" w:hAnsi="Palatino Linotype"/>
          <w:b/>
          <w:bCs/>
          <w:sz w:val="18"/>
        </w:rPr>
        <w:t>2014</w:t>
      </w:r>
      <w:r w:rsidRPr="002E47D1">
        <w:rPr>
          <w:rFonts w:ascii="Palatino Linotype" w:hAnsi="Palatino Linotype"/>
          <w:sz w:val="18"/>
        </w:rPr>
        <w:t xml:space="preserve">, </w:t>
      </w:r>
      <w:r w:rsidRPr="002E47D1">
        <w:rPr>
          <w:rFonts w:ascii="Palatino Linotype" w:hAnsi="Palatino Linotype"/>
          <w:i/>
          <w:iCs/>
          <w:sz w:val="18"/>
        </w:rPr>
        <w:t>43</w:t>
      </w:r>
      <w:r w:rsidRPr="002E47D1">
        <w:rPr>
          <w:rFonts w:ascii="Palatino Linotype" w:hAnsi="Palatino Linotype"/>
          <w:sz w:val="18"/>
        </w:rPr>
        <w:t>, 445–453, doi:10.1007/s13280-014-0506-y.</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6. </w:t>
      </w:r>
      <w:r w:rsidRPr="002E47D1">
        <w:rPr>
          <w:rFonts w:ascii="Palatino Linotype" w:hAnsi="Palatino Linotype"/>
          <w:sz w:val="18"/>
        </w:rPr>
        <w:tab/>
        <w:t xml:space="preserve">Burkhard, B.; Maes, J.; Potschin-Young, M.; Santos-Martín, F.; Geneletti, D.; Stoev, P.; Kopperoinen, L.; Adamescu, C.; Adem Esmail, B.; Arany, I.; et al. Mapping and assessing ecosystem services in the EU - Lessons learned from the ESMERALDA approach of integration. </w:t>
      </w:r>
      <w:r w:rsidRPr="002E47D1">
        <w:rPr>
          <w:rFonts w:ascii="Palatino Linotype" w:hAnsi="Palatino Linotype"/>
          <w:i/>
          <w:iCs/>
          <w:sz w:val="18"/>
        </w:rPr>
        <w:t>One Ecosyst.</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3</w:t>
      </w:r>
      <w:r w:rsidRPr="002E47D1">
        <w:rPr>
          <w:rFonts w:ascii="Palatino Linotype" w:hAnsi="Palatino Linotype"/>
          <w:sz w:val="18"/>
        </w:rPr>
        <w:t>, doi:10.3897/oneeco.3.e2915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7. </w:t>
      </w:r>
      <w:r w:rsidRPr="002E47D1">
        <w:rPr>
          <w:rFonts w:ascii="Palatino Linotype" w:hAnsi="Palatino Linotype"/>
          <w:sz w:val="18"/>
        </w:rPr>
        <w:tab/>
        <w:t xml:space="preserve">Mexia, T.; Vieira, J.; Príncipe, A.; Anjos, A.; Silva, P.; Lopes, N.; Freitas, C.; Santos-Reis, M.; Correia, O.; Branquinho, C.; et al. Ecosystem services: Urban parks under a magnifying glass. </w:t>
      </w:r>
      <w:r w:rsidRPr="002E47D1">
        <w:rPr>
          <w:rFonts w:ascii="Palatino Linotype" w:hAnsi="Palatino Linotype"/>
          <w:i/>
          <w:iCs/>
          <w:sz w:val="18"/>
        </w:rPr>
        <w:t>Environ. Res.</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160</w:t>
      </w:r>
      <w:r w:rsidRPr="002E47D1">
        <w:rPr>
          <w:rFonts w:ascii="Palatino Linotype" w:hAnsi="Palatino Linotype"/>
          <w:sz w:val="18"/>
        </w:rPr>
        <w:t>, 469–478, doi:10.1016/j.envres.2017.10.02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8. </w:t>
      </w:r>
      <w:r w:rsidRPr="002E47D1">
        <w:rPr>
          <w:rFonts w:ascii="Palatino Linotype" w:hAnsi="Palatino Linotype"/>
          <w:sz w:val="18"/>
        </w:rPr>
        <w:tab/>
        <w:t xml:space="preserve">Nowak, D.J.; Hirabayashi, S.; Doyle, M.; McGovern, M.; Pasher, J. Air pollution removal by urban forests in Canada and its effect on air quality and human health.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29</w:t>
      </w:r>
      <w:r w:rsidRPr="002E47D1">
        <w:rPr>
          <w:rFonts w:ascii="Palatino Linotype" w:hAnsi="Palatino Linotype"/>
          <w:sz w:val="18"/>
        </w:rPr>
        <w:t>, 40–48, doi:10.1016/j.ufug.2017.10.019.</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19. </w:t>
      </w:r>
      <w:r w:rsidRPr="002E47D1">
        <w:rPr>
          <w:rFonts w:ascii="Palatino Linotype" w:hAnsi="Palatino Linotype"/>
          <w:sz w:val="18"/>
        </w:rPr>
        <w:tab/>
        <w:t xml:space="preserve">van Oudenhoven, A.P.E.; Petz, K.; Alkemade, R.; Hein, L.; de Groot, R.S. Framework for systematic indicator selection to assess effects of land management on ecosystem services. </w:t>
      </w:r>
      <w:r w:rsidRPr="002E47D1">
        <w:rPr>
          <w:rFonts w:ascii="Palatino Linotype" w:hAnsi="Palatino Linotype"/>
          <w:i/>
          <w:iCs/>
          <w:sz w:val="18"/>
        </w:rPr>
        <w:t>Ecol. Indic.</w:t>
      </w:r>
      <w:r w:rsidRPr="002E47D1">
        <w:rPr>
          <w:rFonts w:ascii="Palatino Linotype" w:hAnsi="Palatino Linotype"/>
          <w:sz w:val="18"/>
        </w:rPr>
        <w:t xml:space="preserve"> </w:t>
      </w:r>
      <w:r w:rsidRPr="002E47D1">
        <w:rPr>
          <w:rFonts w:ascii="Palatino Linotype" w:hAnsi="Palatino Linotype"/>
          <w:b/>
          <w:bCs/>
          <w:sz w:val="18"/>
        </w:rPr>
        <w:t>2012</w:t>
      </w:r>
      <w:r w:rsidRPr="002E47D1">
        <w:rPr>
          <w:rFonts w:ascii="Palatino Linotype" w:hAnsi="Palatino Linotype"/>
          <w:sz w:val="18"/>
        </w:rPr>
        <w:t xml:space="preserve">, </w:t>
      </w:r>
      <w:r w:rsidRPr="002E47D1">
        <w:rPr>
          <w:rFonts w:ascii="Palatino Linotype" w:hAnsi="Palatino Linotype"/>
          <w:i/>
          <w:iCs/>
          <w:sz w:val="18"/>
        </w:rPr>
        <w:t>21</w:t>
      </w:r>
      <w:r w:rsidRPr="002E47D1">
        <w:rPr>
          <w:rFonts w:ascii="Palatino Linotype" w:hAnsi="Palatino Linotype"/>
          <w:sz w:val="18"/>
        </w:rPr>
        <w:t>, 110–122, doi:10.1016/j.ecolind.2012.01.01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0. </w:t>
      </w:r>
      <w:r w:rsidRPr="002E47D1">
        <w:rPr>
          <w:rFonts w:ascii="Palatino Linotype" w:hAnsi="Palatino Linotype"/>
          <w:sz w:val="18"/>
        </w:rPr>
        <w:tab/>
        <w:t xml:space="preserve">Drobnik, T.; Greiner, L.; Keller, A.; Grêt-Regamey, A. Soil quality indicators – From soil functions to ecosystem services. </w:t>
      </w:r>
      <w:r w:rsidRPr="002E47D1">
        <w:rPr>
          <w:rFonts w:ascii="Palatino Linotype" w:hAnsi="Palatino Linotype"/>
          <w:i/>
          <w:iCs/>
          <w:sz w:val="18"/>
        </w:rPr>
        <w:t>Ecol. Indic.</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94</w:t>
      </w:r>
      <w:r w:rsidRPr="002E47D1">
        <w:rPr>
          <w:rFonts w:ascii="Palatino Linotype" w:hAnsi="Palatino Linotype"/>
          <w:sz w:val="18"/>
        </w:rPr>
        <w:t>, 151–169, doi:10.1016/j.ecolind.2018.06.05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1. </w:t>
      </w:r>
      <w:r w:rsidRPr="002E47D1">
        <w:rPr>
          <w:rFonts w:ascii="Palatino Linotype" w:hAnsi="Palatino Linotype"/>
          <w:sz w:val="18"/>
        </w:rPr>
        <w:tab/>
        <w:t xml:space="preserve">Van Reeth, W. Ecosystem Service Indicators. In </w:t>
      </w:r>
      <w:r w:rsidRPr="002E47D1">
        <w:rPr>
          <w:rFonts w:ascii="Palatino Linotype" w:hAnsi="Palatino Linotype"/>
          <w:i/>
          <w:iCs/>
          <w:sz w:val="18"/>
        </w:rPr>
        <w:t>Ecosystem Services</w:t>
      </w:r>
      <w:r w:rsidRPr="002E47D1">
        <w:rPr>
          <w:rFonts w:ascii="Palatino Linotype" w:hAnsi="Palatino Linotype"/>
          <w:sz w:val="18"/>
        </w:rPr>
        <w:t>; Elsevier, 2013; pp. 41–61 ISBN 978-0-12-419964-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2. </w:t>
      </w:r>
      <w:r w:rsidRPr="002E47D1">
        <w:rPr>
          <w:rFonts w:ascii="Palatino Linotype" w:hAnsi="Palatino Linotype"/>
          <w:sz w:val="18"/>
        </w:rPr>
        <w:tab/>
        <w:t xml:space="preserve">Czúcz, B.; Arany, I.; Potschin-Young, M.; Bereczki, K.; Kertész, M.; Kiss, M.; Aszalós, R.; Haines-Young, R. Where concepts meet the real world: A systematic review of ecosystem service indicators and their classification using CICES. </w:t>
      </w:r>
      <w:r w:rsidRPr="002E47D1">
        <w:rPr>
          <w:rFonts w:ascii="Palatino Linotype" w:hAnsi="Palatino Linotype"/>
          <w:i/>
          <w:iCs/>
          <w:sz w:val="18"/>
        </w:rPr>
        <w:t>Ecosyst. Serv.</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29</w:t>
      </w:r>
      <w:r w:rsidRPr="002E47D1">
        <w:rPr>
          <w:rFonts w:ascii="Palatino Linotype" w:hAnsi="Palatino Linotype"/>
          <w:sz w:val="18"/>
        </w:rPr>
        <w:t>, 145–157, doi:10.1016/j.ecoser.2017.11.01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3. </w:t>
      </w:r>
      <w:r w:rsidRPr="002E47D1">
        <w:rPr>
          <w:rFonts w:ascii="Palatino Linotype" w:hAnsi="Palatino Linotype"/>
          <w:sz w:val="18"/>
        </w:rPr>
        <w:tab/>
        <w:t xml:space="preserve">Müller, F.; Burkhard, B. The indicator side of ecosystem services. </w:t>
      </w:r>
      <w:r w:rsidRPr="002E47D1">
        <w:rPr>
          <w:rFonts w:ascii="Palatino Linotype" w:hAnsi="Palatino Linotype"/>
          <w:i/>
          <w:iCs/>
          <w:sz w:val="18"/>
        </w:rPr>
        <w:t>Ecosyst. Serv.</w:t>
      </w:r>
      <w:r w:rsidRPr="002E47D1">
        <w:rPr>
          <w:rFonts w:ascii="Palatino Linotype" w:hAnsi="Palatino Linotype"/>
          <w:sz w:val="18"/>
        </w:rPr>
        <w:t xml:space="preserve"> </w:t>
      </w:r>
      <w:r w:rsidRPr="002E47D1">
        <w:rPr>
          <w:rFonts w:ascii="Palatino Linotype" w:hAnsi="Palatino Linotype"/>
          <w:b/>
          <w:bCs/>
          <w:sz w:val="18"/>
        </w:rPr>
        <w:t>2012</w:t>
      </w:r>
      <w:r w:rsidRPr="002E47D1">
        <w:rPr>
          <w:rFonts w:ascii="Palatino Linotype" w:hAnsi="Palatino Linotype"/>
          <w:sz w:val="18"/>
        </w:rPr>
        <w:t xml:space="preserve">, </w:t>
      </w:r>
      <w:r w:rsidRPr="002E47D1">
        <w:rPr>
          <w:rFonts w:ascii="Palatino Linotype" w:hAnsi="Palatino Linotype"/>
          <w:i/>
          <w:iCs/>
          <w:sz w:val="18"/>
        </w:rPr>
        <w:t>1</w:t>
      </w:r>
      <w:r w:rsidRPr="002E47D1">
        <w:rPr>
          <w:rFonts w:ascii="Palatino Linotype" w:hAnsi="Palatino Linotype"/>
          <w:sz w:val="18"/>
        </w:rPr>
        <w:t>, 26–30, doi:10.1016/j.ecoser.2012.06.00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4. </w:t>
      </w:r>
      <w:r w:rsidRPr="002E47D1">
        <w:rPr>
          <w:rFonts w:ascii="Palatino Linotype" w:hAnsi="Palatino Linotype"/>
          <w:sz w:val="18"/>
        </w:rPr>
        <w:tab/>
        <w:t xml:space="preserve">van Oudenhoven, A.P.E.; Schröter, M.; Drakou, E.G.; Geijzendorffer, I.R.; Jacobs, S.; van Bodegom, P.M.; Chazee, L.; Czúcz, B.; Grunewald, K.; Lillebø, A.I.; et al. Key criteria for developing ecosystem service indicators to inform decision making. </w:t>
      </w:r>
      <w:r w:rsidRPr="002E47D1">
        <w:rPr>
          <w:rFonts w:ascii="Palatino Linotype" w:hAnsi="Palatino Linotype"/>
          <w:i/>
          <w:iCs/>
          <w:sz w:val="18"/>
        </w:rPr>
        <w:t>Ecol. Indic.</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95</w:t>
      </w:r>
      <w:r w:rsidRPr="002E47D1">
        <w:rPr>
          <w:rFonts w:ascii="Palatino Linotype" w:hAnsi="Palatino Linotype"/>
          <w:sz w:val="18"/>
        </w:rPr>
        <w:t>, 417–426, doi:10.1016/j.ecolind.2018.06.02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5. </w:t>
      </w:r>
      <w:r w:rsidRPr="002E47D1">
        <w:rPr>
          <w:rFonts w:ascii="Palatino Linotype" w:hAnsi="Palatino Linotype"/>
          <w:sz w:val="18"/>
        </w:rPr>
        <w:tab/>
        <w:t xml:space="preserve">Willcock, S.; Hooftman, D.; Sitas, N.; O’Farrell, P.; Hudson, M.D.; Reyers, B.; Eigenbrod, F.; Bullock, J.M. Do ecosystem service maps and models meet stakeholders’ needs? A preliminary survey across sub-Saharan Africa. </w:t>
      </w:r>
      <w:r w:rsidRPr="002E47D1">
        <w:rPr>
          <w:rFonts w:ascii="Palatino Linotype" w:hAnsi="Palatino Linotype"/>
          <w:i/>
          <w:iCs/>
          <w:sz w:val="18"/>
        </w:rPr>
        <w:t>Ecosyst. Serv.</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18</w:t>
      </w:r>
      <w:r w:rsidRPr="002E47D1">
        <w:rPr>
          <w:rFonts w:ascii="Palatino Linotype" w:hAnsi="Palatino Linotype"/>
          <w:sz w:val="18"/>
        </w:rPr>
        <w:t>, 110–117, doi:10.1016/j.ecoser.2016.02.03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6. </w:t>
      </w:r>
      <w:r w:rsidRPr="002E47D1">
        <w:rPr>
          <w:rFonts w:ascii="Palatino Linotype" w:hAnsi="Palatino Linotype"/>
          <w:sz w:val="18"/>
        </w:rPr>
        <w:tab/>
        <w:t xml:space="preserve">Alonzo, M.; Bookhagen, B.; Roberts, D.A. Urban tree species mapping using hyperspectral and lidar data fusion. </w:t>
      </w:r>
      <w:r w:rsidRPr="002E47D1">
        <w:rPr>
          <w:rFonts w:ascii="Palatino Linotype" w:hAnsi="Palatino Linotype"/>
          <w:i/>
          <w:iCs/>
          <w:sz w:val="18"/>
        </w:rPr>
        <w:t>Remote Sens. Environ.</w:t>
      </w:r>
      <w:r w:rsidRPr="002E47D1">
        <w:rPr>
          <w:rFonts w:ascii="Palatino Linotype" w:hAnsi="Palatino Linotype"/>
          <w:sz w:val="18"/>
        </w:rPr>
        <w:t xml:space="preserve"> </w:t>
      </w:r>
      <w:r w:rsidRPr="002E47D1">
        <w:rPr>
          <w:rFonts w:ascii="Palatino Linotype" w:hAnsi="Palatino Linotype"/>
          <w:b/>
          <w:bCs/>
          <w:sz w:val="18"/>
        </w:rPr>
        <w:t>2014</w:t>
      </w:r>
      <w:r w:rsidRPr="002E47D1">
        <w:rPr>
          <w:rFonts w:ascii="Palatino Linotype" w:hAnsi="Palatino Linotype"/>
          <w:sz w:val="18"/>
        </w:rPr>
        <w:t xml:space="preserve">, </w:t>
      </w:r>
      <w:r w:rsidRPr="002E47D1">
        <w:rPr>
          <w:rFonts w:ascii="Palatino Linotype" w:hAnsi="Palatino Linotype"/>
          <w:i/>
          <w:iCs/>
          <w:sz w:val="18"/>
        </w:rPr>
        <w:t>148</w:t>
      </w:r>
      <w:r w:rsidRPr="002E47D1">
        <w:rPr>
          <w:rFonts w:ascii="Palatino Linotype" w:hAnsi="Palatino Linotype"/>
          <w:sz w:val="18"/>
        </w:rPr>
        <w:t>, 70–83, doi:10.1016/j.rse.2014.03.01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7. </w:t>
      </w:r>
      <w:r w:rsidRPr="002E47D1">
        <w:rPr>
          <w:rFonts w:ascii="Palatino Linotype" w:hAnsi="Palatino Linotype"/>
          <w:sz w:val="18"/>
        </w:rPr>
        <w:tab/>
        <w:t xml:space="preserve">Elliott, S. The potential for automating assisted natural regeneration of tropical forest ecosystems. </w:t>
      </w:r>
      <w:r w:rsidRPr="002E47D1">
        <w:rPr>
          <w:rFonts w:ascii="Palatino Linotype" w:hAnsi="Palatino Linotype"/>
          <w:i/>
          <w:iCs/>
          <w:sz w:val="18"/>
        </w:rPr>
        <w:t>Biotropica</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48</w:t>
      </w:r>
      <w:r w:rsidRPr="002E47D1">
        <w:rPr>
          <w:rFonts w:ascii="Palatino Linotype" w:hAnsi="Palatino Linotype"/>
          <w:sz w:val="18"/>
        </w:rPr>
        <w:t>, 825–833, doi:10.1111/btp.1238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8. </w:t>
      </w:r>
      <w:r w:rsidRPr="002E47D1">
        <w:rPr>
          <w:rFonts w:ascii="Palatino Linotype" w:hAnsi="Palatino Linotype"/>
          <w:sz w:val="18"/>
        </w:rPr>
        <w:tab/>
        <w:t xml:space="preserve">Bauer, J.; Jarmer, T.; Schittenhelm, S.; Siegmann, B.; Aschenbruck, N. Processing and filtering of leaf area index time series assessed by in-situ wireless sensor networks. </w:t>
      </w:r>
      <w:r w:rsidRPr="002E47D1">
        <w:rPr>
          <w:rFonts w:ascii="Palatino Linotype" w:hAnsi="Palatino Linotype"/>
          <w:i/>
          <w:iCs/>
          <w:sz w:val="18"/>
        </w:rPr>
        <w:t>Comput. Electron. Agric.</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165</w:t>
      </w:r>
      <w:r w:rsidRPr="002E47D1">
        <w:rPr>
          <w:rFonts w:ascii="Palatino Linotype" w:hAnsi="Palatino Linotype"/>
          <w:sz w:val="18"/>
        </w:rPr>
        <w:t>, 104867, doi:10.1016/j.compag.2019.10486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29. </w:t>
      </w:r>
      <w:r w:rsidRPr="002E47D1">
        <w:rPr>
          <w:rFonts w:ascii="Palatino Linotype" w:hAnsi="Palatino Linotype"/>
          <w:sz w:val="18"/>
        </w:rPr>
        <w:tab/>
        <w:t xml:space="preserve">Mesas-Carrascosa, F.J.; Verdú Santano, D.; Meroño, J.E.; Sánchez de la Orden, M.; García-Ferrer, A. Open source hardware to monitor environmental parameters in precision agriculture. </w:t>
      </w:r>
      <w:r w:rsidRPr="002E47D1">
        <w:rPr>
          <w:rFonts w:ascii="Palatino Linotype" w:hAnsi="Palatino Linotype"/>
          <w:i/>
          <w:iCs/>
          <w:sz w:val="18"/>
        </w:rPr>
        <w:t>Biosyst. Eng.</w:t>
      </w:r>
      <w:r w:rsidRPr="002E47D1">
        <w:rPr>
          <w:rFonts w:ascii="Palatino Linotype" w:hAnsi="Palatino Linotype"/>
          <w:sz w:val="18"/>
        </w:rPr>
        <w:t xml:space="preserve"> </w:t>
      </w:r>
      <w:r w:rsidRPr="002E47D1">
        <w:rPr>
          <w:rFonts w:ascii="Palatino Linotype" w:hAnsi="Palatino Linotype"/>
          <w:b/>
          <w:bCs/>
          <w:sz w:val="18"/>
        </w:rPr>
        <w:t>2015</w:t>
      </w:r>
      <w:r w:rsidRPr="002E47D1">
        <w:rPr>
          <w:rFonts w:ascii="Palatino Linotype" w:hAnsi="Palatino Linotype"/>
          <w:sz w:val="18"/>
        </w:rPr>
        <w:t xml:space="preserve">, </w:t>
      </w:r>
      <w:r w:rsidRPr="002E47D1">
        <w:rPr>
          <w:rFonts w:ascii="Palatino Linotype" w:hAnsi="Palatino Linotype"/>
          <w:i/>
          <w:iCs/>
          <w:sz w:val="18"/>
        </w:rPr>
        <w:t>137</w:t>
      </w:r>
      <w:r w:rsidRPr="002E47D1">
        <w:rPr>
          <w:rFonts w:ascii="Palatino Linotype" w:hAnsi="Palatino Linotype"/>
          <w:sz w:val="18"/>
        </w:rPr>
        <w:t>, 73–83, doi:10.1016/j.biosystemseng.2015.07.005.</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0. </w:t>
      </w:r>
      <w:r w:rsidRPr="002E47D1">
        <w:rPr>
          <w:rFonts w:ascii="Palatino Linotype" w:hAnsi="Palatino Linotype"/>
          <w:sz w:val="18"/>
        </w:rPr>
        <w:tab/>
        <w:t xml:space="preserve">Farina, A.; James, P.; Bobryk, C.; Pieretti, N.; Lattanzi, E.; McWilliam, J. Low cost (audio) recording (LCR) for advancing soundscape ecology towards the conservation of sonic complexity and biodiversity in natural and urban landscapes. </w:t>
      </w:r>
      <w:r w:rsidRPr="002E47D1">
        <w:rPr>
          <w:rFonts w:ascii="Palatino Linotype" w:hAnsi="Palatino Linotype"/>
          <w:i/>
          <w:iCs/>
          <w:sz w:val="18"/>
        </w:rPr>
        <w:t>Urban Ecosyst.</w:t>
      </w:r>
      <w:r w:rsidRPr="002E47D1">
        <w:rPr>
          <w:rFonts w:ascii="Palatino Linotype" w:hAnsi="Palatino Linotype"/>
          <w:sz w:val="18"/>
        </w:rPr>
        <w:t xml:space="preserve"> </w:t>
      </w:r>
      <w:r w:rsidRPr="002E47D1">
        <w:rPr>
          <w:rFonts w:ascii="Palatino Linotype" w:hAnsi="Palatino Linotype"/>
          <w:b/>
          <w:bCs/>
          <w:sz w:val="18"/>
        </w:rPr>
        <w:t>2014</w:t>
      </w:r>
      <w:r w:rsidRPr="002E47D1">
        <w:rPr>
          <w:rFonts w:ascii="Palatino Linotype" w:hAnsi="Palatino Linotype"/>
          <w:sz w:val="18"/>
        </w:rPr>
        <w:t xml:space="preserve">, </w:t>
      </w:r>
      <w:r w:rsidRPr="002E47D1">
        <w:rPr>
          <w:rFonts w:ascii="Palatino Linotype" w:hAnsi="Palatino Linotype"/>
          <w:i/>
          <w:iCs/>
          <w:sz w:val="18"/>
        </w:rPr>
        <w:t>17</w:t>
      </w:r>
      <w:r w:rsidRPr="002E47D1">
        <w:rPr>
          <w:rFonts w:ascii="Palatino Linotype" w:hAnsi="Palatino Linotype"/>
          <w:sz w:val="18"/>
        </w:rPr>
        <w:t>, 923–944, doi:10.1007/s11252-014-0365-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1. </w:t>
      </w:r>
      <w:r w:rsidRPr="002E47D1">
        <w:rPr>
          <w:rFonts w:ascii="Palatino Linotype" w:hAnsi="Palatino Linotype"/>
          <w:sz w:val="18"/>
        </w:rPr>
        <w:tab/>
        <w:t xml:space="preserve">Mydlarz, C.; Sharma, M.; Lockerman, Y.; Steers, B.; Silva, C.; Bello, J. The Life of a New York City Noise Sensor Network. </w:t>
      </w:r>
      <w:r w:rsidRPr="002E47D1">
        <w:rPr>
          <w:rFonts w:ascii="Palatino Linotype" w:hAnsi="Palatino Linotype"/>
          <w:i/>
          <w:iCs/>
          <w:sz w:val="18"/>
        </w:rPr>
        <w:t>Sensors</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19</w:t>
      </w:r>
      <w:r w:rsidRPr="002E47D1">
        <w:rPr>
          <w:rFonts w:ascii="Palatino Linotype" w:hAnsi="Palatino Linotype"/>
          <w:sz w:val="18"/>
        </w:rPr>
        <w:t>, 1415, doi:10.3390/s19061415.</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2. </w:t>
      </w:r>
      <w:r w:rsidRPr="002E47D1">
        <w:rPr>
          <w:rFonts w:ascii="Palatino Linotype" w:hAnsi="Palatino Linotype"/>
          <w:sz w:val="18"/>
        </w:rPr>
        <w:tab/>
        <w:t xml:space="preserve">Valentini, R.; Belelli Marchesini, L.; Gianelle, D.; Sala, G.; Yarovslavtsev, A.; Vasenev, V.; Castaldi, S. New tree monitoring systems: from Industry 4.0 to Nature 4.0. </w:t>
      </w:r>
      <w:r w:rsidRPr="002E47D1">
        <w:rPr>
          <w:rFonts w:ascii="Palatino Linotype" w:hAnsi="Palatino Linotype"/>
          <w:i/>
          <w:iCs/>
          <w:sz w:val="18"/>
        </w:rPr>
        <w:t>Ann. Silvic. Res.</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43</w:t>
      </w:r>
      <w:r w:rsidRPr="002E47D1">
        <w:rPr>
          <w:rFonts w:ascii="Palatino Linotype" w:hAnsi="Palatino Linotype"/>
          <w:sz w:val="18"/>
        </w:rPr>
        <w:t>, doi:10.12899/asr-184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3. </w:t>
      </w:r>
      <w:r w:rsidRPr="002E47D1">
        <w:rPr>
          <w:rFonts w:ascii="Palatino Linotype" w:hAnsi="Palatino Linotype"/>
          <w:sz w:val="18"/>
        </w:rPr>
        <w:tab/>
        <w:t xml:space="preserve">Vasenev, V.I.; Yaroslavtsev, A.M.; Vasenev, I.I.; Demina, S.A.; Dovltetyarova, E.A. Land-Use Change in New Moscow: First Outcomes after Five Years of Urbanization. </w:t>
      </w:r>
      <w:r w:rsidRPr="002E47D1">
        <w:rPr>
          <w:rFonts w:ascii="Palatino Linotype" w:hAnsi="Palatino Linotype"/>
          <w:i/>
          <w:iCs/>
          <w:sz w:val="18"/>
        </w:rPr>
        <w:t>Geogr. Environ. Sustain.</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12</w:t>
      </w:r>
      <w:r w:rsidRPr="002E47D1">
        <w:rPr>
          <w:rFonts w:ascii="Palatino Linotype" w:hAnsi="Palatino Linotype"/>
          <w:sz w:val="18"/>
        </w:rPr>
        <w:t>, 24–34, doi:10.24057/2071-9388-2019-89.</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4. </w:t>
      </w:r>
      <w:r w:rsidRPr="002E47D1">
        <w:rPr>
          <w:rFonts w:ascii="Palatino Linotype" w:hAnsi="Palatino Linotype"/>
          <w:sz w:val="18"/>
        </w:rPr>
        <w:tab/>
        <w:t xml:space="preserve">Do, F.C.; Puangjumpa, N.; Rocheteau, A.; Duthoit, M.; Nhean, S.; Isarangkool Na Ayutthaya, S. Towards reduced heating duration in the transient thermal dissipation system of sap flow measurements. </w:t>
      </w:r>
      <w:r w:rsidRPr="002E47D1">
        <w:rPr>
          <w:rFonts w:ascii="Palatino Linotype" w:hAnsi="Palatino Linotype"/>
          <w:i/>
          <w:iCs/>
          <w:sz w:val="18"/>
        </w:rPr>
        <w:t>Acta Hortic.</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149–154, doi:10.17660/ActaHortic.2018.1222.3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5. </w:t>
      </w:r>
      <w:r w:rsidRPr="002E47D1">
        <w:rPr>
          <w:rFonts w:ascii="Palatino Linotype" w:hAnsi="Palatino Linotype"/>
          <w:sz w:val="18"/>
        </w:rPr>
        <w:tab/>
        <w:t xml:space="preserve">Andersson-Sköld, Y.; Klingberg, J.; Gunnarsson, B.; Cullinane, K.; Gustafsson, I.; Hedblom, M.; Knez, I.; Lindberg, F.; Ode Sang, Å.; Pleijel, H.; et al. A framework for assessing urban greenery’s effects and valuing its ecosystem services. </w:t>
      </w:r>
      <w:r w:rsidRPr="002E47D1">
        <w:rPr>
          <w:rFonts w:ascii="Palatino Linotype" w:hAnsi="Palatino Linotype"/>
          <w:i/>
          <w:iCs/>
          <w:sz w:val="18"/>
        </w:rPr>
        <w:t>J. Environ. Manage.</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205</w:t>
      </w:r>
      <w:r w:rsidRPr="002E47D1">
        <w:rPr>
          <w:rFonts w:ascii="Palatino Linotype" w:hAnsi="Palatino Linotype"/>
          <w:sz w:val="18"/>
        </w:rPr>
        <w:t>, 274–285, doi:10.1016/j.jenvman.2017.09.07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6. </w:t>
      </w:r>
      <w:r w:rsidRPr="002E47D1">
        <w:rPr>
          <w:rFonts w:ascii="Palatino Linotype" w:hAnsi="Palatino Linotype"/>
          <w:sz w:val="18"/>
        </w:rPr>
        <w:tab/>
        <w:t xml:space="preserve">Nowak, D.J.; Crane, D.E. Carbon storage and sequestration by urban trees in the USA. </w:t>
      </w:r>
      <w:r w:rsidRPr="002E47D1">
        <w:rPr>
          <w:rFonts w:ascii="Palatino Linotype" w:hAnsi="Palatino Linotype"/>
          <w:i/>
          <w:iCs/>
          <w:sz w:val="18"/>
        </w:rPr>
        <w:t>Environ. Pollut.</w:t>
      </w:r>
      <w:r w:rsidRPr="002E47D1">
        <w:rPr>
          <w:rFonts w:ascii="Palatino Linotype" w:hAnsi="Palatino Linotype"/>
          <w:sz w:val="18"/>
        </w:rPr>
        <w:t xml:space="preserve"> </w:t>
      </w:r>
      <w:r w:rsidRPr="002E47D1">
        <w:rPr>
          <w:rFonts w:ascii="Palatino Linotype" w:hAnsi="Palatino Linotype"/>
          <w:b/>
          <w:bCs/>
          <w:sz w:val="18"/>
        </w:rPr>
        <w:t>2002</w:t>
      </w:r>
      <w:r w:rsidRPr="002E47D1">
        <w:rPr>
          <w:rFonts w:ascii="Palatino Linotype" w:hAnsi="Palatino Linotype"/>
          <w:sz w:val="18"/>
        </w:rPr>
        <w:t xml:space="preserve">, </w:t>
      </w:r>
      <w:r w:rsidRPr="002E47D1">
        <w:rPr>
          <w:rFonts w:ascii="Palatino Linotype" w:hAnsi="Palatino Linotype"/>
          <w:i/>
          <w:iCs/>
          <w:sz w:val="18"/>
        </w:rPr>
        <w:t>116</w:t>
      </w:r>
      <w:r w:rsidRPr="002E47D1">
        <w:rPr>
          <w:rFonts w:ascii="Palatino Linotype" w:hAnsi="Palatino Linotype"/>
          <w:sz w:val="18"/>
        </w:rPr>
        <w:t>, 381–389, doi:10.1016/S0269-7491(01)00214-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7. </w:t>
      </w:r>
      <w:r w:rsidRPr="002E47D1">
        <w:rPr>
          <w:rFonts w:ascii="Palatino Linotype" w:hAnsi="Palatino Linotype"/>
          <w:sz w:val="18"/>
        </w:rPr>
        <w:tab/>
        <w:t xml:space="preserve">Gratani, L.; Varone, L. Carbon sequestration by Quercus ilex L. and Quercus pubescens Willd. and their contribution to decreasing air temperature in Rome. </w:t>
      </w:r>
      <w:r w:rsidRPr="002E47D1">
        <w:rPr>
          <w:rFonts w:ascii="Palatino Linotype" w:hAnsi="Palatino Linotype"/>
          <w:i/>
          <w:iCs/>
          <w:sz w:val="18"/>
        </w:rPr>
        <w:t>Urban Ecosyst.</w:t>
      </w:r>
      <w:r w:rsidRPr="002E47D1">
        <w:rPr>
          <w:rFonts w:ascii="Palatino Linotype" w:hAnsi="Palatino Linotype"/>
          <w:sz w:val="18"/>
        </w:rPr>
        <w:t xml:space="preserve"> </w:t>
      </w:r>
      <w:r w:rsidRPr="002E47D1">
        <w:rPr>
          <w:rFonts w:ascii="Palatino Linotype" w:hAnsi="Palatino Linotype"/>
          <w:b/>
          <w:bCs/>
          <w:sz w:val="18"/>
        </w:rPr>
        <w:t>2006</w:t>
      </w:r>
      <w:r w:rsidRPr="002E47D1">
        <w:rPr>
          <w:rFonts w:ascii="Palatino Linotype" w:hAnsi="Palatino Linotype"/>
          <w:sz w:val="18"/>
        </w:rPr>
        <w:t xml:space="preserve">, </w:t>
      </w:r>
      <w:r w:rsidRPr="002E47D1">
        <w:rPr>
          <w:rFonts w:ascii="Palatino Linotype" w:hAnsi="Palatino Linotype"/>
          <w:i/>
          <w:iCs/>
          <w:sz w:val="18"/>
        </w:rPr>
        <w:t>9</w:t>
      </w:r>
      <w:r w:rsidRPr="002E47D1">
        <w:rPr>
          <w:rFonts w:ascii="Palatino Linotype" w:hAnsi="Palatino Linotype"/>
          <w:sz w:val="18"/>
        </w:rPr>
        <w:t>, 27–37, doi:10.1007/s11252-006-5527-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8. </w:t>
      </w:r>
      <w:r w:rsidRPr="002E47D1">
        <w:rPr>
          <w:rFonts w:ascii="Palatino Linotype" w:hAnsi="Palatino Linotype"/>
          <w:sz w:val="18"/>
        </w:rPr>
        <w:tab/>
        <w:t xml:space="preserve">Lindén, L.; Riikonen, A.; Setälä, H.; Yli-Pelkonen, V. Quantifying carbon stocks in urban parks under cold climate conditions.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49</w:t>
      </w:r>
      <w:r w:rsidRPr="002E47D1">
        <w:rPr>
          <w:rFonts w:ascii="Palatino Linotype" w:hAnsi="Palatino Linotype"/>
          <w:sz w:val="18"/>
        </w:rPr>
        <w:t>, 126633, doi:10.1016/j.ufug.2020.12663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39. </w:t>
      </w:r>
      <w:r w:rsidRPr="002E47D1">
        <w:rPr>
          <w:rFonts w:ascii="Palatino Linotype" w:hAnsi="Palatino Linotype"/>
          <w:sz w:val="18"/>
        </w:rPr>
        <w:tab/>
        <w:t xml:space="preserve">Marando, F.; Salvatori, E.; Sebastiani, A.; Fusaro, L.; Manes, F. Regulating Ecosystem Services and Green Infrastructure: assessment of Urban Heat Island effect mitigation in the municipality of Rome, Italy. </w:t>
      </w:r>
      <w:r w:rsidRPr="002E47D1">
        <w:rPr>
          <w:rFonts w:ascii="Palatino Linotype" w:hAnsi="Palatino Linotype"/>
          <w:i/>
          <w:iCs/>
          <w:sz w:val="18"/>
        </w:rPr>
        <w:t>Ecol. Model.</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392</w:t>
      </w:r>
      <w:r w:rsidRPr="002E47D1">
        <w:rPr>
          <w:rFonts w:ascii="Palatino Linotype" w:hAnsi="Palatino Linotype"/>
          <w:sz w:val="18"/>
        </w:rPr>
        <w:t>, 92–102, doi:10.1016/j.ecolmodel.2018.11.01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0. </w:t>
      </w:r>
      <w:r w:rsidRPr="002E47D1">
        <w:rPr>
          <w:rFonts w:ascii="Palatino Linotype" w:hAnsi="Palatino Linotype"/>
          <w:sz w:val="18"/>
        </w:rPr>
        <w:tab/>
        <w:t xml:space="preserve">Krayenhoff, E.S.; Jiang, T.; Christen, A.; Martilli, A.; Oke, T.R.; Bailey, B.N.; Nazarian, N.; Voogt, J.A.; Giometto, M.G.; Stastny, A.; et al. A multi-layer urban canopy meteorological model with trees (BEP-Tree): Street tree impacts on pedestrian-level climate. </w:t>
      </w:r>
      <w:r w:rsidRPr="002E47D1">
        <w:rPr>
          <w:rFonts w:ascii="Palatino Linotype" w:hAnsi="Palatino Linotype"/>
          <w:i/>
          <w:iCs/>
          <w:sz w:val="18"/>
        </w:rPr>
        <w:t>Urban Clim.</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32</w:t>
      </w:r>
      <w:r w:rsidRPr="002E47D1">
        <w:rPr>
          <w:rFonts w:ascii="Palatino Linotype" w:hAnsi="Palatino Linotype"/>
          <w:sz w:val="18"/>
        </w:rPr>
        <w:t>, 100590, doi:10.1016/j.uclim.2020.10059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1. </w:t>
      </w:r>
      <w:r w:rsidRPr="002E47D1">
        <w:rPr>
          <w:rFonts w:ascii="Palatino Linotype" w:hAnsi="Palatino Linotype"/>
          <w:sz w:val="18"/>
        </w:rPr>
        <w:tab/>
        <w:t xml:space="preserve">Morakinyo, T.E.; Ouyang, W.; Lau, K.K.-L.; Ren, C.; Ng, E. Right tree, right place (urban canyon): Tree species selection approach for optimum urban heat mitigation - development and evaluation. </w:t>
      </w:r>
      <w:r w:rsidRPr="002E47D1">
        <w:rPr>
          <w:rFonts w:ascii="Palatino Linotype" w:hAnsi="Palatino Linotype"/>
          <w:i/>
          <w:iCs/>
          <w:sz w:val="18"/>
        </w:rPr>
        <w:t>Sci. Total Environ.</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719</w:t>
      </w:r>
      <w:r w:rsidRPr="002E47D1">
        <w:rPr>
          <w:rFonts w:ascii="Palatino Linotype" w:hAnsi="Palatino Linotype"/>
          <w:sz w:val="18"/>
        </w:rPr>
        <w:t>, 137461, doi:10.1016/j.scitotenv.2020.13746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2. </w:t>
      </w:r>
      <w:r w:rsidRPr="002E47D1">
        <w:rPr>
          <w:rFonts w:ascii="Palatino Linotype" w:hAnsi="Palatino Linotype"/>
          <w:sz w:val="18"/>
        </w:rPr>
        <w:tab/>
        <w:t xml:space="preserve">Moghbel, M.; Erfanian Salim, R. Environmental benefits of green roofs on microclimate of Tehran with specific focus on air temperature, humidity and CO 2 content. </w:t>
      </w:r>
      <w:r w:rsidRPr="002E47D1">
        <w:rPr>
          <w:rFonts w:ascii="Palatino Linotype" w:hAnsi="Palatino Linotype"/>
          <w:i/>
          <w:iCs/>
          <w:sz w:val="18"/>
        </w:rPr>
        <w:t>Urban Clim.</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20</w:t>
      </w:r>
      <w:r w:rsidRPr="002E47D1">
        <w:rPr>
          <w:rFonts w:ascii="Palatino Linotype" w:hAnsi="Palatino Linotype"/>
          <w:sz w:val="18"/>
        </w:rPr>
        <w:t>, 46–58, doi:10.1016/j.uclim.2017.02.01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3. </w:t>
      </w:r>
      <w:r w:rsidRPr="002E47D1">
        <w:rPr>
          <w:rFonts w:ascii="Palatino Linotype" w:hAnsi="Palatino Linotype"/>
          <w:sz w:val="18"/>
        </w:rPr>
        <w:tab/>
        <w:t xml:space="preserve">Chen, X.; Zhao, P.; Hu, Y.; Ouyang, L.; Zhu, L.; Ni, G. Canopy transpiration and its cooling effect of three urban tree species in a subtropical city- Guangzhou, China.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43</w:t>
      </w:r>
      <w:r w:rsidRPr="002E47D1">
        <w:rPr>
          <w:rFonts w:ascii="Palatino Linotype" w:hAnsi="Palatino Linotype"/>
          <w:sz w:val="18"/>
        </w:rPr>
        <w:t>, 126368, doi:10.1016/j.ufug.2019.12636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4. </w:t>
      </w:r>
      <w:r w:rsidRPr="002E47D1">
        <w:rPr>
          <w:rFonts w:ascii="Palatino Linotype" w:hAnsi="Palatino Linotype"/>
          <w:sz w:val="18"/>
        </w:rPr>
        <w:tab/>
        <w:t xml:space="preserve">Lee, K.H.; Ehsani, R.; Castle, W.S. A laser scanning system for estimating wind velocity reduction through tree windbreaks. </w:t>
      </w:r>
      <w:r w:rsidRPr="002E47D1">
        <w:rPr>
          <w:rFonts w:ascii="Palatino Linotype" w:hAnsi="Palatino Linotype"/>
          <w:i/>
          <w:iCs/>
          <w:sz w:val="18"/>
        </w:rPr>
        <w:t>Comput. Electron. Agric.</w:t>
      </w:r>
      <w:r w:rsidRPr="002E47D1">
        <w:rPr>
          <w:rFonts w:ascii="Palatino Linotype" w:hAnsi="Palatino Linotype"/>
          <w:sz w:val="18"/>
        </w:rPr>
        <w:t xml:space="preserve"> </w:t>
      </w:r>
      <w:r w:rsidRPr="002E47D1">
        <w:rPr>
          <w:rFonts w:ascii="Palatino Linotype" w:hAnsi="Palatino Linotype"/>
          <w:b/>
          <w:bCs/>
          <w:sz w:val="18"/>
        </w:rPr>
        <w:t>2010</w:t>
      </w:r>
      <w:r w:rsidRPr="002E47D1">
        <w:rPr>
          <w:rFonts w:ascii="Palatino Linotype" w:hAnsi="Palatino Linotype"/>
          <w:sz w:val="18"/>
        </w:rPr>
        <w:t xml:space="preserve">, </w:t>
      </w:r>
      <w:r w:rsidRPr="002E47D1">
        <w:rPr>
          <w:rFonts w:ascii="Palatino Linotype" w:hAnsi="Palatino Linotype"/>
          <w:i/>
          <w:iCs/>
          <w:sz w:val="18"/>
        </w:rPr>
        <w:t>73</w:t>
      </w:r>
      <w:r w:rsidRPr="002E47D1">
        <w:rPr>
          <w:rFonts w:ascii="Palatino Linotype" w:hAnsi="Palatino Linotype"/>
          <w:sz w:val="18"/>
        </w:rPr>
        <w:t>, 1–6, doi:10.1016/j.compag.2010.03.00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5. </w:t>
      </w:r>
      <w:r w:rsidRPr="002E47D1">
        <w:rPr>
          <w:rFonts w:ascii="Palatino Linotype" w:hAnsi="Palatino Linotype"/>
          <w:sz w:val="18"/>
        </w:rPr>
        <w:tab/>
        <w:t xml:space="preserve">Hefny Salim, M.; Heinke Schlünzen, K.; Grawe, D. Including trees in the numerical simulations of the wind flow in urban areas: Should we care? </w:t>
      </w:r>
      <w:r w:rsidRPr="002E47D1">
        <w:rPr>
          <w:rFonts w:ascii="Palatino Linotype" w:hAnsi="Palatino Linotype"/>
          <w:i/>
          <w:iCs/>
          <w:sz w:val="18"/>
        </w:rPr>
        <w:t>J. Wind Eng. Ind. Aerodyn.</w:t>
      </w:r>
      <w:r w:rsidRPr="002E47D1">
        <w:rPr>
          <w:rFonts w:ascii="Palatino Linotype" w:hAnsi="Palatino Linotype"/>
          <w:sz w:val="18"/>
        </w:rPr>
        <w:t xml:space="preserve"> </w:t>
      </w:r>
      <w:r w:rsidRPr="002E47D1">
        <w:rPr>
          <w:rFonts w:ascii="Palatino Linotype" w:hAnsi="Palatino Linotype"/>
          <w:b/>
          <w:bCs/>
          <w:sz w:val="18"/>
        </w:rPr>
        <w:t>2015</w:t>
      </w:r>
      <w:r w:rsidRPr="002E47D1">
        <w:rPr>
          <w:rFonts w:ascii="Palatino Linotype" w:hAnsi="Palatino Linotype"/>
          <w:sz w:val="18"/>
        </w:rPr>
        <w:t xml:space="preserve">, </w:t>
      </w:r>
      <w:r w:rsidRPr="002E47D1">
        <w:rPr>
          <w:rFonts w:ascii="Palatino Linotype" w:hAnsi="Palatino Linotype"/>
          <w:i/>
          <w:iCs/>
          <w:sz w:val="18"/>
        </w:rPr>
        <w:t>144</w:t>
      </w:r>
      <w:r w:rsidRPr="002E47D1">
        <w:rPr>
          <w:rFonts w:ascii="Palatino Linotype" w:hAnsi="Palatino Linotype"/>
          <w:sz w:val="18"/>
        </w:rPr>
        <w:t>, 84–95, doi:10.1016/j.jweia.2015.05.00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6. </w:t>
      </w:r>
      <w:r w:rsidRPr="002E47D1">
        <w:rPr>
          <w:rFonts w:ascii="Palatino Linotype" w:hAnsi="Palatino Linotype"/>
          <w:sz w:val="18"/>
        </w:rPr>
        <w:tab/>
        <w:t xml:space="preserve">Kang, G.; Kim, J.-J.; Choi, W. Computational fluid dynamics simulation of tree effects on pedestrian wind comfort in an urban area. </w:t>
      </w:r>
      <w:r w:rsidRPr="002E47D1">
        <w:rPr>
          <w:rFonts w:ascii="Palatino Linotype" w:hAnsi="Palatino Linotype"/>
          <w:i/>
          <w:iCs/>
          <w:sz w:val="18"/>
        </w:rPr>
        <w:t>Sustain. Cities Soc.</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56</w:t>
      </w:r>
      <w:r w:rsidRPr="002E47D1">
        <w:rPr>
          <w:rFonts w:ascii="Palatino Linotype" w:hAnsi="Palatino Linotype"/>
          <w:sz w:val="18"/>
        </w:rPr>
        <w:t>, 102086, doi:10.1016/j.scs.2020.102086.</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7. </w:t>
      </w:r>
      <w:r w:rsidRPr="002E47D1">
        <w:rPr>
          <w:rFonts w:ascii="Palatino Linotype" w:hAnsi="Palatino Linotype"/>
          <w:sz w:val="18"/>
        </w:rPr>
        <w:tab/>
        <w:t xml:space="preserve">Puzachenko, Y.; Sandlersky, R.; Sankovski, A. Methods of Evaluating Thermodynamic Properties of Landscape Cover Using Multispectral Reflected Radiation Measurements by the Landsat Satellite. </w:t>
      </w:r>
      <w:r w:rsidRPr="002E47D1">
        <w:rPr>
          <w:rFonts w:ascii="Palatino Linotype" w:hAnsi="Palatino Linotype"/>
          <w:i/>
          <w:iCs/>
          <w:sz w:val="18"/>
        </w:rPr>
        <w:t>Entropy</w:t>
      </w:r>
      <w:r w:rsidRPr="002E47D1">
        <w:rPr>
          <w:rFonts w:ascii="Palatino Linotype" w:hAnsi="Palatino Linotype"/>
          <w:sz w:val="18"/>
        </w:rPr>
        <w:t xml:space="preserve"> </w:t>
      </w:r>
      <w:r w:rsidRPr="002E47D1">
        <w:rPr>
          <w:rFonts w:ascii="Palatino Linotype" w:hAnsi="Palatino Linotype"/>
          <w:b/>
          <w:bCs/>
          <w:sz w:val="18"/>
        </w:rPr>
        <w:t>2013</w:t>
      </w:r>
      <w:r w:rsidRPr="002E47D1">
        <w:rPr>
          <w:rFonts w:ascii="Palatino Linotype" w:hAnsi="Palatino Linotype"/>
          <w:sz w:val="18"/>
        </w:rPr>
        <w:t xml:space="preserve">, </w:t>
      </w:r>
      <w:r w:rsidRPr="002E47D1">
        <w:rPr>
          <w:rFonts w:ascii="Palatino Linotype" w:hAnsi="Palatino Linotype"/>
          <w:i/>
          <w:iCs/>
          <w:sz w:val="18"/>
        </w:rPr>
        <w:t>15</w:t>
      </w:r>
      <w:r w:rsidRPr="002E47D1">
        <w:rPr>
          <w:rFonts w:ascii="Palatino Linotype" w:hAnsi="Palatino Linotype"/>
          <w:sz w:val="18"/>
        </w:rPr>
        <w:t>, 3970–3982, doi:10.3390/e1509397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8. </w:t>
      </w:r>
      <w:r w:rsidRPr="002E47D1">
        <w:rPr>
          <w:rFonts w:ascii="Palatino Linotype" w:hAnsi="Palatino Linotype"/>
          <w:sz w:val="18"/>
        </w:rPr>
        <w:tab/>
        <w:t xml:space="preserve">Puzachenko, Yu.G.; Sandlersky, R.B.; Krenke, A.N.; Puzachenko, Yu.M. Multispectral remote information in forest research. </w:t>
      </w:r>
      <w:r w:rsidRPr="002E47D1">
        <w:rPr>
          <w:rFonts w:ascii="Palatino Linotype" w:hAnsi="Palatino Linotype"/>
          <w:i/>
          <w:iCs/>
          <w:sz w:val="18"/>
        </w:rPr>
        <w:t>Contemp. Probl. Ecol.</w:t>
      </w:r>
      <w:r w:rsidRPr="002E47D1">
        <w:rPr>
          <w:rFonts w:ascii="Palatino Linotype" w:hAnsi="Palatino Linotype"/>
          <w:sz w:val="18"/>
        </w:rPr>
        <w:t xml:space="preserve"> </w:t>
      </w:r>
      <w:r w:rsidRPr="002E47D1">
        <w:rPr>
          <w:rFonts w:ascii="Palatino Linotype" w:hAnsi="Palatino Linotype"/>
          <w:b/>
          <w:bCs/>
          <w:sz w:val="18"/>
        </w:rPr>
        <w:t>2014</w:t>
      </w:r>
      <w:r w:rsidRPr="002E47D1">
        <w:rPr>
          <w:rFonts w:ascii="Palatino Linotype" w:hAnsi="Palatino Linotype"/>
          <w:sz w:val="18"/>
        </w:rPr>
        <w:t xml:space="preserve">, </w:t>
      </w:r>
      <w:r w:rsidRPr="002E47D1">
        <w:rPr>
          <w:rFonts w:ascii="Palatino Linotype" w:hAnsi="Palatino Linotype"/>
          <w:i/>
          <w:iCs/>
          <w:sz w:val="18"/>
        </w:rPr>
        <w:t>7</w:t>
      </w:r>
      <w:r w:rsidRPr="002E47D1">
        <w:rPr>
          <w:rFonts w:ascii="Palatino Linotype" w:hAnsi="Palatino Linotype"/>
          <w:sz w:val="18"/>
        </w:rPr>
        <w:t>, 838–854, doi:10.1134/S199542551407008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49. </w:t>
      </w:r>
      <w:r w:rsidRPr="002E47D1">
        <w:rPr>
          <w:rFonts w:ascii="Palatino Linotype" w:hAnsi="Palatino Linotype"/>
          <w:sz w:val="18"/>
        </w:rPr>
        <w:tab/>
        <w:t xml:space="preserve">Marchionni, V.; Guyot, A.; Tapper, N.; Walker, J.P.; Daly, E. Water balance and tree water use dynamics in remnant urban reserves. </w:t>
      </w:r>
      <w:r w:rsidRPr="002E47D1">
        <w:rPr>
          <w:rFonts w:ascii="Palatino Linotype" w:hAnsi="Palatino Linotype"/>
          <w:i/>
          <w:iCs/>
          <w:sz w:val="18"/>
        </w:rPr>
        <w:t>J. Hydrol.</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575</w:t>
      </w:r>
      <w:r w:rsidRPr="002E47D1">
        <w:rPr>
          <w:rFonts w:ascii="Palatino Linotype" w:hAnsi="Palatino Linotype"/>
          <w:sz w:val="18"/>
        </w:rPr>
        <w:t>, 343–353, doi:10.1016/j.jhydrol.2019.05.02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0. </w:t>
      </w:r>
      <w:r w:rsidRPr="002E47D1">
        <w:rPr>
          <w:rFonts w:ascii="Palatino Linotype" w:hAnsi="Palatino Linotype"/>
          <w:sz w:val="18"/>
        </w:rPr>
        <w:tab/>
        <w:t xml:space="preserve">Urban, J.; Rubtsov, A.V.; Urban, A.V.; Shashkin, A.V.; Benkova, V.E. Canopy transpiration of a Larix sibirica and Pinus sylvestris forest in Central Siberia. </w:t>
      </w:r>
      <w:r w:rsidRPr="002E47D1">
        <w:rPr>
          <w:rFonts w:ascii="Palatino Linotype" w:hAnsi="Palatino Linotype"/>
          <w:i/>
          <w:iCs/>
          <w:sz w:val="18"/>
        </w:rPr>
        <w:t>Agric. For. Meteorol.</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271</w:t>
      </w:r>
      <w:r w:rsidRPr="002E47D1">
        <w:rPr>
          <w:rFonts w:ascii="Palatino Linotype" w:hAnsi="Palatino Linotype"/>
          <w:sz w:val="18"/>
        </w:rPr>
        <w:t>, 64–72, doi:10.1016/j.agrformet.2019.02.03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1. </w:t>
      </w:r>
      <w:r w:rsidRPr="002E47D1">
        <w:rPr>
          <w:rFonts w:ascii="Palatino Linotype" w:hAnsi="Palatino Linotype"/>
          <w:sz w:val="18"/>
        </w:rPr>
        <w:tab/>
        <w:t xml:space="preserve">Zölch, T.; Henze, L.; Keilholz, P.; Pauleit, S. Regulating urban surface runoff through nature-based solutions – An assessment at the micro-scale. </w:t>
      </w:r>
      <w:r w:rsidRPr="002E47D1">
        <w:rPr>
          <w:rFonts w:ascii="Palatino Linotype" w:hAnsi="Palatino Linotype"/>
          <w:i/>
          <w:iCs/>
          <w:sz w:val="18"/>
        </w:rPr>
        <w:t>Environ. Res.</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157</w:t>
      </w:r>
      <w:r w:rsidRPr="002E47D1">
        <w:rPr>
          <w:rFonts w:ascii="Palatino Linotype" w:hAnsi="Palatino Linotype"/>
          <w:sz w:val="18"/>
        </w:rPr>
        <w:t>, 135–144, doi:10.1016/j.envres.2017.05.02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2. </w:t>
      </w:r>
      <w:r w:rsidRPr="002E47D1">
        <w:rPr>
          <w:rFonts w:ascii="Palatino Linotype" w:hAnsi="Palatino Linotype"/>
          <w:sz w:val="18"/>
        </w:rPr>
        <w:tab/>
        <w:t xml:space="preserve">Pereira, F.L.; Gash, J.H.C.; David, J.S.; Valente, F. Evaporation of intercepted rainfall from isolated evergreen oak trees: Do the crowns behave as wet bulbs? </w:t>
      </w:r>
      <w:r w:rsidRPr="002E47D1">
        <w:rPr>
          <w:rFonts w:ascii="Palatino Linotype" w:hAnsi="Palatino Linotype"/>
          <w:i/>
          <w:iCs/>
          <w:sz w:val="18"/>
        </w:rPr>
        <w:t>Agric. For. Meteorol.</w:t>
      </w:r>
      <w:r w:rsidRPr="002E47D1">
        <w:rPr>
          <w:rFonts w:ascii="Palatino Linotype" w:hAnsi="Palatino Linotype"/>
          <w:sz w:val="18"/>
        </w:rPr>
        <w:t xml:space="preserve"> </w:t>
      </w:r>
      <w:r w:rsidRPr="002E47D1">
        <w:rPr>
          <w:rFonts w:ascii="Palatino Linotype" w:hAnsi="Palatino Linotype"/>
          <w:b/>
          <w:bCs/>
          <w:sz w:val="18"/>
        </w:rPr>
        <w:t>2009</w:t>
      </w:r>
      <w:r w:rsidRPr="002E47D1">
        <w:rPr>
          <w:rFonts w:ascii="Palatino Linotype" w:hAnsi="Palatino Linotype"/>
          <w:sz w:val="18"/>
        </w:rPr>
        <w:t xml:space="preserve">, </w:t>
      </w:r>
      <w:r w:rsidRPr="002E47D1">
        <w:rPr>
          <w:rFonts w:ascii="Palatino Linotype" w:hAnsi="Palatino Linotype"/>
          <w:i/>
          <w:iCs/>
          <w:sz w:val="18"/>
        </w:rPr>
        <w:t>149</w:t>
      </w:r>
      <w:r w:rsidRPr="002E47D1">
        <w:rPr>
          <w:rFonts w:ascii="Palatino Linotype" w:hAnsi="Palatino Linotype"/>
          <w:sz w:val="18"/>
        </w:rPr>
        <w:t>, 667–679, doi:10.1016/j.agrformet.2008.10.01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3. </w:t>
      </w:r>
      <w:r w:rsidRPr="002E47D1">
        <w:rPr>
          <w:rFonts w:ascii="Palatino Linotype" w:hAnsi="Palatino Linotype"/>
          <w:sz w:val="18"/>
        </w:rPr>
        <w:tab/>
        <w:t xml:space="preserve">Smets, V.; Wirion, C.; Bauwens, W.; Hermy, M.; Somers, B.; Verbeiren, B. The importance of city trees for reducing net rainfall: comparing measurements and simulations. </w:t>
      </w:r>
      <w:r w:rsidRPr="002E47D1">
        <w:rPr>
          <w:rFonts w:ascii="Palatino Linotype" w:hAnsi="Palatino Linotype"/>
          <w:i/>
          <w:iCs/>
          <w:sz w:val="18"/>
        </w:rPr>
        <w:t>Hydrol. Earth Syst. Sci.</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23</w:t>
      </w:r>
      <w:r w:rsidRPr="002E47D1">
        <w:rPr>
          <w:rFonts w:ascii="Palatino Linotype" w:hAnsi="Palatino Linotype"/>
          <w:sz w:val="18"/>
        </w:rPr>
        <w:t>, 3865–3884, doi:10.5194/hess-23-3865-2019.</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4. </w:t>
      </w:r>
      <w:r w:rsidRPr="002E47D1">
        <w:rPr>
          <w:rFonts w:ascii="Palatino Linotype" w:hAnsi="Palatino Linotype"/>
          <w:sz w:val="18"/>
        </w:rPr>
        <w:tab/>
        <w:t xml:space="preserve">Valente, F.; Gash, J.H.; Nóbrega, C.; David, J.S.; Pereira, F.L. Modelling rainfall interception by an olive-grove/pasture system with a sparse tree canopy. </w:t>
      </w:r>
      <w:r w:rsidRPr="002E47D1">
        <w:rPr>
          <w:rFonts w:ascii="Palatino Linotype" w:hAnsi="Palatino Linotype"/>
          <w:i/>
          <w:iCs/>
          <w:sz w:val="18"/>
        </w:rPr>
        <w:t>J. Hydrol.</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581</w:t>
      </w:r>
      <w:r w:rsidRPr="002E47D1">
        <w:rPr>
          <w:rFonts w:ascii="Palatino Linotype" w:hAnsi="Palatino Linotype"/>
          <w:sz w:val="18"/>
        </w:rPr>
        <w:t>, 124417, doi:10.1016/j.jhydrol.2019.12441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5. </w:t>
      </w:r>
      <w:r w:rsidRPr="002E47D1">
        <w:rPr>
          <w:rFonts w:ascii="Palatino Linotype" w:hAnsi="Palatino Linotype"/>
          <w:sz w:val="18"/>
        </w:rPr>
        <w:tab/>
        <w:t xml:space="preserve">Nowak, D.J.; Crane, D.E.; Stevens, J.C. Air pollution removal by urban trees and shrubs in the United States.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06</w:t>
      </w:r>
      <w:r w:rsidRPr="002E47D1">
        <w:rPr>
          <w:rFonts w:ascii="Palatino Linotype" w:hAnsi="Palatino Linotype"/>
          <w:sz w:val="18"/>
        </w:rPr>
        <w:t xml:space="preserve">, </w:t>
      </w:r>
      <w:r w:rsidRPr="002E47D1">
        <w:rPr>
          <w:rFonts w:ascii="Palatino Linotype" w:hAnsi="Palatino Linotype"/>
          <w:i/>
          <w:iCs/>
          <w:sz w:val="18"/>
        </w:rPr>
        <w:t>4</w:t>
      </w:r>
      <w:r w:rsidRPr="002E47D1">
        <w:rPr>
          <w:rFonts w:ascii="Palatino Linotype" w:hAnsi="Palatino Linotype"/>
          <w:sz w:val="18"/>
        </w:rPr>
        <w:t>, 115–123, doi:10.1016/j.ufug.2006.01.00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6. </w:t>
      </w:r>
      <w:r w:rsidRPr="002E47D1">
        <w:rPr>
          <w:rFonts w:ascii="Palatino Linotype" w:hAnsi="Palatino Linotype"/>
          <w:sz w:val="18"/>
        </w:rPr>
        <w:tab/>
        <w:t xml:space="preserve">Hirabayashi, S.; Kroll, C.N.; Nowak, D.J. i-Tree Eco Dry Deposition Model Descriptions. </w:t>
      </w:r>
      <w:r w:rsidRPr="002E47D1">
        <w:rPr>
          <w:rFonts w:ascii="Palatino Linotype" w:hAnsi="Palatino Linotype"/>
          <w:b/>
          <w:bCs/>
          <w:sz w:val="18"/>
        </w:rPr>
        <w:t>2012</w:t>
      </w:r>
      <w:r w:rsidRPr="002E47D1">
        <w:rPr>
          <w:rFonts w:ascii="Palatino Linotype" w:hAnsi="Palatino Linotype"/>
          <w:sz w:val="18"/>
        </w:rPr>
        <w:t>, 36.</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7. </w:t>
      </w:r>
      <w:r w:rsidRPr="002E47D1">
        <w:rPr>
          <w:rFonts w:ascii="Palatino Linotype" w:hAnsi="Palatino Linotype"/>
          <w:sz w:val="18"/>
        </w:rPr>
        <w:tab/>
        <w:t xml:space="preserve">Sæbø, A.; Popek, R.; Nawrot, B.; Hanslin, H.M.; Gawronska, H.; Gawronski, S.W. Plant species differences in particulate matter accumulation on leaf surfaces. </w:t>
      </w:r>
      <w:r w:rsidRPr="002E47D1">
        <w:rPr>
          <w:rFonts w:ascii="Palatino Linotype" w:hAnsi="Palatino Linotype"/>
          <w:i/>
          <w:iCs/>
          <w:sz w:val="18"/>
        </w:rPr>
        <w:t>Sci. Total Environ.</w:t>
      </w:r>
      <w:r w:rsidRPr="002E47D1">
        <w:rPr>
          <w:rFonts w:ascii="Palatino Linotype" w:hAnsi="Palatino Linotype"/>
          <w:sz w:val="18"/>
        </w:rPr>
        <w:t xml:space="preserve"> </w:t>
      </w:r>
      <w:r w:rsidRPr="002E47D1">
        <w:rPr>
          <w:rFonts w:ascii="Palatino Linotype" w:hAnsi="Palatino Linotype"/>
          <w:b/>
          <w:bCs/>
          <w:sz w:val="18"/>
        </w:rPr>
        <w:t>2012</w:t>
      </w:r>
      <w:r w:rsidRPr="002E47D1">
        <w:rPr>
          <w:rFonts w:ascii="Palatino Linotype" w:hAnsi="Palatino Linotype"/>
          <w:sz w:val="18"/>
        </w:rPr>
        <w:t xml:space="preserve">, </w:t>
      </w:r>
      <w:r w:rsidRPr="002E47D1">
        <w:rPr>
          <w:rFonts w:ascii="Palatino Linotype" w:hAnsi="Palatino Linotype"/>
          <w:i/>
          <w:iCs/>
          <w:sz w:val="18"/>
        </w:rPr>
        <w:t>427–428</w:t>
      </w:r>
      <w:r w:rsidRPr="002E47D1">
        <w:rPr>
          <w:rFonts w:ascii="Palatino Linotype" w:hAnsi="Palatino Linotype"/>
          <w:sz w:val="18"/>
        </w:rPr>
        <w:t>, 347–354, doi:10.1016/j.scitotenv.2012.03.08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8. </w:t>
      </w:r>
      <w:r w:rsidRPr="002E47D1">
        <w:rPr>
          <w:rFonts w:ascii="Palatino Linotype" w:hAnsi="Palatino Linotype"/>
          <w:sz w:val="18"/>
        </w:rPr>
        <w:tab/>
        <w:t xml:space="preserve">Schepaschenko, D.; Moltchanova, E.; Shvidenko, A.; Blyshchyk, V.; Dmitriev, E.; Martynenko, O.; See, L.; Kraxner, F. Improved Estimates of Biomass Expansion Factors for Russian Forests. </w:t>
      </w:r>
      <w:r w:rsidRPr="002E47D1">
        <w:rPr>
          <w:rFonts w:ascii="Palatino Linotype" w:hAnsi="Palatino Linotype"/>
          <w:i/>
          <w:iCs/>
          <w:sz w:val="18"/>
        </w:rPr>
        <w:t>Forests</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9</w:t>
      </w:r>
      <w:r w:rsidRPr="002E47D1">
        <w:rPr>
          <w:rFonts w:ascii="Palatino Linotype" w:hAnsi="Palatino Linotype"/>
          <w:sz w:val="18"/>
        </w:rPr>
        <w:t>, 312, doi:10.3390/f906031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59. </w:t>
      </w:r>
      <w:r w:rsidRPr="002E47D1">
        <w:rPr>
          <w:rFonts w:ascii="Palatino Linotype" w:hAnsi="Palatino Linotype"/>
          <w:sz w:val="18"/>
        </w:rPr>
        <w:tab/>
        <w:t xml:space="preserve">Granier, A. Une nouvelle méthode pour la mesure du flux de sève brute dans le tronc des arbres. </w:t>
      </w:r>
      <w:r w:rsidRPr="002E47D1">
        <w:rPr>
          <w:rFonts w:ascii="Palatino Linotype" w:hAnsi="Palatino Linotype"/>
          <w:i/>
          <w:iCs/>
          <w:sz w:val="18"/>
        </w:rPr>
        <w:t>Ann. Sci. For.</w:t>
      </w:r>
      <w:r w:rsidRPr="002E47D1">
        <w:rPr>
          <w:rFonts w:ascii="Palatino Linotype" w:hAnsi="Palatino Linotype"/>
          <w:sz w:val="18"/>
        </w:rPr>
        <w:t xml:space="preserve"> </w:t>
      </w:r>
      <w:r w:rsidRPr="002E47D1">
        <w:rPr>
          <w:rFonts w:ascii="Palatino Linotype" w:hAnsi="Palatino Linotype"/>
          <w:b/>
          <w:bCs/>
          <w:sz w:val="18"/>
        </w:rPr>
        <w:t>1985</w:t>
      </w:r>
      <w:r w:rsidRPr="002E47D1">
        <w:rPr>
          <w:rFonts w:ascii="Palatino Linotype" w:hAnsi="Palatino Linotype"/>
          <w:sz w:val="18"/>
        </w:rPr>
        <w:t xml:space="preserve">, </w:t>
      </w:r>
      <w:r w:rsidRPr="002E47D1">
        <w:rPr>
          <w:rFonts w:ascii="Palatino Linotype" w:hAnsi="Palatino Linotype"/>
          <w:i/>
          <w:iCs/>
          <w:sz w:val="18"/>
        </w:rPr>
        <w:t>42</w:t>
      </w:r>
      <w:r w:rsidRPr="002E47D1">
        <w:rPr>
          <w:rFonts w:ascii="Palatino Linotype" w:hAnsi="Palatino Linotype"/>
          <w:sz w:val="18"/>
        </w:rPr>
        <w:t>, 193–200, doi:10.1051/forest:1985020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0. </w:t>
      </w:r>
      <w:r w:rsidRPr="002E47D1">
        <w:rPr>
          <w:rFonts w:ascii="Palatino Linotype" w:hAnsi="Palatino Linotype"/>
          <w:sz w:val="18"/>
        </w:rPr>
        <w:tab/>
        <w:t xml:space="preserve">Do, F.C.; Isarangkool Na Ayutthaya, S.; Rocheteau, A. Transient thermal dissipation method for xylem sap flow measurement: implementation with a single probe. </w:t>
      </w:r>
      <w:r w:rsidRPr="002E47D1">
        <w:rPr>
          <w:rFonts w:ascii="Palatino Linotype" w:hAnsi="Palatino Linotype"/>
          <w:i/>
          <w:iCs/>
          <w:sz w:val="18"/>
        </w:rPr>
        <w:t>Tree Physiol.</w:t>
      </w:r>
      <w:r w:rsidRPr="002E47D1">
        <w:rPr>
          <w:rFonts w:ascii="Palatino Linotype" w:hAnsi="Palatino Linotype"/>
          <w:sz w:val="18"/>
        </w:rPr>
        <w:t xml:space="preserve"> </w:t>
      </w:r>
      <w:r w:rsidRPr="002E47D1">
        <w:rPr>
          <w:rFonts w:ascii="Palatino Linotype" w:hAnsi="Palatino Linotype"/>
          <w:b/>
          <w:bCs/>
          <w:sz w:val="18"/>
        </w:rPr>
        <w:t>2011</w:t>
      </w:r>
      <w:r w:rsidRPr="002E47D1">
        <w:rPr>
          <w:rFonts w:ascii="Palatino Linotype" w:hAnsi="Palatino Linotype"/>
          <w:sz w:val="18"/>
        </w:rPr>
        <w:t xml:space="preserve">, </w:t>
      </w:r>
      <w:r w:rsidRPr="002E47D1">
        <w:rPr>
          <w:rFonts w:ascii="Palatino Linotype" w:hAnsi="Palatino Linotype"/>
          <w:i/>
          <w:iCs/>
          <w:sz w:val="18"/>
        </w:rPr>
        <w:t>31</w:t>
      </w:r>
      <w:r w:rsidRPr="002E47D1">
        <w:rPr>
          <w:rFonts w:ascii="Palatino Linotype" w:hAnsi="Palatino Linotype"/>
          <w:sz w:val="18"/>
        </w:rPr>
        <w:t>, 369–380, doi:10.1093/treephys/tpr02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1. </w:t>
      </w:r>
      <w:r w:rsidRPr="002E47D1">
        <w:rPr>
          <w:rFonts w:ascii="Palatino Linotype" w:hAnsi="Palatino Linotype"/>
          <w:sz w:val="18"/>
        </w:rPr>
        <w:tab/>
        <w:t xml:space="preserve">Wang, X.; Liu, F.; Wang, C. Towards a standardized protocol for measuring leaf area index in deciduous forests with litterfall collection. </w:t>
      </w:r>
      <w:r w:rsidRPr="002E47D1">
        <w:rPr>
          <w:rFonts w:ascii="Palatino Linotype" w:hAnsi="Palatino Linotype"/>
          <w:i/>
          <w:iCs/>
          <w:sz w:val="18"/>
        </w:rPr>
        <w:t>For. Ecol. Manag.</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447</w:t>
      </w:r>
      <w:r w:rsidRPr="002E47D1">
        <w:rPr>
          <w:rFonts w:ascii="Palatino Linotype" w:hAnsi="Palatino Linotype"/>
          <w:sz w:val="18"/>
        </w:rPr>
        <w:t>, 87–94, doi:10.1016/j.foreco.2019.05.05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2. </w:t>
      </w:r>
      <w:r w:rsidRPr="002E47D1">
        <w:rPr>
          <w:rFonts w:ascii="Palatino Linotype" w:hAnsi="Palatino Linotype"/>
          <w:sz w:val="18"/>
        </w:rPr>
        <w:tab/>
        <w:t xml:space="preserve">Yan, G.; Hu, R.; Luo, J.; Weiss, M.; Jiang, H.; Mu, X.; Xie, D.; Zhang, W. Review of indirect optical measurements of leaf area index: Recent advances, challenges, and perspectives. </w:t>
      </w:r>
      <w:r w:rsidRPr="002E47D1">
        <w:rPr>
          <w:rFonts w:ascii="Palatino Linotype" w:hAnsi="Palatino Linotype"/>
          <w:i/>
          <w:iCs/>
          <w:sz w:val="18"/>
        </w:rPr>
        <w:t>Agric. For. Meteorol.</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265</w:t>
      </w:r>
      <w:r w:rsidRPr="002E47D1">
        <w:rPr>
          <w:rFonts w:ascii="Palatino Linotype" w:hAnsi="Palatino Linotype"/>
          <w:sz w:val="18"/>
        </w:rPr>
        <w:t>, 390–411, doi:10.1016/j.agrformet.2018.11.03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3. </w:t>
      </w:r>
      <w:r w:rsidRPr="002E47D1">
        <w:rPr>
          <w:rFonts w:ascii="Palatino Linotype" w:hAnsi="Palatino Linotype"/>
          <w:sz w:val="18"/>
        </w:rPr>
        <w:tab/>
        <w:t xml:space="preserve">Neinavaz, E.; Skidmore, A.K.; Darvishzadeh, R.; Groen, T.A. Retrieval of leaf area index in different plant species using thermal hyperspectral data. </w:t>
      </w:r>
      <w:r w:rsidRPr="002E47D1">
        <w:rPr>
          <w:rFonts w:ascii="Palatino Linotype" w:hAnsi="Palatino Linotype"/>
          <w:i/>
          <w:iCs/>
          <w:sz w:val="18"/>
        </w:rPr>
        <w:t>ISPRS J. Photogramm. Remote Sens.</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119</w:t>
      </w:r>
      <w:r w:rsidRPr="002E47D1">
        <w:rPr>
          <w:rFonts w:ascii="Palatino Linotype" w:hAnsi="Palatino Linotype"/>
          <w:sz w:val="18"/>
        </w:rPr>
        <w:t>, 390–401, doi:10.1016/j.isprsjprs.2016.07.00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4. </w:t>
      </w:r>
      <w:r w:rsidRPr="002E47D1">
        <w:rPr>
          <w:rFonts w:ascii="Palatino Linotype" w:hAnsi="Palatino Linotype"/>
          <w:sz w:val="18"/>
        </w:rPr>
        <w:tab/>
        <w:t xml:space="preserve">R Core Team </w:t>
      </w:r>
      <w:r w:rsidRPr="002E47D1">
        <w:rPr>
          <w:rFonts w:ascii="Palatino Linotype" w:hAnsi="Palatino Linotype"/>
          <w:i/>
          <w:iCs/>
          <w:sz w:val="18"/>
        </w:rPr>
        <w:t>R: A language and environment for statistical computing.</w:t>
      </w:r>
      <w:r w:rsidRPr="002E47D1">
        <w:rPr>
          <w:rFonts w:ascii="Palatino Linotype" w:hAnsi="Palatino Linotype"/>
          <w:sz w:val="18"/>
        </w:rPr>
        <w:t>; R Foundation for Statistical Computing: Vienna, Austria, 201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5. </w:t>
      </w:r>
      <w:r w:rsidRPr="002E47D1">
        <w:rPr>
          <w:rFonts w:ascii="Palatino Linotype" w:hAnsi="Palatino Linotype"/>
          <w:sz w:val="18"/>
        </w:rPr>
        <w:tab/>
        <w:t xml:space="preserve">Moser-Reischl, A.; Rahman, M.A.; Pauleit, S.; Pretzsch, H.; Rötzer, T. Growth patterns and effects of urban micro-climate on two physiologically contrasting urban tree species. </w:t>
      </w:r>
      <w:r w:rsidRPr="002E47D1">
        <w:rPr>
          <w:rFonts w:ascii="Palatino Linotype" w:hAnsi="Palatino Linotype"/>
          <w:i/>
          <w:iCs/>
          <w:sz w:val="18"/>
        </w:rPr>
        <w:t>Landsc. Urban Plan.</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183</w:t>
      </w:r>
      <w:r w:rsidRPr="002E47D1">
        <w:rPr>
          <w:rFonts w:ascii="Palatino Linotype" w:hAnsi="Palatino Linotype"/>
          <w:sz w:val="18"/>
        </w:rPr>
        <w:t>, 88–99, doi:10.1016/j.landurbplan.2018.11.00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6. </w:t>
      </w:r>
      <w:r w:rsidRPr="002E47D1">
        <w:rPr>
          <w:rFonts w:ascii="Palatino Linotype" w:hAnsi="Palatino Linotype"/>
          <w:sz w:val="18"/>
        </w:rPr>
        <w:tab/>
        <w:t xml:space="preserve">Pretzsch, H.; Zenner, E.K. Toward managing mixed-species stands: from parametrization to prescription. </w:t>
      </w:r>
      <w:r w:rsidRPr="002E47D1">
        <w:rPr>
          <w:rFonts w:ascii="Palatino Linotype" w:hAnsi="Palatino Linotype"/>
          <w:i/>
          <w:iCs/>
          <w:sz w:val="18"/>
        </w:rPr>
        <w:t>For. Ecosyst.</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4</w:t>
      </w:r>
      <w:r w:rsidRPr="002E47D1">
        <w:rPr>
          <w:rFonts w:ascii="Palatino Linotype" w:hAnsi="Palatino Linotype"/>
          <w:sz w:val="18"/>
        </w:rPr>
        <w:t>, doi:10.1186/s40663-017-0105-z.</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7. </w:t>
      </w:r>
      <w:r w:rsidRPr="002E47D1">
        <w:rPr>
          <w:rFonts w:ascii="Palatino Linotype" w:hAnsi="Palatino Linotype"/>
          <w:sz w:val="18"/>
        </w:rPr>
        <w:tab/>
        <w:t xml:space="preserve">Augustaitis, A.; Augustaitienė, I.; Baugarten, M.; Bičenkienė, S.; Girgždienė, R.; Kulbokas, G.; Linkevičius, E.; Marozas, V.; Mikalajūnas, M.; Mordas, G.; et al. Tree-ring formation as an indicator of forest capacity to adapt to the main threats of environmental changes in Lithuania. </w:t>
      </w:r>
      <w:r w:rsidRPr="002E47D1">
        <w:rPr>
          <w:rFonts w:ascii="Palatino Linotype" w:hAnsi="Palatino Linotype"/>
          <w:i/>
          <w:iCs/>
          <w:sz w:val="18"/>
        </w:rPr>
        <w:t>Sci. Total Environ.</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615</w:t>
      </w:r>
      <w:r w:rsidRPr="002E47D1">
        <w:rPr>
          <w:rFonts w:ascii="Palatino Linotype" w:hAnsi="Palatino Linotype"/>
          <w:sz w:val="18"/>
        </w:rPr>
        <w:t>, 1247–1261, doi:10.1016/j.scitotenv.2017.09.169.</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8. </w:t>
      </w:r>
      <w:r w:rsidRPr="002E47D1">
        <w:rPr>
          <w:rFonts w:ascii="Palatino Linotype" w:hAnsi="Palatino Linotype"/>
          <w:sz w:val="18"/>
        </w:rPr>
        <w:tab/>
        <w:t xml:space="preserve">Augustaitis, A.; Augustaitiene, I.; Mozgeris, G.; Juknys, R.; Vitas, A.; Jasinevičiene, D. Growth patterns of Scots pine (Pinus sylvestris L.) under the current regional pollution load in Lithuania. </w:t>
      </w:r>
      <w:r w:rsidRPr="002E47D1">
        <w:rPr>
          <w:rFonts w:ascii="Palatino Linotype" w:hAnsi="Palatino Linotype"/>
          <w:i/>
          <w:iCs/>
          <w:sz w:val="18"/>
        </w:rPr>
        <w:t>IForest - Biogeosciences For.</w:t>
      </w:r>
      <w:r w:rsidRPr="002E47D1">
        <w:rPr>
          <w:rFonts w:ascii="Palatino Linotype" w:hAnsi="Palatino Linotype"/>
          <w:sz w:val="18"/>
        </w:rPr>
        <w:t xml:space="preserve"> </w:t>
      </w:r>
      <w:r w:rsidRPr="002E47D1">
        <w:rPr>
          <w:rFonts w:ascii="Palatino Linotype" w:hAnsi="Palatino Linotype"/>
          <w:b/>
          <w:bCs/>
          <w:sz w:val="18"/>
        </w:rPr>
        <w:t>2015</w:t>
      </w:r>
      <w:r w:rsidRPr="002E47D1">
        <w:rPr>
          <w:rFonts w:ascii="Palatino Linotype" w:hAnsi="Palatino Linotype"/>
          <w:sz w:val="18"/>
        </w:rPr>
        <w:t xml:space="preserve">, </w:t>
      </w:r>
      <w:r w:rsidRPr="002E47D1">
        <w:rPr>
          <w:rFonts w:ascii="Palatino Linotype" w:hAnsi="Palatino Linotype"/>
          <w:i/>
          <w:iCs/>
          <w:sz w:val="18"/>
        </w:rPr>
        <w:t>8</w:t>
      </w:r>
      <w:r w:rsidRPr="002E47D1">
        <w:rPr>
          <w:rFonts w:ascii="Palatino Linotype" w:hAnsi="Palatino Linotype"/>
          <w:sz w:val="18"/>
        </w:rPr>
        <w:t>, 509–516, doi:10.3832/ifor1267-00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69. </w:t>
      </w:r>
      <w:r w:rsidRPr="002E47D1">
        <w:rPr>
          <w:rFonts w:ascii="Palatino Linotype" w:hAnsi="Palatino Linotype"/>
          <w:sz w:val="18"/>
        </w:rPr>
        <w:tab/>
        <w:t xml:space="preserve">Rahman, M.A.; Stratopoulos, L.M.F.; Moser-Reischl, A.; Zölch, T.; Häberle, K.-H.; Rötzer, T.; Pretzsch, H.; Pauleit, S. Traits of trees for cooling urban heat islands: A meta-analysis. </w:t>
      </w:r>
      <w:r w:rsidRPr="002E47D1">
        <w:rPr>
          <w:rFonts w:ascii="Palatino Linotype" w:hAnsi="Palatino Linotype"/>
          <w:i/>
          <w:iCs/>
          <w:sz w:val="18"/>
        </w:rPr>
        <w:t>Build. Environ.</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170</w:t>
      </w:r>
      <w:r w:rsidRPr="002E47D1">
        <w:rPr>
          <w:rFonts w:ascii="Palatino Linotype" w:hAnsi="Palatino Linotype"/>
          <w:sz w:val="18"/>
        </w:rPr>
        <w:t>, 106606, doi:10.1016/j.buildenv.2019.106606.</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0. </w:t>
      </w:r>
      <w:r w:rsidRPr="002E47D1">
        <w:rPr>
          <w:rFonts w:ascii="Palatino Linotype" w:hAnsi="Palatino Linotype"/>
          <w:sz w:val="18"/>
        </w:rPr>
        <w:tab/>
        <w:t xml:space="preserve">Buccolieri, R.; Santiago, J.-L.; Rivas, E.; Sáanchez, B. Reprint of: Review on urban tree modelling in CFD simulations: Aerodynamic, deposition and thermal effects.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37</w:t>
      </w:r>
      <w:r w:rsidRPr="002E47D1">
        <w:rPr>
          <w:rFonts w:ascii="Palatino Linotype" w:hAnsi="Palatino Linotype"/>
          <w:sz w:val="18"/>
        </w:rPr>
        <w:t>, 56–64, doi:10.1016/j.ufug.2018.07.00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1. </w:t>
      </w:r>
      <w:r w:rsidRPr="002E47D1">
        <w:rPr>
          <w:rFonts w:ascii="Palatino Linotype" w:hAnsi="Palatino Linotype"/>
          <w:sz w:val="18"/>
        </w:rPr>
        <w:tab/>
        <w:t xml:space="preserve">Kremer, P.; Hamstead, Z.A.; McPhearson, T. The value of urban ecosystem services in New York City: A spatially explicit multicriteria analysis of landscape scale valuation scenarios. </w:t>
      </w:r>
      <w:r w:rsidRPr="002E47D1">
        <w:rPr>
          <w:rFonts w:ascii="Palatino Linotype" w:hAnsi="Palatino Linotype"/>
          <w:i/>
          <w:iCs/>
          <w:sz w:val="18"/>
        </w:rPr>
        <w:t>Environ. Sci. Policy</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62</w:t>
      </w:r>
      <w:r w:rsidRPr="002E47D1">
        <w:rPr>
          <w:rFonts w:ascii="Palatino Linotype" w:hAnsi="Palatino Linotype"/>
          <w:sz w:val="18"/>
        </w:rPr>
        <w:t>, 57–68, doi:10.1016/j.envsci.2016.04.01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2. </w:t>
      </w:r>
      <w:r w:rsidRPr="002E47D1">
        <w:rPr>
          <w:rFonts w:ascii="Palatino Linotype" w:hAnsi="Palatino Linotype"/>
          <w:sz w:val="18"/>
        </w:rPr>
        <w:tab/>
        <w:t xml:space="preserve">Tonyaloğlu, E.E. Spatiotemporal dynamics of urban ecosystem services in Turkey: The case of Bornova, Izmir.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49</w:t>
      </w:r>
      <w:r w:rsidRPr="002E47D1">
        <w:rPr>
          <w:rFonts w:ascii="Palatino Linotype" w:hAnsi="Palatino Linotype"/>
          <w:sz w:val="18"/>
        </w:rPr>
        <w:t>, 126631, doi:10.1016/j.ufug.2020.12663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3. </w:t>
      </w:r>
      <w:r w:rsidRPr="002E47D1">
        <w:rPr>
          <w:rFonts w:ascii="Palatino Linotype" w:hAnsi="Palatino Linotype"/>
          <w:sz w:val="18"/>
        </w:rPr>
        <w:tab/>
        <w:t xml:space="preserve">Moser, A.; Rötzer, T.; Pauleit, S.; Pretzsch, H. Structure and ecosystem services of small-leaved lime (Tilia cordata Mill.) and black locust (Robinia pseudoacacia L.) in urban environments.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15</w:t>
      </w:r>
      <w:r w:rsidRPr="002E47D1">
        <w:rPr>
          <w:rFonts w:ascii="Palatino Linotype" w:hAnsi="Palatino Linotype"/>
          <w:sz w:val="18"/>
        </w:rPr>
        <w:t xml:space="preserve">, </w:t>
      </w:r>
      <w:r w:rsidRPr="002E47D1">
        <w:rPr>
          <w:rFonts w:ascii="Palatino Linotype" w:hAnsi="Palatino Linotype"/>
          <w:i/>
          <w:iCs/>
          <w:sz w:val="18"/>
        </w:rPr>
        <w:t>14</w:t>
      </w:r>
      <w:r w:rsidRPr="002E47D1">
        <w:rPr>
          <w:rFonts w:ascii="Palatino Linotype" w:hAnsi="Palatino Linotype"/>
          <w:sz w:val="18"/>
        </w:rPr>
        <w:t>, 1110–1121, doi:10.1016/j.ufug.2015.10.005.</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4. </w:t>
      </w:r>
      <w:r w:rsidRPr="002E47D1">
        <w:rPr>
          <w:rFonts w:ascii="Palatino Linotype" w:hAnsi="Palatino Linotype"/>
          <w:sz w:val="18"/>
        </w:rPr>
        <w:tab/>
        <w:t xml:space="preserve">Riikonen, A.; Järvi, L.; Nikinmaa, E. Environmental and crown related factors affecting street tree transpiration in Helsinki, Finland. </w:t>
      </w:r>
      <w:r w:rsidRPr="002E47D1">
        <w:rPr>
          <w:rFonts w:ascii="Palatino Linotype" w:hAnsi="Palatino Linotype"/>
          <w:i/>
          <w:iCs/>
          <w:sz w:val="18"/>
        </w:rPr>
        <w:t>Urban Ecosyst.</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19</w:t>
      </w:r>
      <w:r w:rsidRPr="002E47D1">
        <w:rPr>
          <w:rFonts w:ascii="Palatino Linotype" w:hAnsi="Palatino Linotype"/>
          <w:sz w:val="18"/>
        </w:rPr>
        <w:t>, 1693–1715, doi:10.1007/s11252-016-0561-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5. </w:t>
      </w:r>
      <w:r w:rsidRPr="002E47D1">
        <w:rPr>
          <w:rFonts w:ascii="Palatino Linotype" w:hAnsi="Palatino Linotype"/>
          <w:sz w:val="18"/>
        </w:rPr>
        <w:tab/>
        <w:t xml:space="preserve">Livesley, S.J.; McPherson, E.G.; Calfapietra, C. The Urban Forest and Ecosystem Services: Impacts on Urban Water, Heat, and Pollution Cycles at the Tree, Street, and City Scale. </w:t>
      </w:r>
      <w:r w:rsidRPr="002E47D1">
        <w:rPr>
          <w:rFonts w:ascii="Palatino Linotype" w:hAnsi="Palatino Linotype"/>
          <w:i/>
          <w:iCs/>
          <w:sz w:val="18"/>
        </w:rPr>
        <w:t>J. Environ. Qual.</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45</w:t>
      </w:r>
      <w:r w:rsidRPr="002E47D1">
        <w:rPr>
          <w:rFonts w:ascii="Palatino Linotype" w:hAnsi="Palatino Linotype"/>
          <w:sz w:val="18"/>
        </w:rPr>
        <w:t>, 119–124, doi:10.2134/jeq2015.11.056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6. </w:t>
      </w:r>
      <w:r w:rsidRPr="002E47D1">
        <w:rPr>
          <w:rFonts w:ascii="Palatino Linotype" w:hAnsi="Palatino Linotype"/>
          <w:sz w:val="18"/>
        </w:rPr>
        <w:tab/>
        <w:t xml:space="preserve">Scharenbroch, B.C.; Morgenroth, J.; Maule, B. Tree Species Suitability to Bioswales and Impact on the Urban Water Budget. </w:t>
      </w:r>
      <w:r w:rsidRPr="002E47D1">
        <w:rPr>
          <w:rFonts w:ascii="Palatino Linotype" w:hAnsi="Palatino Linotype"/>
          <w:i/>
          <w:iCs/>
          <w:sz w:val="18"/>
        </w:rPr>
        <w:t>J. Environ. Qual.</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45</w:t>
      </w:r>
      <w:r w:rsidRPr="002E47D1">
        <w:rPr>
          <w:rFonts w:ascii="Palatino Linotype" w:hAnsi="Palatino Linotype"/>
          <w:sz w:val="18"/>
        </w:rPr>
        <w:t>, 199–206, doi:10.2134/jeq2015.01.006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7. </w:t>
      </w:r>
      <w:r w:rsidRPr="002E47D1">
        <w:rPr>
          <w:rFonts w:ascii="Palatino Linotype" w:hAnsi="Palatino Linotype"/>
          <w:sz w:val="18"/>
        </w:rPr>
        <w:tab/>
        <w:t xml:space="preserve">Xiao, Q.; McPherson, E.G. Surface Water Storage Capacity of Twenty Tree Species in Davis, California. </w:t>
      </w:r>
      <w:r w:rsidRPr="002E47D1">
        <w:rPr>
          <w:rFonts w:ascii="Palatino Linotype" w:hAnsi="Palatino Linotype"/>
          <w:i/>
          <w:iCs/>
          <w:sz w:val="18"/>
        </w:rPr>
        <w:t>J. Environ. Qual.</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45</w:t>
      </w:r>
      <w:r w:rsidRPr="002E47D1">
        <w:rPr>
          <w:rFonts w:ascii="Palatino Linotype" w:hAnsi="Palatino Linotype"/>
          <w:sz w:val="18"/>
        </w:rPr>
        <w:t>, 188–198, doi:10.2134/jeq2015.02.009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8. </w:t>
      </w:r>
      <w:r w:rsidRPr="002E47D1">
        <w:rPr>
          <w:rFonts w:ascii="Palatino Linotype" w:hAnsi="Palatino Linotype"/>
          <w:sz w:val="18"/>
        </w:rPr>
        <w:tab/>
        <w:t xml:space="preserve">Prasad Ghimire, C.; Adrian Bruijnzeel, L.; Lubczynski, M.W.; Ravelona, M.; Zwartendijk, B.W.; van Meerveld, H.J. (Ilja) Measurement and modeling of rainfall interception by two differently aged secondary forests in upland eastern Madagascar. </w:t>
      </w:r>
      <w:r w:rsidRPr="002E47D1">
        <w:rPr>
          <w:rFonts w:ascii="Palatino Linotype" w:hAnsi="Palatino Linotype"/>
          <w:i/>
          <w:iCs/>
          <w:sz w:val="18"/>
        </w:rPr>
        <w:t>J. Hydrol.</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545</w:t>
      </w:r>
      <w:r w:rsidRPr="002E47D1">
        <w:rPr>
          <w:rFonts w:ascii="Palatino Linotype" w:hAnsi="Palatino Linotype"/>
          <w:sz w:val="18"/>
        </w:rPr>
        <w:t>, 212–225, doi:10.1016/j.jhydrol.2016.10.032.</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79. </w:t>
      </w:r>
      <w:r w:rsidRPr="002E47D1">
        <w:rPr>
          <w:rFonts w:ascii="Palatino Linotype" w:hAnsi="Palatino Linotype"/>
          <w:sz w:val="18"/>
        </w:rPr>
        <w:tab/>
        <w:t xml:space="preserve">Syrbe, R.-U.; Schorcht, M.; Grunewald, K.; Meinel, G. Indicators for a nationwide monitoring of ecosystem services in Germany exemplified by the mitigation of soil erosion by water. </w:t>
      </w:r>
      <w:r w:rsidRPr="002E47D1">
        <w:rPr>
          <w:rFonts w:ascii="Palatino Linotype" w:hAnsi="Palatino Linotype"/>
          <w:i/>
          <w:iCs/>
          <w:sz w:val="18"/>
        </w:rPr>
        <w:t>Ecol. Indic.</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94</w:t>
      </w:r>
      <w:r w:rsidRPr="002E47D1">
        <w:rPr>
          <w:rFonts w:ascii="Palatino Linotype" w:hAnsi="Palatino Linotype"/>
          <w:sz w:val="18"/>
        </w:rPr>
        <w:t>, 46–54, doi:10.1016/j.ecolind.2017.05.035.</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0. </w:t>
      </w:r>
      <w:r w:rsidRPr="002E47D1">
        <w:rPr>
          <w:rFonts w:ascii="Palatino Linotype" w:hAnsi="Palatino Linotype"/>
          <w:sz w:val="18"/>
        </w:rPr>
        <w:tab/>
        <w:t xml:space="preserve">Bremer, M.; Wichmann, V.; Rutzinger, M. Calibration and Validation of a Detailed Architectural Canopy Model Reconstruction for the Simulation of Synthetic Hemispherical Images and Airborne LiDAR Data. </w:t>
      </w:r>
      <w:r w:rsidRPr="002E47D1">
        <w:rPr>
          <w:rFonts w:ascii="Palatino Linotype" w:hAnsi="Palatino Linotype"/>
          <w:i/>
          <w:iCs/>
          <w:sz w:val="18"/>
        </w:rPr>
        <w:t>Remote Sens.</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9</w:t>
      </w:r>
      <w:r w:rsidRPr="002E47D1">
        <w:rPr>
          <w:rFonts w:ascii="Palatino Linotype" w:hAnsi="Palatino Linotype"/>
          <w:sz w:val="18"/>
        </w:rPr>
        <w:t>, 220, doi:10.3390/rs903022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1. </w:t>
      </w:r>
      <w:r w:rsidRPr="002E47D1">
        <w:rPr>
          <w:rFonts w:ascii="Palatino Linotype" w:hAnsi="Palatino Linotype"/>
          <w:sz w:val="18"/>
        </w:rPr>
        <w:tab/>
        <w:t xml:space="preserve">Taheriazad, L.; Moghadas, H.; Sanchez-Azofeifa, A. Calculation of leaf area index in a Canadian boreal forest using adaptive voxelization and terrestrial LiDAR. </w:t>
      </w:r>
      <w:r w:rsidRPr="002E47D1">
        <w:rPr>
          <w:rFonts w:ascii="Palatino Linotype" w:hAnsi="Palatino Linotype"/>
          <w:i/>
          <w:iCs/>
          <w:sz w:val="18"/>
        </w:rPr>
        <w:t>Int. J. Appl. Earth Obs. Geoinformation</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83</w:t>
      </w:r>
      <w:r w:rsidRPr="002E47D1">
        <w:rPr>
          <w:rFonts w:ascii="Palatino Linotype" w:hAnsi="Palatino Linotype"/>
          <w:sz w:val="18"/>
        </w:rPr>
        <w:t>, 101923, doi:10.1016/j.jag.2019.101923.</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2. </w:t>
      </w:r>
      <w:r w:rsidRPr="002E47D1">
        <w:rPr>
          <w:rFonts w:ascii="Palatino Linotype" w:hAnsi="Palatino Linotype"/>
          <w:sz w:val="18"/>
        </w:rPr>
        <w:tab/>
        <w:t xml:space="preserve">Zhu, X.; Skidmore, A.K.; Wang, T.; Liu, J.; Darvishzadeh, R.; Shi, Y.; Premier, J.; Heurich, M. Improving leaf area index (LAI) estimation by correcting for clumping and woody effects using terrestrial laser scanning. </w:t>
      </w:r>
      <w:r w:rsidRPr="002E47D1">
        <w:rPr>
          <w:rFonts w:ascii="Palatino Linotype" w:hAnsi="Palatino Linotype"/>
          <w:i/>
          <w:iCs/>
          <w:sz w:val="18"/>
        </w:rPr>
        <w:t>Agric. For. Meteorol.</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263</w:t>
      </w:r>
      <w:r w:rsidRPr="002E47D1">
        <w:rPr>
          <w:rFonts w:ascii="Palatino Linotype" w:hAnsi="Palatino Linotype"/>
          <w:sz w:val="18"/>
        </w:rPr>
        <w:t>, 276–286, doi:10.1016/j.agrformet.2018.08.026.</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3. </w:t>
      </w:r>
      <w:r w:rsidRPr="002E47D1">
        <w:rPr>
          <w:rFonts w:ascii="Palatino Linotype" w:hAnsi="Palatino Linotype"/>
          <w:sz w:val="18"/>
        </w:rPr>
        <w:tab/>
        <w:t xml:space="preserve">Klingberg, J.; Konarska, J.; Lindberg, F.; Johansson, L.; Thorsson, S. Mapping leaf area of urban greenery using aerial LiDAR and ground-based measurements in Gothenburg, Sweden.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26</w:t>
      </w:r>
      <w:r w:rsidRPr="002E47D1">
        <w:rPr>
          <w:rFonts w:ascii="Palatino Linotype" w:hAnsi="Palatino Linotype"/>
          <w:sz w:val="18"/>
        </w:rPr>
        <w:t>, 31–40, doi:10.1016/j.ufug.2017.05.011.</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4. </w:t>
      </w:r>
      <w:r w:rsidRPr="002E47D1">
        <w:rPr>
          <w:rFonts w:ascii="Palatino Linotype" w:hAnsi="Palatino Linotype"/>
          <w:sz w:val="18"/>
        </w:rPr>
        <w:tab/>
        <w:t xml:space="preserve">Wang, R.; Chen, J.M.; Luo, X.; Black, A.; Arain, A. Seasonality of leaf area index and photosynthetic capacity for better estimation of carbon and water fluxes in evergreen conifer forests. </w:t>
      </w:r>
      <w:r w:rsidRPr="002E47D1">
        <w:rPr>
          <w:rFonts w:ascii="Palatino Linotype" w:hAnsi="Palatino Linotype"/>
          <w:i/>
          <w:iCs/>
          <w:sz w:val="18"/>
        </w:rPr>
        <w:t>Agric. For. Meteorol.</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279</w:t>
      </w:r>
      <w:r w:rsidRPr="002E47D1">
        <w:rPr>
          <w:rFonts w:ascii="Palatino Linotype" w:hAnsi="Palatino Linotype"/>
          <w:sz w:val="18"/>
        </w:rPr>
        <w:t>, 107708, doi:10.1016/j.agrformet.2019.10770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5. </w:t>
      </w:r>
      <w:r w:rsidRPr="002E47D1">
        <w:rPr>
          <w:rFonts w:ascii="Palatino Linotype" w:hAnsi="Palatino Linotype"/>
          <w:sz w:val="18"/>
        </w:rPr>
        <w:tab/>
        <w:t xml:space="preserve">Muhammad, S.; Wuyts, K.; Samson, R. Atmospheric net particle accumulation on 96 plant species with contrasting morphological and anatomical leaf characteristics in a common garden experiment. </w:t>
      </w:r>
      <w:r w:rsidRPr="002E47D1">
        <w:rPr>
          <w:rFonts w:ascii="Palatino Linotype" w:hAnsi="Palatino Linotype"/>
          <w:i/>
          <w:iCs/>
          <w:sz w:val="18"/>
        </w:rPr>
        <w:t>Atmos. Environ.</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202</w:t>
      </w:r>
      <w:r w:rsidRPr="002E47D1">
        <w:rPr>
          <w:rFonts w:ascii="Palatino Linotype" w:hAnsi="Palatino Linotype"/>
          <w:sz w:val="18"/>
        </w:rPr>
        <w:t>, 328–344, doi:10.1016/j.atmosenv.2019.01.015.</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6. </w:t>
      </w:r>
      <w:r w:rsidRPr="002E47D1">
        <w:rPr>
          <w:rFonts w:ascii="Palatino Linotype" w:hAnsi="Palatino Linotype"/>
          <w:sz w:val="18"/>
        </w:rPr>
        <w:tab/>
        <w:t xml:space="preserve">Bottalico, F.; Chirici, G.; Giannetti, F.; De Marco, A.; Nocentini, S.; Paoletti, E.; Salbitano, F.; Sanesi, G.; Serenelli, C.; Travaglini, D. Air Pollution Removal by Green Infrastructures and Urban Forests in the City of Florence. </w:t>
      </w:r>
      <w:r w:rsidRPr="002E47D1">
        <w:rPr>
          <w:rFonts w:ascii="Palatino Linotype" w:hAnsi="Palatino Linotype"/>
          <w:i/>
          <w:iCs/>
          <w:sz w:val="18"/>
        </w:rPr>
        <w:t>Agric. Agric. Sci. Procedia</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8</w:t>
      </w:r>
      <w:r w:rsidRPr="002E47D1">
        <w:rPr>
          <w:rFonts w:ascii="Palatino Linotype" w:hAnsi="Palatino Linotype"/>
          <w:sz w:val="18"/>
        </w:rPr>
        <w:t>, 243–251, doi:10.1016/j.aaspro.2016.02.099.</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7. </w:t>
      </w:r>
      <w:r w:rsidRPr="002E47D1">
        <w:rPr>
          <w:rFonts w:ascii="Palatino Linotype" w:hAnsi="Palatino Linotype"/>
          <w:sz w:val="18"/>
        </w:rPr>
        <w:tab/>
        <w:t xml:space="preserve">Selmi, W.; Weber, C.; Rivière, E.; Blond, N.; Mehdi, L.; Nowak, D. Air pollution removal by trees in public green spaces in Strasbourg city, France. </w:t>
      </w:r>
      <w:r w:rsidRPr="002E47D1">
        <w:rPr>
          <w:rFonts w:ascii="Palatino Linotype" w:hAnsi="Palatino Linotype"/>
          <w:i/>
          <w:iCs/>
          <w:sz w:val="18"/>
        </w:rPr>
        <w:t>Urban For. Urban Green.</w:t>
      </w:r>
      <w:r w:rsidRPr="002E47D1">
        <w:rPr>
          <w:rFonts w:ascii="Palatino Linotype" w:hAnsi="Palatino Linotype"/>
          <w:sz w:val="18"/>
        </w:rPr>
        <w:t xml:space="preserve"> </w:t>
      </w:r>
      <w:r w:rsidRPr="002E47D1">
        <w:rPr>
          <w:rFonts w:ascii="Palatino Linotype" w:hAnsi="Palatino Linotype"/>
          <w:b/>
          <w:bCs/>
          <w:sz w:val="18"/>
        </w:rPr>
        <w:t>2016</w:t>
      </w:r>
      <w:r w:rsidRPr="002E47D1">
        <w:rPr>
          <w:rFonts w:ascii="Palatino Linotype" w:hAnsi="Palatino Linotype"/>
          <w:sz w:val="18"/>
        </w:rPr>
        <w:t xml:space="preserve">, </w:t>
      </w:r>
      <w:r w:rsidRPr="002E47D1">
        <w:rPr>
          <w:rFonts w:ascii="Palatino Linotype" w:hAnsi="Palatino Linotype"/>
          <w:i/>
          <w:iCs/>
          <w:sz w:val="18"/>
        </w:rPr>
        <w:t>17</w:t>
      </w:r>
      <w:r w:rsidRPr="002E47D1">
        <w:rPr>
          <w:rFonts w:ascii="Palatino Linotype" w:hAnsi="Palatino Linotype"/>
          <w:sz w:val="18"/>
        </w:rPr>
        <w:t>, 192–201, doi:10.1016/j.ufug.2016.04.01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8. </w:t>
      </w:r>
      <w:r w:rsidRPr="002E47D1">
        <w:rPr>
          <w:rFonts w:ascii="Palatino Linotype" w:hAnsi="Palatino Linotype"/>
          <w:sz w:val="18"/>
        </w:rPr>
        <w:tab/>
        <w:t xml:space="preserve">Doser, J.W.; Finley, A.O.; Kasten, E.P.; Gage, S.H. Assessing soundscape disturbance through hierarchical models and acoustic indices: A case study on a shelterwood logged northern Michigan forest. </w:t>
      </w:r>
      <w:r w:rsidRPr="002E47D1">
        <w:rPr>
          <w:rFonts w:ascii="Palatino Linotype" w:hAnsi="Palatino Linotype"/>
          <w:i/>
          <w:iCs/>
          <w:sz w:val="18"/>
        </w:rPr>
        <w:t>Ecol. Indic.</w:t>
      </w:r>
      <w:r w:rsidRPr="002E47D1">
        <w:rPr>
          <w:rFonts w:ascii="Palatino Linotype" w:hAnsi="Palatino Linotype"/>
          <w:sz w:val="18"/>
        </w:rPr>
        <w:t xml:space="preserve"> </w:t>
      </w:r>
      <w:r w:rsidRPr="002E47D1">
        <w:rPr>
          <w:rFonts w:ascii="Palatino Linotype" w:hAnsi="Palatino Linotype"/>
          <w:b/>
          <w:bCs/>
          <w:sz w:val="18"/>
        </w:rPr>
        <w:t>2020</w:t>
      </w:r>
      <w:r w:rsidRPr="002E47D1">
        <w:rPr>
          <w:rFonts w:ascii="Palatino Linotype" w:hAnsi="Palatino Linotype"/>
          <w:sz w:val="18"/>
        </w:rPr>
        <w:t xml:space="preserve">, </w:t>
      </w:r>
      <w:r w:rsidRPr="002E47D1">
        <w:rPr>
          <w:rFonts w:ascii="Palatino Linotype" w:hAnsi="Palatino Linotype"/>
          <w:i/>
          <w:iCs/>
          <w:sz w:val="18"/>
        </w:rPr>
        <w:t>113</w:t>
      </w:r>
      <w:r w:rsidRPr="002E47D1">
        <w:rPr>
          <w:rFonts w:ascii="Palatino Linotype" w:hAnsi="Palatino Linotype"/>
          <w:sz w:val="18"/>
        </w:rPr>
        <w:t>, 106244, doi:10.1016/j.ecolind.2020.106244.</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89. </w:t>
      </w:r>
      <w:r w:rsidRPr="002E47D1">
        <w:rPr>
          <w:rFonts w:ascii="Palatino Linotype" w:hAnsi="Palatino Linotype"/>
          <w:sz w:val="18"/>
        </w:rPr>
        <w:tab/>
        <w:t xml:space="preserve">Margaritis, E.; Kang, J.; Filipan, K.; Botteldooren, D. The influence of vegetation and surrounding traffic noise parameters on the sound environment of urban parks. </w:t>
      </w:r>
      <w:r w:rsidRPr="002E47D1">
        <w:rPr>
          <w:rFonts w:ascii="Palatino Linotype" w:hAnsi="Palatino Linotype"/>
          <w:i/>
          <w:iCs/>
          <w:sz w:val="18"/>
        </w:rPr>
        <w:t>Appl. Geogr.</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94</w:t>
      </w:r>
      <w:r w:rsidRPr="002E47D1">
        <w:rPr>
          <w:rFonts w:ascii="Palatino Linotype" w:hAnsi="Palatino Linotype"/>
          <w:sz w:val="18"/>
        </w:rPr>
        <w:t>, 199–212, doi:10.1016/j.apgeog.2018.02.01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90. </w:t>
      </w:r>
      <w:r w:rsidRPr="002E47D1">
        <w:rPr>
          <w:rFonts w:ascii="Palatino Linotype" w:hAnsi="Palatino Linotype"/>
          <w:sz w:val="18"/>
        </w:rPr>
        <w:tab/>
        <w:t xml:space="preserve">Nitoslawski, S.A.; Galle, N.J.; Van Den Bosch, C.K.; Steenberg, J.W.N. Smarter ecosystems for smarter cities? A review of trends, technologies, and turning points for smart urban forestry. </w:t>
      </w:r>
      <w:r w:rsidRPr="002E47D1">
        <w:rPr>
          <w:rFonts w:ascii="Palatino Linotype" w:hAnsi="Palatino Linotype"/>
          <w:i/>
          <w:iCs/>
          <w:sz w:val="18"/>
        </w:rPr>
        <w:t>Sustain. Cities Soc.</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51</w:t>
      </w:r>
      <w:r w:rsidRPr="002E47D1">
        <w:rPr>
          <w:rFonts w:ascii="Palatino Linotype" w:hAnsi="Palatino Linotype"/>
          <w:sz w:val="18"/>
        </w:rPr>
        <w:t>, 101770, doi:10.1016/j.scs.2019.101770.</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91. </w:t>
      </w:r>
      <w:r w:rsidRPr="002E47D1">
        <w:rPr>
          <w:rFonts w:ascii="Palatino Linotype" w:hAnsi="Palatino Linotype"/>
          <w:sz w:val="18"/>
        </w:rPr>
        <w:tab/>
        <w:t xml:space="preserve">Schröter, M.; Kraemer, R.; Mantel, M.; Kabisch, N.; Hecker, S.; Richter, A.; Neumeier, V.; Bonn, A. Citizen science for assessing ecosystem services: Status, challenges and opportunities. </w:t>
      </w:r>
      <w:r w:rsidRPr="002E47D1">
        <w:rPr>
          <w:rFonts w:ascii="Palatino Linotype" w:hAnsi="Palatino Linotype"/>
          <w:i/>
          <w:iCs/>
          <w:sz w:val="18"/>
        </w:rPr>
        <w:t>Ecosyst. Serv.</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28</w:t>
      </w:r>
      <w:r w:rsidRPr="002E47D1">
        <w:rPr>
          <w:rFonts w:ascii="Palatino Linotype" w:hAnsi="Palatino Linotype"/>
          <w:sz w:val="18"/>
        </w:rPr>
        <w:t>, 80–94, doi:10.1016/j.ecoser.2017.09.017.</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92. </w:t>
      </w:r>
      <w:r w:rsidRPr="002E47D1">
        <w:rPr>
          <w:rFonts w:ascii="Palatino Linotype" w:hAnsi="Palatino Linotype"/>
          <w:sz w:val="18"/>
        </w:rPr>
        <w:tab/>
        <w:t xml:space="preserve">Cortinovis, C.; Geneletti, D. A framework to explore the effects of urban planning decisions on regulating ecosystem services in cities. </w:t>
      </w:r>
      <w:r w:rsidRPr="002E47D1">
        <w:rPr>
          <w:rFonts w:ascii="Palatino Linotype" w:hAnsi="Palatino Linotype"/>
          <w:i/>
          <w:iCs/>
          <w:sz w:val="18"/>
        </w:rPr>
        <w:t>Ecosyst. Serv.</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38</w:t>
      </w:r>
      <w:r w:rsidRPr="002E47D1">
        <w:rPr>
          <w:rFonts w:ascii="Palatino Linotype" w:hAnsi="Palatino Linotype"/>
          <w:sz w:val="18"/>
        </w:rPr>
        <w:t>, 100946, doi:10.1016/j.ecoser.2019.100946.</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93. </w:t>
      </w:r>
      <w:r w:rsidRPr="002E47D1">
        <w:rPr>
          <w:rFonts w:ascii="Palatino Linotype" w:hAnsi="Palatino Linotype"/>
          <w:sz w:val="18"/>
        </w:rPr>
        <w:tab/>
        <w:t xml:space="preserve">Bodnaruk, E.W.; Kroll, C.N.; Yang, Y.; Hirabayashi, S.; Nowak, D.J.; Endreny, T.A. Where to plant urban trees? A spatially explicit methodology to explore ecosystem service tradeoffs. </w:t>
      </w:r>
      <w:r w:rsidRPr="002E47D1">
        <w:rPr>
          <w:rFonts w:ascii="Palatino Linotype" w:hAnsi="Palatino Linotype"/>
          <w:i/>
          <w:iCs/>
          <w:sz w:val="18"/>
        </w:rPr>
        <w:t>Landsc. Urban Plan.</w:t>
      </w:r>
      <w:r w:rsidRPr="002E47D1">
        <w:rPr>
          <w:rFonts w:ascii="Palatino Linotype" w:hAnsi="Palatino Linotype"/>
          <w:sz w:val="18"/>
        </w:rPr>
        <w:t xml:space="preserve"> </w:t>
      </w:r>
      <w:r w:rsidRPr="002E47D1">
        <w:rPr>
          <w:rFonts w:ascii="Palatino Linotype" w:hAnsi="Palatino Linotype"/>
          <w:b/>
          <w:bCs/>
          <w:sz w:val="18"/>
        </w:rPr>
        <w:t>2017</w:t>
      </w:r>
      <w:r w:rsidRPr="002E47D1">
        <w:rPr>
          <w:rFonts w:ascii="Palatino Linotype" w:hAnsi="Palatino Linotype"/>
          <w:sz w:val="18"/>
        </w:rPr>
        <w:t xml:space="preserve">, </w:t>
      </w:r>
      <w:r w:rsidRPr="002E47D1">
        <w:rPr>
          <w:rFonts w:ascii="Palatino Linotype" w:hAnsi="Palatino Linotype"/>
          <w:i/>
          <w:iCs/>
          <w:sz w:val="18"/>
        </w:rPr>
        <w:t>157</w:t>
      </w:r>
      <w:r w:rsidRPr="002E47D1">
        <w:rPr>
          <w:rFonts w:ascii="Palatino Linotype" w:hAnsi="Palatino Linotype"/>
          <w:sz w:val="18"/>
        </w:rPr>
        <w:t>, 457–467, doi:10.1016/j.landurbplan.2016.08.016.</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94. </w:t>
      </w:r>
      <w:r w:rsidRPr="002E47D1">
        <w:rPr>
          <w:rFonts w:ascii="Palatino Linotype" w:hAnsi="Palatino Linotype"/>
          <w:sz w:val="18"/>
        </w:rPr>
        <w:tab/>
        <w:t xml:space="preserve">Speak, A.; Escobedo, F.J.; Russo, A.; Zerbe, S. An ecosystem service-disservice ratio: Using composite indicators to assess the net benefits of urban trees. </w:t>
      </w:r>
      <w:r w:rsidRPr="002E47D1">
        <w:rPr>
          <w:rFonts w:ascii="Palatino Linotype" w:hAnsi="Palatino Linotype"/>
          <w:i/>
          <w:iCs/>
          <w:sz w:val="18"/>
        </w:rPr>
        <w:t>Ecol. Indic.</w:t>
      </w:r>
      <w:r w:rsidRPr="002E47D1">
        <w:rPr>
          <w:rFonts w:ascii="Palatino Linotype" w:hAnsi="Palatino Linotype"/>
          <w:sz w:val="18"/>
        </w:rPr>
        <w:t xml:space="preserve"> </w:t>
      </w:r>
      <w:r w:rsidRPr="002E47D1">
        <w:rPr>
          <w:rFonts w:ascii="Palatino Linotype" w:hAnsi="Palatino Linotype"/>
          <w:b/>
          <w:bCs/>
          <w:sz w:val="18"/>
        </w:rPr>
        <w:t>2018</w:t>
      </w:r>
      <w:r w:rsidRPr="002E47D1">
        <w:rPr>
          <w:rFonts w:ascii="Palatino Linotype" w:hAnsi="Palatino Linotype"/>
          <w:sz w:val="18"/>
        </w:rPr>
        <w:t xml:space="preserve">, </w:t>
      </w:r>
      <w:r w:rsidRPr="002E47D1">
        <w:rPr>
          <w:rFonts w:ascii="Palatino Linotype" w:hAnsi="Palatino Linotype"/>
          <w:i/>
          <w:iCs/>
          <w:sz w:val="18"/>
        </w:rPr>
        <w:t>95</w:t>
      </w:r>
      <w:r w:rsidRPr="002E47D1">
        <w:rPr>
          <w:rFonts w:ascii="Palatino Linotype" w:hAnsi="Palatino Linotype"/>
          <w:sz w:val="18"/>
        </w:rPr>
        <w:t>, 544–553, doi:10.1016/j.ecolind.2018.07.048.</w:t>
      </w:r>
    </w:p>
    <w:p w:rsidR="002E47D1" w:rsidRPr="002E47D1" w:rsidRDefault="002E47D1" w:rsidP="002E47D1">
      <w:pPr>
        <w:pStyle w:val="ae"/>
        <w:rPr>
          <w:rFonts w:ascii="Palatino Linotype" w:hAnsi="Palatino Linotype"/>
          <w:sz w:val="18"/>
        </w:rPr>
      </w:pPr>
      <w:r w:rsidRPr="002E47D1">
        <w:rPr>
          <w:rFonts w:ascii="Palatino Linotype" w:hAnsi="Palatino Linotype"/>
          <w:sz w:val="18"/>
        </w:rPr>
        <w:t xml:space="preserve">95. </w:t>
      </w:r>
      <w:r w:rsidRPr="002E47D1">
        <w:rPr>
          <w:rFonts w:ascii="Palatino Linotype" w:hAnsi="Palatino Linotype"/>
          <w:sz w:val="18"/>
        </w:rPr>
        <w:tab/>
        <w:t xml:space="preserve">Teixeira, F.Z.; Bachi, L.; Blanco, J.; Zimmermann, I.; Welle, I.; Carvalho-Ribeiro, S.M. Perceived ecosystem services (ES) and ecosystem disservices (EDS) from trees: insights from three case studies in Brazil and France. </w:t>
      </w:r>
      <w:r w:rsidRPr="002E47D1">
        <w:rPr>
          <w:rFonts w:ascii="Palatino Linotype" w:hAnsi="Palatino Linotype"/>
          <w:i/>
          <w:iCs/>
          <w:sz w:val="18"/>
        </w:rPr>
        <w:t>Landsc. Ecol.</w:t>
      </w:r>
      <w:r w:rsidRPr="002E47D1">
        <w:rPr>
          <w:rFonts w:ascii="Palatino Linotype" w:hAnsi="Palatino Linotype"/>
          <w:sz w:val="18"/>
        </w:rPr>
        <w:t xml:space="preserve"> </w:t>
      </w:r>
      <w:r w:rsidRPr="002E47D1">
        <w:rPr>
          <w:rFonts w:ascii="Palatino Linotype" w:hAnsi="Palatino Linotype"/>
          <w:b/>
          <w:bCs/>
          <w:sz w:val="18"/>
        </w:rPr>
        <w:t>2019</w:t>
      </w:r>
      <w:r w:rsidRPr="002E47D1">
        <w:rPr>
          <w:rFonts w:ascii="Palatino Linotype" w:hAnsi="Palatino Linotype"/>
          <w:sz w:val="18"/>
        </w:rPr>
        <w:t xml:space="preserve">, </w:t>
      </w:r>
      <w:r w:rsidRPr="002E47D1">
        <w:rPr>
          <w:rFonts w:ascii="Palatino Linotype" w:hAnsi="Palatino Linotype"/>
          <w:i/>
          <w:iCs/>
          <w:sz w:val="18"/>
        </w:rPr>
        <w:t>34</w:t>
      </w:r>
      <w:r w:rsidRPr="002E47D1">
        <w:rPr>
          <w:rFonts w:ascii="Palatino Linotype" w:hAnsi="Palatino Linotype"/>
          <w:sz w:val="18"/>
        </w:rPr>
        <w:t>, 1583–1600, doi:10.1007/s10980-019-00778-y.</w:t>
      </w:r>
    </w:p>
    <w:p w:rsidR="00104410" w:rsidRDefault="002E47D1" w:rsidP="002E47D1">
      <w:pPr>
        <w:pStyle w:val="MDPI71References"/>
        <w:numPr>
          <w:ilvl w:val="0"/>
          <w:numId w:val="0"/>
        </w:numPr>
        <w:spacing w:after="240"/>
        <w:ind w:left="425"/>
      </w:pPr>
      <w:r>
        <w:fldChar w:fldCharType="end"/>
      </w:r>
    </w:p>
    <w:tbl>
      <w:tblPr>
        <w:tblW w:w="0" w:type="auto"/>
        <w:jc w:val="center"/>
        <w:tblLook w:val="04A0" w:firstRow="1" w:lastRow="0" w:firstColumn="1" w:lastColumn="0" w:noHBand="0" w:noVBand="1"/>
      </w:tblPr>
      <w:tblGrid>
        <w:gridCol w:w="1702"/>
        <w:gridCol w:w="7142"/>
      </w:tblGrid>
      <w:tr w:rsidR="00104410" w:rsidRPr="0080035A" w:rsidTr="008F0F5F">
        <w:trPr>
          <w:jc w:val="center"/>
        </w:trPr>
        <w:tc>
          <w:tcPr>
            <w:tcW w:w="0" w:type="auto"/>
            <w:shd w:val="clear" w:color="auto" w:fill="auto"/>
            <w:vAlign w:val="center"/>
          </w:tcPr>
          <w:p w:rsidR="00104410" w:rsidRPr="0080035A" w:rsidRDefault="00261C63" w:rsidP="003953EA">
            <w:pPr>
              <w:pStyle w:val="MDPI71References"/>
              <w:numPr>
                <w:ilvl w:val="0"/>
                <w:numId w:val="0"/>
              </w:numPr>
              <w:ind w:left="-85"/>
              <w:rPr>
                <w:rFonts w:eastAsia="SimSun"/>
                <w:bCs/>
              </w:rPr>
            </w:pPr>
            <w:r>
              <w:rPr>
                <w:rFonts w:eastAsia="SimSun"/>
                <w:bCs/>
                <w:noProof/>
                <w:snapToGrid/>
                <w:lang w:val="ru-RU" w:eastAsia="ru-RU" w:bidi="ar-SA"/>
              </w:rPr>
              <w:drawing>
                <wp:inline distT="0" distB="0" distL="0" distR="0">
                  <wp:extent cx="997585" cy="360045"/>
                  <wp:effectExtent l="0" t="0" r="0" b="1905"/>
                  <wp:docPr id="3" name="Рисунок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97585" cy="360045"/>
                          </a:xfrm>
                          <a:prstGeom prst="rect">
                            <a:avLst/>
                          </a:prstGeom>
                          <a:noFill/>
                          <a:ln>
                            <a:noFill/>
                          </a:ln>
                        </pic:spPr>
                      </pic:pic>
                    </a:graphicData>
                  </a:graphic>
                </wp:inline>
              </w:drawing>
            </w:r>
          </w:p>
        </w:tc>
        <w:tc>
          <w:tcPr>
            <w:tcW w:w="7149" w:type="dxa"/>
            <w:shd w:val="clear" w:color="auto" w:fill="auto"/>
            <w:vAlign w:val="center"/>
          </w:tcPr>
          <w:p w:rsidR="00104410" w:rsidRPr="0080035A" w:rsidRDefault="001678C8" w:rsidP="00535682">
            <w:pPr>
              <w:pStyle w:val="MDPI71References"/>
              <w:numPr>
                <w:ilvl w:val="0"/>
                <w:numId w:val="0"/>
              </w:numPr>
              <w:ind w:left="-85"/>
              <w:rPr>
                <w:rFonts w:eastAsia="SimSun"/>
                <w:bCs/>
              </w:rPr>
            </w:pPr>
            <w:r>
              <w:rPr>
                <w:rFonts w:eastAsia="SimSun"/>
                <w:bCs/>
              </w:rPr>
              <w:t>© 20</w:t>
            </w:r>
            <w:r w:rsidR="00535682">
              <w:rPr>
                <w:rFonts w:eastAsia="SimSun"/>
                <w:bCs/>
              </w:rPr>
              <w:t>20</w:t>
            </w:r>
            <w:r w:rsidR="00104410" w:rsidRPr="0080035A">
              <w:rPr>
                <w:rFonts w:eastAsia="SimSun"/>
                <w:bCs/>
              </w:rPr>
              <w:t xml:space="preserve"> by the authors. Submitted for possible open access publication under the terms and conditions of the Creative Commons Attribution (CC BY) license (http://creativecommons.org/licenses/by/4.0/).</w:t>
            </w:r>
          </w:p>
        </w:tc>
      </w:tr>
    </w:tbl>
    <w:p w:rsidR="00664321" w:rsidRPr="00B8202A" w:rsidRDefault="00664321" w:rsidP="00104410">
      <w:pPr>
        <w:pStyle w:val="MDPI71References"/>
        <w:numPr>
          <w:ilvl w:val="0"/>
          <w:numId w:val="0"/>
        </w:numPr>
        <w:spacing w:after="240"/>
        <w:rPr>
          <w:rFonts w:eastAsia="SimSun"/>
        </w:rPr>
      </w:pPr>
    </w:p>
    <w:sectPr w:rsidR="00664321" w:rsidRPr="00B8202A" w:rsidSect="00664321">
      <w:headerReference w:type="even" r:id="rId25"/>
      <w:headerReference w:type="default" r:id="rId26"/>
      <w:footerReference w:type="default" r:id="rId27"/>
      <w:headerReference w:type="first" r:id="rId28"/>
      <w:footerReference w:type="first" r:id="rId29"/>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6723" w:rsidRDefault="00F76723">
      <w:pPr>
        <w:spacing w:line="240" w:lineRule="auto"/>
      </w:pPr>
      <w:r>
        <w:separator/>
      </w:r>
    </w:p>
  </w:endnote>
  <w:endnote w:type="continuationSeparator" w:id="0">
    <w:p w:rsidR="00F76723" w:rsidRDefault="00F767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CC"/>
    <w:family w:val="roman"/>
    <w:pitch w:val="variable"/>
    <w:sig w:usb0="E0000287" w:usb1="40000013"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1230" w:rsidRPr="0074274C" w:rsidRDefault="00351230" w:rsidP="00564F1E">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1230" w:rsidRPr="008B308E" w:rsidRDefault="00351230" w:rsidP="00535682">
    <w:pPr>
      <w:pStyle w:val="MDPIfooterfirstpage"/>
      <w:spacing w:line="240" w:lineRule="auto"/>
      <w:jc w:val="both"/>
      <w:rPr>
        <w:lang w:val="fr-CH"/>
      </w:rPr>
    </w:pPr>
    <w:r w:rsidRPr="00FB75B2">
      <w:rPr>
        <w:i/>
        <w:szCs w:val="16"/>
      </w:rPr>
      <w:t>Forests</w:t>
    </w:r>
    <w:r w:rsidRPr="00FB75B2">
      <w:rPr>
        <w:iCs/>
        <w:szCs w:val="16"/>
      </w:rPr>
      <w:t xml:space="preserve"> </w:t>
    </w:r>
    <w:r w:rsidRPr="00104410">
      <w:rPr>
        <w:b/>
        <w:bCs/>
        <w:iCs/>
        <w:szCs w:val="16"/>
      </w:rPr>
      <w:t>20</w:t>
    </w:r>
    <w:r>
      <w:rPr>
        <w:b/>
        <w:bCs/>
        <w:iCs/>
        <w:szCs w:val="16"/>
      </w:rPr>
      <w:t>20</w:t>
    </w:r>
    <w:r w:rsidRPr="00104410">
      <w:rPr>
        <w:bCs/>
        <w:iCs/>
        <w:szCs w:val="16"/>
      </w:rPr>
      <w:t xml:space="preserve">, </w:t>
    </w:r>
    <w:r w:rsidRPr="00104410">
      <w:rPr>
        <w:bCs/>
        <w:i/>
        <w:iCs/>
        <w:szCs w:val="16"/>
      </w:rPr>
      <w:t>1</w:t>
    </w:r>
    <w:r>
      <w:rPr>
        <w:bCs/>
        <w:i/>
        <w:iCs/>
        <w:szCs w:val="16"/>
      </w:rPr>
      <w:t>1</w:t>
    </w:r>
    <w:r w:rsidRPr="00104410">
      <w:rPr>
        <w:bCs/>
        <w:iCs/>
        <w:szCs w:val="16"/>
      </w:rPr>
      <w:t xml:space="preserve">, </w:t>
    </w:r>
    <w:r>
      <w:rPr>
        <w:bCs/>
        <w:iCs/>
        <w:szCs w:val="16"/>
      </w:rPr>
      <w:t xml:space="preserve">x; </w:t>
    </w:r>
    <w:proofErr w:type="spellStart"/>
    <w:r>
      <w:rPr>
        <w:bCs/>
        <w:iCs/>
        <w:szCs w:val="16"/>
      </w:rPr>
      <w:t>doi</w:t>
    </w:r>
    <w:proofErr w:type="spellEnd"/>
    <w:r>
      <w:rPr>
        <w:bCs/>
        <w:iCs/>
        <w:szCs w:val="16"/>
      </w:rPr>
      <w:t>: FOR PEER REVIEW</w:t>
    </w:r>
    <w:r w:rsidRPr="008B308E">
      <w:rPr>
        <w:lang w:val="fr-CH"/>
      </w:rPr>
      <w:tab/>
      <w:t>www.mdpi.com/journal/</w:t>
    </w:r>
    <w:r>
      <w:t>fores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6723" w:rsidRDefault="00F76723">
      <w:pPr>
        <w:spacing w:line="240" w:lineRule="auto"/>
      </w:pPr>
      <w:r>
        <w:separator/>
      </w:r>
    </w:p>
  </w:footnote>
  <w:footnote w:type="continuationSeparator" w:id="0">
    <w:p w:rsidR="00F76723" w:rsidRDefault="00F767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1230" w:rsidRDefault="00351230" w:rsidP="00564F1E">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1230" w:rsidRPr="00E439CF" w:rsidRDefault="00351230" w:rsidP="0053568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Forests </w:t>
    </w:r>
    <w:r w:rsidRPr="00104410">
      <w:rPr>
        <w:rFonts w:ascii="Palatino Linotype" w:hAnsi="Palatino Linotype"/>
        <w:b/>
        <w:sz w:val="16"/>
      </w:rPr>
      <w:t>20</w:t>
    </w:r>
    <w:r>
      <w:rPr>
        <w:rFonts w:ascii="Palatino Linotype" w:hAnsi="Palatino Linotype"/>
        <w:b/>
        <w:sz w:val="16"/>
      </w:rPr>
      <w:t>20</w:t>
    </w:r>
    <w:r w:rsidRPr="00104410">
      <w:rPr>
        <w:rFonts w:ascii="Palatino Linotype" w:hAnsi="Palatino Linotype"/>
        <w:sz w:val="16"/>
      </w:rPr>
      <w:t xml:space="preserve">, </w:t>
    </w:r>
    <w:r w:rsidRPr="00104410">
      <w:rPr>
        <w:rFonts w:ascii="Palatino Linotype" w:hAnsi="Palatino Linotype"/>
        <w:i/>
        <w:sz w:val="16"/>
      </w:rPr>
      <w:t>1</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16</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2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1230" w:rsidRDefault="00351230" w:rsidP="00564F1E">
    <w:pPr>
      <w:pStyle w:val="MDPIheaderjournallogo"/>
    </w:pPr>
    <w:r>
      <w:rPr>
        <w:i w:val="0"/>
        <w:noProof/>
        <w:szCs w:val="16"/>
        <w:lang w:val="ru-RU" w:eastAsia="ru-RU"/>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351230" w:rsidRDefault="00351230" w:rsidP="00564F1E">
                          <w:pPr>
                            <w:pStyle w:val="MDPIheaderjournallogo"/>
                            <w:jc w:val="center"/>
                            <w:textboxTightWrap w:val="allLines"/>
                            <w:rPr>
                              <w:i w:val="0"/>
                              <w:szCs w:val="16"/>
                            </w:rPr>
                          </w:pPr>
                          <w:r>
                            <w:rPr>
                              <w:i w:val="0"/>
                              <w:noProof/>
                              <w:szCs w:val="16"/>
                              <w:lang w:val="ru-RU" w:eastAsia="ru-RU"/>
                            </w:rPr>
                            <w:drawing>
                              <wp:inline distT="0" distB="0" distL="0" distR="0">
                                <wp:extent cx="540385" cy="353060"/>
                                <wp:effectExtent l="0" t="0" r="0" b="889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351230" w:rsidRDefault="00351230" w:rsidP="00564F1E">
                    <w:pPr>
                      <w:pStyle w:val="MDPIheaderjournallogo"/>
                      <w:jc w:val="center"/>
                      <w:textboxTightWrap w:val="allLines"/>
                      <w:rPr>
                        <w:i w:val="0"/>
                        <w:szCs w:val="16"/>
                      </w:rPr>
                    </w:pPr>
                    <w:r>
                      <w:rPr>
                        <w:i w:val="0"/>
                        <w:noProof/>
                        <w:szCs w:val="16"/>
                        <w:lang w:val="ru-RU" w:eastAsia="ru-RU"/>
                      </w:rPr>
                      <w:drawing>
                        <wp:inline distT="0" distB="0" distL="0" distR="0">
                          <wp:extent cx="540385" cy="353060"/>
                          <wp:effectExtent l="0" t="0" r="0" b="889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xbxContent>
              </v:textbox>
              <w10:wrap anchorx="page" anchory="page"/>
            </v:shape>
          </w:pict>
        </mc:Fallback>
      </mc:AlternateContent>
    </w:r>
    <w:r>
      <w:rPr>
        <w:noProof/>
        <w:lang w:val="ru-RU" w:eastAsia="ru-RU"/>
      </w:rPr>
      <w:drawing>
        <wp:inline distT="0" distB="0" distL="0" distR="0">
          <wp:extent cx="1406525" cy="429260"/>
          <wp:effectExtent l="0" t="0" r="3175" b="8890"/>
          <wp:docPr id="5" name="Picture 5" descr="C:\Users\home\Desktop\logos\png\forest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png\forests-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06525"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3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25E"/>
    <w:rsid w:val="000522E2"/>
    <w:rsid w:val="0005407A"/>
    <w:rsid w:val="00075D86"/>
    <w:rsid w:val="000E75BF"/>
    <w:rsid w:val="00104410"/>
    <w:rsid w:val="00133ADA"/>
    <w:rsid w:val="001678C8"/>
    <w:rsid w:val="00195FBC"/>
    <w:rsid w:val="001B510F"/>
    <w:rsid w:val="001D025E"/>
    <w:rsid w:val="001D664F"/>
    <w:rsid w:val="001E2AEB"/>
    <w:rsid w:val="00215898"/>
    <w:rsid w:val="00223DBF"/>
    <w:rsid w:val="00260F53"/>
    <w:rsid w:val="00261C63"/>
    <w:rsid w:val="00276C44"/>
    <w:rsid w:val="0028378F"/>
    <w:rsid w:val="002D2E6A"/>
    <w:rsid w:val="002E47D1"/>
    <w:rsid w:val="00326141"/>
    <w:rsid w:val="0033167D"/>
    <w:rsid w:val="00351230"/>
    <w:rsid w:val="00372CAB"/>
    <w:rsid w:val="003953EA"/>
    <w:rsid w:val="003C7A2C"/>
    <w:rsid w:val="00401D30"/>
    <w:rsid w:val="00414688"/>
    <w:rsid w:val="00477EE5"/>
    <w:rsid w:val="00482CC1"/>
    <w:rsid w:val="004925E4"/>
    <w:rsid w:val="004A526C"/>
    <w:rsid w:val="004B5427"/>
    <w:rsid w:val="004B65A0"/>
    <w:rsid w:val="004F370E"/>
    <w:rsid w:val="00527464"/>
    <w:rsid w:val="00527F13"/>
    <w:rsid w:val="00535682"/>
    <w:rsid w:val="005639C1"/>
    <w:rsid w:val="00564F1E"/>
    <w:rsid w:val="005B04D1"/>
    <w:rsid w:val="005C7409"/>
    <w:rsid w:val="005D21DC"/>
    <w:rsid w:val="005D590D"/>
    <w:rsid w:val="005D7D40"/>
    <w:rsid w:val="005E29AC"/>
    <w:rsid w:val="005F5682"/>
    <w:rsid w:val="0060130B"/>
    <w:rsid w:val="0061523A"/>
    <w:rsid w:val="00632DF6"/>
    <w:rsid w:val="006468B9"/>
    <w:rsid w:val="00656DDB"/>
    <w:rsid w:val="0066024C"/>
    <w:rsid w:val="00664321"/>
    <w:rsid w:val="00692393"/>
    <w:rsid w:val="006A69FB"/>
    <w:rsid w:val="006A71F3"/>
    <w:rsid w:val="006D1FD8"/>
    <w:rsid w:val="006F7377"/>
    <w:rsid w:val="0072081E"/>
    <w:rsid w:val="00736BC1"/>
    <w:rsid w:val="00782395"/>
    <w:rsid w:val="0079001F"/>
    <w:rsid w:val="007B1499"/>
    <w:rsid w:val="007F524C"/>
    <w:rsid w:val="0080035A"/>
    <w:rsid w:val="008202BB"/>
    <w:rsid w:val="008608C0"/>
    <w:rsid w:val="0086465C"/>
    <w:rsid w:val="008C6415"/>
    <w:rsid w:val="008D3CB0"/>
    <w:rsid w:val="008E110D"/>
    <w:rsid w:val="008E4E3A"/>
    <w:rsid w:val="008E73C6"/>
    <w:rsid w:val="008F0F5F"/>
    <w:rsid w:val="008F2275"/>
    <w:rsid w:val="00924B89"/>
    <w:rsid w:val="00970A04"/>
    <w:rsid w:val="009E252C"/>
    <w:rsid w:val="009F70E6"/>
    <w:rsid w:val="00A0379A"/>
    <w:rsid w:val="00A04713"/>
    <w:rsid w:val="00A20749"/>
    <w:rsid w:val="00A35A63"/>
    <w:rsid w:val="00AE36F8"/>
    <w:rsid w:val="00B0778A"/>
    <w:rsid w:val="00B81514"/>
    <w:rsid w:val="00BA2BBF"/>
    <w:rsid w:val="00BB20B7"/>
    <w:rsid w:val="00BD1250"/>
    <w:rsid w:val="00C00D57"/>
    <w:rsid w:val="00C01EF9"/>
    <w:rsid w:val="00C31174"/>
    <w:rsid w:val="00C57FC9"/>
    <w:rsid w:val="00C62FAB"/>
    <w:rsid w:val="00C930B5"/>
    <w:rsid w:val="00D149F2"/>
    <w:rsid w:val="00D53703"/>
    <w:rsid w:val="00D64F2A"/>
    <w:rsid w:val="00DC48E1"/>
    <w:rsid w:val="00DE7B0C"/>
    <w:rsid w:val="00E33373"/>
    <w:rsid w:val="00E422E1"/>
    <w:rsid w:val="00E51C1E"/>
    <w:rsid w:val="00EB2DB3"/>
    <w:rsid w:val="00F2324F"/>
    <w:rsid w:val="00F23F45"/>
    <w:rsid w:val="00F2581C"/>
    <w:rsid w:val="00F4221B"/>
    <w:rsid w:val="00F46849"/>
    <w:rsid w:val="00F76723"/>
    <w:rsid w:val="00FE1E41"/>
    <w:rsid w:val="00FF793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54034C"/>
  <w15:docId w15:val="{244536F7-0D56-4199-B7AB-3041AC05B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ru-RU" w:eastAsia="ru-RU"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64321"/>
    <w:pPr>
      <w:spacing w:line="340" w:lineRule="atLeast"/>
      <w:jc w:val="both"/>
    </w:pPr>
    <w:rPr>
      <w:rFonts w:ascii="Times New Roman" w:eastAsia="Times New Roman" w:hAnsi="Times New Roman"/>
      <w:color w:val="000000"/>
      <w:sz w:val="24"/>
      <w:lang w:val="en-US"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basedOn w:val="MDPI31text"/>
    <w:next w:val="MDPI12title"/>
    <w:qFormat/>
    <w:rsid w:val="00664321"/>
    <w:pPr>
      <w:spacing w:before="240" w:line="240" w:lineRule="auto"/>
      <w:ind w:firstLine="0"/>
      <w:jc w:val="left"/>
    </w:pPr>
    <w:rPr>
      <w:i/>
    </w:rPr>
  </w:style>
  <w:style w:type="paragraph" w:customStyle="1" w:styleId="MDPI12title">
    <w:name w:val="MDPI_1.2_title"/>
    <w:next w:val="MDPI13authornames"/>
    <w:qFormat/>
    <w:rsid w:val="00664321"/>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664321"/>
    <w:pPr>
      <w:spacing w:after="120"/>
      <w:ind w:firstLine="0"/>
      <w:jc w:val="left"/>
    </w:pPr>
    <w:rPr>
      <w:b/>
      <w:snapToGrid/>
    </w:rPr>
  </w:style>
  <w:style w:type="paragraph" w:customStyle="1" w:styleId="MDPI14history">
    <w:name w:val="MDPI_1.4_history"/>
    <w:basedOn w:val="MDPI62Acknowledgments"/>
    <w:next w:val="a"/>
    <w:qFormat/>
    <w:rsid w:val="00664321"/>
    <w:pPr>
      <w:ind w:left="113"/>
      <w:jc w:val="left"/>
    </w:pPr>
    <w:rPr>
      <w:snapToGrid/>
    </w:rPr>
  </w:style>
  <w:style w:type="paragraph" w:customStyle="1" w:styleId="MDPI16affiliation">
    <w:name w:val="MDPI_1.6_affiliation"/>
    <w:basedOn w:val="MDPI62Acknowledgments"/>
    <w:qFormat/>
    <w:rsid w:val="00664321"/>
    <w:pPr>
      <w:spacing w:before="0"/>
      <w:ind w:left="311" w:hanging="198"/>
      <w:jc w:val="left"/>
    </w:pPr>
    <w:rPr>
      <w:snapToGrid/>
      <w:szCs w:val="18"/>
    </w:rPr>
  </w:style>
  <w:style w:type="paragraph" w:customStyle="1" w:styleId="MDPI17abstract">
    <w:name w:val="MDPI_1.7_abstract"/>
    <w:basedOn w:val="MDPI31text"/>
    <w:next w:val="MDPI18keywords"/>
    <w:qFormat/>
    <w:rsid w:val="00664321"/>
    <w:pPr>
      <w:spacing w:before="240"/>
      <w:ind w:left="113" w:firstLine="0"/>
    </w:pPr>
    <w:rPr>
      <w:snapToGrid/>
    </w:rPr>
  </w:style>
  <w:style w:type="paragraph" w:customStyle="1" w:styleId="MDPI18keywords">
    <w:name w:val="MDPI_1.8_keywords"/>
    <w:basedOn w:val="MDPI31text"/>
    <w:next w:val="a"/>
    <w:qFormat/>
    <w:rsid w:val="00664321"/>
    <w:pPr>
      <w:spacing w:before="240"/>
      <w:ind w:left="113" w:firstLine="0"/>
    </w:pPr>
  </w:style>
  <w:style w:type="paragraph" w:customStyle="1" w:styleId="MDPI19line">
    <w:name w:val="MDPI_1.9_line"/>
    <w:basedOn w:val="MDPI31text"/>
    <w:qFormat/>
    <w:rsid w:val="00664321"/>
    <w:pPr>
      <w:pBdr>
        <w:bottom w:val="single" w:sz="6" w:space="1" w:color="auto"/>
      </w:pBdr>
      <w:ind w:firstLine="0"/>
    </w:pPr>
    <w:rPr>
      <w:snapToGrid/>
      <w:szCs w:val="24"/>
    </w:rPr>
  </w:style>
  <w:style w:type="table" w:customStyle="1" w:styleId="Mdeck5tablebodythreelines">
    <w:name w:val="M_deck_5_table_body_three_lines"/>
    <w:basedOn w:val="a1"/>
    <w:uiPriority w:val="99"/>
    <w:rsid w:val="00664321"/>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59"/>
    <w:rsid w:val="00664321"/>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664321"/>
    <w:pPr>
      <w:tabs>
        <w:tab w:val="center" w:pos="4153"/>
        <w:tab w:val="right" w:pos="8306"/>
      </w:tabs>
      <w:snapToGrid w:val="0"/>
      <w:spacing w:line="240" w:lineRule="atLeast"/>
    </w:pPr>
    <w:rPr>
      <w:sz w:val="18"/>
      <w:szCs w:val="18"/>
    </w:rPr>
  </w:style>
  <w:style w:type="character" w:customStyle="1" w:styleId="a5">
    <w:name w:val="Нижний колонтитул Знак"/>
    <w:link w:val="a4"/>
    <w:uiPriority w:val="99"/>
    <w:rsid w:val="00664321"/>
    <w:rPr>
      <w:rFonts w:ascii="Times New Roman" w:eastAsia="Times New Roman" w:hAnsi="Times New Roman" w:cs="Times New Roman"/>
      <w:color w:val="000000"/>
      <w:kern w:val="0"/>
      <w:sz w:val="18"/>
      <w:szCs w:val="18"/>
      <w:lang w:eastAsia="de-DE"/>
    </w:rPr>
  </w:style>
  <w:style w:type="paragraph" w:styleId="a6">
    <w:name w:val="header"/>
    <w:basedOn w:val="a"/>
    <w:link w:val="a7"/>
    <w:uiPriority w:val="99"/>
    <w:rsid w:val="0066432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7">
    <w:name w:val="Верхний колонтитул Знак"/>
    <w:link w:val="a6"/>
    <w:uiPriority w:val="99"/>
    <w:rsid w:val="0066432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64321"/>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664321"/>
    <w:pPr>
      <w:ind w:firstLine="0"/>
    </w:pPr>
  </w:style>
  <w:style w:type="paragraph" w:customStyle="1" w:styleId="MDPI33textspaceafter">
    <w:name w:val="MDPI_3.3_text_space_after"/>
    <w:basedOn w:val="MDPI31text"/>
    <w:qFormat/>
    <w:rsid w:val="00664321"/>
    <w:pPr>
      <w:spacing w:after="240"/>
    </w:pPr>
  </w:style>
  <w:style w:type="paragraph" w:customStyle="1" w:styleId="MDPI34textspacebefore">
    <w:name w:val="MDPI_3.4_text_space_before"/>
    <w:basedOn w:val="MDPI31text"/>
    <w:qFormat/>
    <w:rsid w:val="00664321"/>
    <w:pPr>
      <w:spacing w:before="240"/>
    </w:pPr>
  </w:style>
  <w:style w:type="paragraph" w:customStyle="1" w:styleId="MDPI35textbeforelist">
    <w:name w:val="MDPI_3.5_text_before_list"/>
    <w:basedOn w:val="MDPI31text"/>
    <w:qFormat/>
    <w:rsid w:val="00664321"/>
    <w:pPr>
      <w:spacing w:after="120"/>
    </w:pPr>
  </w:style>
  <w:style w:type="paragraph" w:customStyle="1" w:styleId="MDPI36textafterlist">
    <w:name w:val="MDPI_3.6_text_after_list"/>
    <w:basedOn w:val="MDPI31text"/>
    <w:qFormat/>
    <w:rsid w:val="00664321"/>
    <w:pPr>
      <w:spacing w:before="120"/>
    </w:pPr>
  </w:style>
  <w:style w:type="paragraph" w:customStyle="1" w:styleId="MDPI37itemize">
    <w:name w:val="MDPI_3.7_itemize"/>
    <w:basedOn w:val="MDPI31text"/>
    <w:qFormat/>
    <w:rsid w:val="00664321"/>
    <w:pPr>
      <w:numPr>
        <w:numId w:val="1"/>
      </w:numPr>
      <w:ind w:left="425" w:hanging="425"/>
    </w:pPr>
  </w:style>
  <w:style w:type="paragraph" w:customStyle="1" w:styleId="MDPI38bullet">
    <w:name w:val="MDPI_3.8_bullet"/>
    <w:basedOn w:val="MDPI31text"/>
    <w:qFormat/>
    <w:rsid w:val="00664321"/>
    <w:pPr>
      <w:numPr>
        <w:numId w:val="2"/>
      </w:numPr>
      <w:ind w:left="425" w:hanging="425"/>
    </w:pPr>
  </w:style>
  <w:style w:type="paragraph" w:customStyle="1" w:styleId="MDPI39equation">
    <w:name w:val="MDPI_3.9_equation"/>
    <w:basedOn w:val="MDPI31text"/>
    <w:qFormat/>
    <w:rsid w:val="00664321"/>
    <w:pPr>
      <w:spacing w:before="120" w:after="120"/>
      <w:ind w:left="709" w:firstLine="0"/>
      <w:jc w:val="center"/>
    </w:pPr>
  </w:style>
  <w:style w:type="paragraph" w:customStyle="1" w:styleId="MDPI3aequationnumber">
    <w:name w:val="MDPI_3.a_equation_number"/>
    <w:basedOn w:val="MDPI31text"/>
    <w:qFormat/>
    <w:rsid w:val="00664321"/>
    <w:pPr>
      <w:spacing w:before="120" w:after="120" w:line="240" w:lineRule="auto"/>
      <w:ind w:firstLine="0"/>
      <w:jc w:val="right"/>
    </w:pPr>
  </w:style>
  <w:style w:type="paragraph" w:customStyle="1" w:styleId="MDPI62Acknowledgments">
    <w:name w:val="MDPI_6.2_Acknowledgments"/>
    <w:qFormat/>
    <w:rsid w:val="00664321"/>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664321"/>
    <w:pPr>
      <w:spacing w:before="240" w:after="120" w:line="260" w:lineRule="atLeast"/>
      <w:ind w:left="425" w:right="425"/>
    </w:pPr>
    <w:rPr>
      <w:snapToGrid/>
      <w:szCs w:val="22"/>
    </w:rPr>
  </w:style>
  <w:style w:type="paragraph" w:customStyle="1" w:styleId="MDPI42tablebody">
    <w:name w:val="MDPI_4.2_table_body"/>
    <w:qFormat/>
    <w:rsid w:val="005E29AC"/>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664321"/>
    <w:pPr>
      <w:spacing w:before="0"/>
      <w:ind w:left="0" w:right="0"/>
    </w:pPr>
  </w:style>
  <w:style w:type="paragraph" w:customStyle="1" w:styleId="MDPI51figurecaption">
    <w:name w:val="MDPI_5.1_figure_caption"/>
    <w:basedOn w:val="MDPI62Acknowledgments"/>
    <w:qFormat/>
    <w:rsid w:val="00664321"/>
    <w:pPr>
      <w:spacing w:after="240" w:line="260" w:lineRule="atLeast"/>
      <w:ind w:left="425" w:right="425"/>
    </w:pPr>
    <w:rPr>
      <w:snapToGrid/>
    </w:rPr>
  </w:style>
  <w:style w:type="paragraph" w:customStyle="1" w:styleId="MDPI52figure">
    <w:name w:val="MDPI_5.2_figure"/>
    <w:qFormat/>
    <w:rsid w:val="00664321"/>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664321"/>
    <w:pPr>
      <w:spacing w:before="240"/>
    </w:pPr>
    <w:rPr>
      <w:lang w:eastAsia="en-US"/>
    </w:rPr>
  </w:style>
  <w:style w:type="paragraph" w:customStyle="1" w:styleId="MDPI63AuthorContributions">
    <w:name w:val="MDPI_6.3_AuthorContributions"/>
    <w:basedOn w:val="MDPI62Acknowledgments"/>
    <w:qFormat/>
    <w:rsid w:val="00664321"/>
    <w:rPr>
      <w:rFonts w:eastAsia="SimSun"/>
      <w:color w:val="auto"/>
      <w:lang w:eastAsia="en-US"/>
    </w:rPr>
  </w:style>
  <w:style w:type="paragraph" w:customStyle="1" w:styleId="MDPI64CoI">
    <w:name w:val="MDPI_6.4_CoI"/>
    <w:basedOn w:val="MDPI62Acknowledgments"/>
    <w:qFormat/>
    <w:rsid w:val="00664321"/>
  </w:style>
  <w:style w:type="paragraph" w:customStyle="1" w:styleId="MDPI81theorem">
    <w:name w:val="MDPI_8.1_theorem"/>
    <w:basedOn w:val="MDPI32textnoindent"/>
    <w:qFormat/>
    <w:rsid w:val="00664321"/>
    <w:rPr>
      <w:i/>
    </w:rPr>
  </w:style>
  <w:style w:type="paragraph" w:customStyle="1" w:styleId="MDPI82proof">
    <w:name w:val="MDPI_8.2_proof"/>
    <w:basedOn w:val="MDPI32textnoindent"/>
    <w:qFormat/>
    <w:rsid w:val="00664321"/>
  </w:style>
  <w:style w:type="paragraph" w:customStyle="1" w:styleId="MDPIfooterfirstpage">
    <w:name w:val="MDPI_footer_firstpage"/>
    <w:basedOn w:val="a"/>
    <w:qFormat/>
    <w:rsid w:val="00664321"/>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664321"/>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664321"/>
    <w:pPr>
      <w:spacing w:before="240" w:after="120"/>
      <w:ind w:firstLine="0"/>
      <w:jc w:val="left"/>
      <w:outlineLvl w:val="2"/>
    </w:pPr>
  </w:style>
  <w:style w:type="paragraph" w:customStyle="1" w:styleId="MDPI21heading1">
    <w:name w:val="MDPI_2.1_heading1"/>
    <w:basedOn w:val="MDPI23heading3"/>
    <w:qFormat/>
    <w:rsid w:val="00664321"/>
    <w:pPr>
      <w:outlineLvl w:val="0"/>
    </w:pPr>
    <w:rPr>
      <w:b/>
    </w:rPr>
  </w:style>
  <w:style w:type="paragraph" w:customStyle="1" w:styleId="MDPI22heading2">
    <w:name w:val="MDPI_2.2_heading2"/>
    <w:basedOn w:val="a"/>
    <w:qFormat/>
    <w:rsid w:val="0066432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64321"/>
    <w:pPr>
      <w:numPr>
        <w:numId w:val="3"/>
      </w:numPr>
      <w:spacing w:before="0" w:line="260" w:lineRule="atLeast"/>
      <w:ind w:left="425" w:hanging="425"/>
    </w:pPr>
  </w:style>
  <w:style w:type="paragraph" w:styleId="a8">
    <w:name w:val="Balloon Text"/>
    <w:basedOn w:val="a"/>
    <w:link w:val="a9"/>
    <w:uiPriority w:val="99"/>
    <w:semiHidden/>
    <w:unhideWhenUsed/>
    <w:rsid w:val="00664321"/>
    <w:pPr>
      <w:spacing w:line="240" w:lineRule="auto"/>
    </w:pPr>
    <w:rPr>
      <w:sz w:val="18"/>
      <w:szCs w:val="18"/>
    </w:rPr>
  </w:style>
  <w:style w:type="character" w:customStyle="1" w:styleId="a9">
    <w:name w:val="Текст выноски Знак"/>
    <w:link w:val="a8"/>
    <w:uiPriority w:val="99"/>
    <w:semiHidden/>
    <w:rsid w:val="00664321"/>
    <w:rPr>
      <w:rFonts w:ascii="Times New Roman" w:eastAsia="Times New Roman" w:hAnsi="Times New Roman" w:cs="Times New Roman"/>
      <w:color w:val="000000"/>
      <w:kern w:val="0"/>
      <w:sz w:val="18"/>
      <w:szCs w:val="18"/>
      <w:lang w:eastAsia="de-DE"/>
    </w:rPr>
  </w:style>
  <w:style w:type="character" w:styleId="aa">
    <w:name w:val="line number"/>
    <w:basedOn w:val="a0"/>
    <w:uiPriority w:val="99"/>
    <w:semiHidden/>
    <w:unhideWhenUsed/>
    <w:rsid w:val="00664321"/>
  </w:style>
  <w:style w:type="table" w:customStyle="1" w:styleId="MDPI41threelinetable">
    <w:name w:val="MDPI_4.1_three_line_table"/>
    <w:basedOn w:val="a1"/>
    <w:uiPriority w:val="99"/>
    <w:rsid w:val="005E29A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Tahoma" w:hAnsi="Tahoma"/>
        <w:b/>
        <w:i w:val="0"/>
        <w:sz w:val="20"/>
      </w:rPr>
      <w:tblPr/>
      <w:tcPr>
        <w:tcBorders>
          <w:bottom w:val="single" w:sz="4" w:space="0" w:color="auto"/>
        </w:tcBorders>
      </w:tcPr>
    </w:tblStylePr>
  </w:style>
  <w:style w:type="character" w:styleId="ab">
    <w:name w:val="Hyperlink"/>
    <w:uiPriority w:val="99"/>
    <w:unhideWhenUsed/>
    <w:rsid w:val="00782395"/>
    <w:rPr>
      <w:color w:val="0563C1"/>
      <w:u w:val="single"/>
    </w:rPr>
  </w:style>
  <w:style w:type="character" w:customStyle="1" w:styleId="1">
    <w:name w:val="Неразрешенное упоминание1"/>
    <w:uiPriority w:val="99"/>
    <w:semiHidden/>
    <w:unhideWhenUsed/>
    <w:rsid w:val="00414688"/>
    <w:rPr>
      <w:color w:val="605E5C"/>
      <w:shd w:val="clear" w:color="auto" w:fill="E1DFDD"/>
    </w:rPr>
  </w:style>
  <w:style w:type="table" w:customStyle="1" w:styleId="41">
    <w:name w:val="Таблица простая 41"/>
    <w:basedOn w:val="a1"/>
    <w:uiPriority w:val="44"/>
    <w:rsid w:val="001044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ac">
    <w:name w:val="List Paragraph"/>
    <w:basedOn w:val="a"/>
    <w:uiPriority w:val="34"/>
    <w:qFormat/>
    <w:rsid w:val="00924B89"/>
    <w:pPr>
      <w:spacing w:after="200" w:line="276" w:lineRule="auto"/>
      <w:ind w:left="720"/>
      <w:contextualSpacing/>
      <w:jc w:val="left"/>
    </w:pPr>
    <w:rPr>
      <w:rFonts w:ascii="Calibri" w:eastAsia="Calibri" w:hAnsi="Calibri"/>
      <w:color w:val="auto"/>
      <w:sz w:val="22"/>
      <w:szCs w:val="22"/>
      <w:lang w:val="en-GB" w:eastAsia="en-US"/>
    </w:rPr>
  </w:style>
  <w:style w:type="character" w:styleId="ad">
    <w:name w:val="Placeholder Text"/>
    <w:basedOn w:val="a0"/>
    <w:uiPriority w:val="99"/>
    <w:semiHidden/>
    <w:rsid w:val="00A35A63"/>
    <w:rPr>
      <w:color w:val="808080"/>
    </w:rPr>
  </w:style>
  <w:style w:type="paragraph" w:styleId="ae">
    <w:name w:val="Bibliography"/>
    <w:basedOn w:val="a"/>
    <w:next w:val="a"/>
    <w:uiPriority w:val="37"/>
    <w:unhideWhenUsed/>
    <w:rsid w:val="002E47D1"/>
    <w:pPr>
      <w:tabs>
        <w:tab w:val="left" w:pos="504"/>
      </w:tabs>
      <w:spacing w:line="240" w:lineRule="atLeast"/>
      <w:ind w:left="504" w:hanging="504"/>
    </w:pPr>
  </w:style>
  <w:style w:type="character" w:styleId="af">
    <w:name w:val="Unresolved Mention"/>
    <w:basedOn w:val="a0"/>
    <w:uiPriority w:val="99"/>
    <w:semiHidden/>
    <w:unhideWhenUsed/>
    <w:rsid w:val="003512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495963">
      <w:bodyDiv w:val="1"/>
      <w:marLeft w:val="0"/>
      <w:marRight w:val="0"/>
      <w:marTop w:val="0"/>
      <w:marBottom w:val="0"/>
      <w:divBdr>
        <w:top w:val="none" w:sz="0" w:space="0" w:color="auto"/>
        <w:left w:val="none" w:sz="0" w:space="0" w:color="auto"/>
        <w:bottom w:val="none" w:sz="0" w:space="0" w:color="auto"/>
        <w:right w:val="none" w:sz="0" w:space="0" w:color="auto"/>
      </w:divBdr>
    </w:div>
    <w:div w:id="135793022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3.xml"/><Relationship Id="rId10" Type="http://schemas.openxmlformats.org/officeDocument/2006/relationships/hyperlink" Target="https://sensor.community" TargetMode="External"/><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9.png"/><Relationship Id="rId1"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D:\V_data\GoogleDrive\forests-template.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orests-template.dot</Template>
  <TotalTime>1</TotalTime>
  <Pages>1</Pages>
  <Words>50953</Words>
  <Characters>290433</Characters>
  <Application>Microsoft Office Word</Application>
  <DocSecurity>0</DocSecurity>
  <Lines>2420</Lines>
  <Paragraphs>68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Рщьу</Company>
  <LinksUpToDate>false</LinksUpToDate>
  <CharactersWithSpaces>34070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 Matasov</dc:creator>
  <cp:lastModifiedBy>Алексей Ярославцев</cp:lastModifiedBy>
  <cp:revision>3</cp:revision>
  <dcterms:created xsi:type="dcterms:W3CDTF">2020-05-18T09:29:00Z</dcterms:created>
  <dcterms:modified xsi:type="dcterms:W3CDTF">2020-05-1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GLT5BWaR"/&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